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1074A7" w14:textId="60183862" w:rsidR="00011FB6" w:rsidRPr="000E7F16" w:rsidRDefault="00011FB6" w:rsidP="00011FB6">
      <w:pPr>
        <w:pStyle w:val="Nessunaspaziatura"/>
        <w:rPr>
          <w:b/>
          <w:lang w:val="en-GB"/>
        </w:rPr>
      </w:pPr>
      <w:bookmarkStart w:id="0" w:name="_GoBack"/>
      <w:bookmarkEnd w:id="0"/>
      <w:r w:rsidRPr="000E7F16">
        <w:rPr>
          <w:b/>
          <w:lang w:val="en-GB"/>
        </w:rPr>
        <w:t xml:space="preserve">In Vivo MRI of Breast Cancer Using </w:t>
      </w:r>
      <w:r w:rsidR="00D148F4" w:rsidRPr="00B44F5E">
        <w:rPr>
          <w:b/>
          <w:bCs/>
          <w:lang w:val="en-GB"/>
        </w:rPr>
        <w:t>Carbonic Anhydrase IX</w:t>
      </w:r>
      <w:r w:rsidR="00D148F4" w:rsidRPr="000E7F16">
        <w:rPr>
          <w:lang w:val="en-GB"/>
        </w:rPr>
        <w:t xml:space="preserve"> </w:t>
      </w:r>
      <w:r w:rsidR="00D148F4" w:rsidRPr="00B44F5E">
        <w:rPr>
          <w:b/>
          <w:bCs/>
          <w:lang w:val="en-GB"/>
        </w:rPr>
        <w:t>Proteoglycan-like Domain</w:t>
      </w:r>
      <w:r w:rsidR="00D148F4" w:rsidRPr="000E7F16" w:rsidDel="00113AC6">
        <w:rPr>
          <w:b/>
          <w:lang w:val="en-GB"/>
        </w:rPr>
        <w:t xml:space="preserve"> </w:t>
      </w:r>
      <w:r w:rsidRPr="000E7F16">
        <w:rPr>
          <w:b/>
          <w:lang w:val="en-GB"/>
        </w:rPr>
        <w:t>-Targeting liposomes.</w:t>
      </w:r>
    </w:p>
    <w:p w14:paraId="03272698" w14:textId="61DFD726" w:rsidR="00887907" w:rsidRPr="000E7F16" w:rsidRDefault="00887907" w:rsidP="00887907">
      <w:pPr>
        <w:pStyle w:val="MDPI13authornames"/>
        <w:rPr>
          <w:rFonts w:ascii="Times New Roman" w:eastAsiaTheme="minorHAnsi" w:hAnsi="Times New Roman" w:cstheme="minorBidi"/>
          <w:b w:val="0"/>
          <w:color w:val="auto"/>
          <w:sz w:val="24"/>
          <w:lang w:val="it-IT" w:eastAsia="en-US" w:bidi="ar-SA"/>
        </w:rPr>
      </w:pPr>
      <w:r w:rsidRPr="000E7F16">
        <w:rPr>
          <w:rFonts w:ascii="Times New Roman" w:eastAsiaTheme="minorHAnsi" w:hAnsi="Times New Roman" w:cstheme="minorBidi"/>
          <w:b w:val="0"/>
          <w:color w:val="auto"/>
          <w:sz w:val="24"/>
          <w:lang w:val="it-IT" w:eastAsia="en-US" w:bidi="ar-SA"/>
        </w:rPr>
        <w:t>Claudia Quattrociocchi</w:t>
      </w:r>
      <w:r w:rsidRPr="000E7F16">
        <w:rPr>
          <w:rFonts w:ascii="Times New Roman" w:eastAsiaTheme="minorHAnsi" w:hAnsi="Times New Roman" w:cstheme="minorBidi"/>
          <w:b w:val="0"/>
          <w:color w:val="auto"/>
          <w:sz w:val="24"/>
          <w:vertAlign w:val="superscript"/>
          <w:lang w:val="it-IT" w:eastAsia="en-US" w:bidi="ar-SA"/>
        </w:rPr>
        <w:t>1</w:t>
      </w:r>
      <w:r w:rsidRPr="000E7F16">
        <w:rPr>
          <w:rFonts w:ascii="Times New Roman" w:eastAsiaTheme="minorHAnsi" w:hAnsi="Times New Roman" w:cstheme="minorBidi"/>
          <w:b w:val="0"/>
          <w:color w:val="auto"/>
          <w:sz w:val="24"/>
          <w:lang w:val="it-IT" w:eastAsia="en-US" w:bidi="ar-SA"/>
        </w:rPr>
        <w:t>, Sergio Padovan</w:t>
      </w:r>
      <w:r w:rsidR="00D85F60" w:rsidRPr="000E7F16">
        <w:rPr>
          <w:rFonts w:ascii="Times New Roman" w:eastAsiaTheme="minorHAnsi" w:hAnsi="Times New Roman" w:cstheme="minorBidi"/>
          <w:b w:val="0"/>
          <w:color w:val="auto"/>
          <w:sz w:val="24"/>
          <w:vertAlign w:val="superscript"/>
          <w:lang w:val="it-IT" w:eastAsia="en-US" w:bidi="ar-SA"/>
        </w:rPr>
        <w:t>1</w:t>
      </w:r>
      <w:r w:rsidRPr="000E7F16">
        <w:rPr>
          <w:rFonts w:ascii="Times New Roman" w:eastAsiaTheme="minorHAnsi" w:hAnsi="Times New Roman" w:cstheme="minorBidi"/>
          <w:b w:val="0"/>
          <w:color w:val="auto"/>
          <w:sz w:val="24"/>
          <w:lang w:val="it-IT" w:eastAsia="en-US" w:bidi="ar-SA"/>
        </w:rPr>
        <w:t>, Sharmila Fagonee</w:t>
      </w:r>
      <w:r w:rsidR="008E38D9" w:rsidRPr="000E7F16">
        <w:rPr>
          <w:rFonts w:ascii="Times New Roman" w:eastAsiaTheme="minorHAnsi" w:hAnsi="Times New Roman" w:cstheme="minorBidi"/>
          <w:b w:val="0"/>
          <w:color w:val="auto"/>
          <w:sz w:val="24"/>
          <w:vertAlign w:val="superscript"/>
          <w:lang w:val="it-IT" w:eastAsia="en-US" w:bidi="ar-SA"/>
        </w:rPr>
        <w:t>2</w:t>
      </w:r>
      <w:r w:rsidR="008E38D9" w:rsidRPr="000E7F16">
        <w:rPr>
          <w:rFonts w:ascii="Times New Roman" w:eastAsiaTheme="minorHAnsi" w:hAnsi="Times New Roman" w:cstheme="minorBidi"/>
          <w:b w:val="0"/>
          <w:color w:val="auto"/>
          <w:sz w:val="24"/>
          <w:lang w:val="it-IT" w:eastAsia="en-US" w:bidi="ar-SA"/>
        </w:rPr>
        <w:t xml:space="preserve">, </w:t>
      </w:r>
      <w:r w:rsidRPr="000E7F16">
        <w:rPr>
          <w:rFonts w:ascii="Times New Roman" w:eastAsiaTheme="minorHAnsi" w:hAnsi="Times New Roman" w:cstheme="minorBidi"/>
          <w:b w:val="0"/>
          <w:color w:val="auto"/>
          <w:sz w:val="24"/>
          <w:lang w:val="it-IT" w:eastAsia="en-US" w:bidi="ar-SA"/>
        </w:rPr>
        <w:t>Silvio Aime</w:t>
      </w:r>
      <w:r w:rsidR="00D85F60" w:rsidRPr="000E7F16">
        <w:rPr>
          <w:rFonts w:ascii="Times New Roman" w:eastAsiaTheme="minorHAnsi" w:hAnsi="Times New Roman" w:cstheme="minorBidi"/>
          <w:b w:val="0"/>
          <w:color w:val="auto"/>
          <w:sz w:val="24"/>
          <w:vertAlign w:val="superscript"/>
          <w:lang w:val="it-IT" w:eastAsia="en-US" w:bidi="ar-SA"/>
        </w:rPr>
        <w:t>3</w:t>
      </w:r>
      <w:r w:rsidRPr="000E7F16">
        <w:rPr>
          <w:rFonts w:ascii="Times New Roman" w:eastAsiaTheme="minorHAnsi" w:hAnsi="Times New Roman" w:cstheme="minorBidi"/>
          <w:b w:val="0"/>
          <w:color w:val="auto"/>
          <w:sz w:val="24"/>
          <w:lang w:val="it-IT" w:eastAsia="en-US" w:bidi="ar-SA"/>
        </w:rPr>
        <w:t>, Valeria Menchise</w:t>
      </w:r>
      <w:r w:rsidRPr="000E7F16">
        <w:rPr>
          <w:rFonts w:ascii="Times New Roman" w:eastAsiaTheme="minorHAnsi" w:hAnsi="Times New Roman" w:cstheme="minorBidi"/>
          <w:b w:val="0"/>
          <w:color w:val="auto"/>
          <w:sz w:val="24"/>
          <w:vertAlign w:val="superscript"/>
          <w:lang w:val="it-IT" w:eastAsia="en-US" w:bidi="ar-SA"/>
        </w:rPr>
        <w:t>2*</w:t>
      </w:r>
      <w:r w:rsidRPr="000E7F16">
        <w:rPr>
          <w:rFonts w:ascii="Times New Roman" w:eastAsiaTheme="minorHAnsi" w:hAnsi="Times New Roman" w:cstheme="minorBidi"/>
          <w:b w:val="0"/>
          <w:color w:val="auto"/>
          <w:sz w:val="24"/>
          <w:lang w:val="it-IT" w:eastAsia="en-US" w:bidi="ar-SA"/>
        </w:rPr>
        <w:t xml:space="preserve"> and Daniela Delli Castelli</w:t>
      </w:r>
      <w:r w:rsidR="00D148F4">
        <w:rPr>
          <w:rFonts w:ascii="Times New Roman" w:eastAsiaTheme="minorHAnsi" w:hAnsi="Times New Roman" w:cstheme="minorBidi"/>
          <w:b w:val="0"/>
          <w:color w:val="auto"/>
          <w:sz w:val="24"/>
          <w:vertAlign w:val="superscript"/>
          <w:lang w:val="it-IT" w:eastAsia="en-US" w:bidi="ar-SA"/>
        </w:rPr>
        <w:t>1</w:t>
      </w:r>
    </w:p>
    <w:p w14:paraId="64322833" w14:textId="4BE0E240" w:rsidR="00887907" w:rsidRPr="000E7F16" w:rsidRDefault="00887907" w:rsidP="008E38D9">
      <w:pPr>
        <w:pStyle w:val="MDPI16affiliation"/>
        <w:ind w:left="142" w:firstLine="29"/>
      </w:pPr>
      <w:r w:rsidRPr="000E7F16">
        <w:rPr>
          <w:vertAlign w:val="superscript"/>
        </w:rPr>
        <w:t>1</w:t>
      </w:r>
      <w:r w:rsidR="0045141A">
        <w:t xml:space="preserve"> </w:t>
      </w:r>
      <w:r w:rsidRPr="000E7F16">
        <w:t>Uni</w:t>
      </w:r>
      <w:r w:rsidR="00414E70">
        <w:t>versity of</w:t>
      </w:r>
      <w:r w:rsidRPr="000E7F16">
        <w:t xml:space="preserve"> Turin, </w:t>
      </w:r>
      <w:r w:rsidR="00D148F4" w:rsidRPr="000E7F16">
        <w:t>Dep</w:t>
      </w:r>
      <w:r w:rsidR="00D148F4">
        <w:t>ar</w:t>
      </w:r>
      <w:r w:rsidR="00D148F4" w:rsidRPr="000E7F16">
        <w:t>t</w:t>
      </w:r>
      <w:r w:rsidR="00D148F4">
        <w:t>ment of</w:t>
      </w:r>
      <w:r w:rsidR="00D148F4" w:rsidRPr="000E7F16">
        <w:t xml:space="preserve"> Mol</w:t>
      </w:r>
      <w:r w:rsidR="00D148F4">
        <w:t>ecular</w:t>
      </w:r>
      <w:r w:rsidR="00D148F4" w:rsidRPr="000E7F16">
        <w:t xml:space="preserve"> Biotechnol</w:t>
      </w:r>
      <w:r w:rsidR="00D148F4">
        <w:t>ogy</w:t>
      </w:r>
      <w:r w:rsidR="00D148F4" w:rsidRPr="000E7F16">
        <w:t xml:space="preserve"> </w:t>
      </w:r>
      <w:r w:rsidR="00D148F4">
        <w:t>and</w:t>
      </w:r>
      <w:r w:rsidR="00D148F4" w:rsidRPr="000E7F16">
        <w:t xml:space="preserve"> H</w:t>
      </w:r>
      <w:r w:rsidR="00D148F4">
        <w:t>eal</w:t>
      </w:r>
      <w:r w:rsidR="00D148F4" w:rsidRPr="000E7F16">
        <w:t>th Sci</w:t>
      </w:r>
      <w:r w:rsidR="00D148F4">
        <w:t>ences</w:t>
      </w:r>
      <w:r w:rsidR="00D148F4" w:rsidRPr="000E7F16">
        <w:t>, Mol</w:t>
      </w:r>
      <w:r w:rsidR="00D148F4">
        <w:t>ecular</w:t>
      </w:r>
      <w:r w:rsidR="00D148F4" w:rsidRPr="000E7F16">
        <w:t xml:space="preserve"> Biotechnol</w:t>
      </w:r>
      <w:r w:rsidR="00D148F4">
        <w:t>ogy</w:t>
      </w:r>
      <w:r w:rsidR="00D148F4" w:rsidRPr="000E7F16">
        <w:t xml:space="preserve"> C</w:t>
      </w:r>
      <w:r w:rsidR="00D148F4">
        <w:t>en</w:t>
      </w:r>
      <w:r w:rsidR="00D148F4" w:rsidRPr="000E7F16">
        <w:t>tr</w:t>
      </w:r>
      <w:r w:rsidR="00D148F4">
        <w:t>e “Guido Tarone”</w:t>
      </w:r>
      <w:r w:rsidR="00D148F4" w:rsidRPr="000E7F16">
        <w:t>, I-10126 Turin, Italy;</w:t>
      </w:r>
      <w:r w:rsidR="00D148F4">
        <w:t>;</w:t>
      </w:r>
    </w:p>
    <w:p w14:paraId="5AA316C0" w14:textId="77777777" w:rsidR="00D148F4" w:rsidRDefault="00887907" w:rsidP="008E38D9">
      <w:pPr>
        <w:pStyle w:val="MDPI16affiliation"/>
        <w:ind w:left="142" w:firstLine="29"/>
      </w:pPr>
      <w:r w:rsidRPr="000E7F16">
        <w:rPr>
          <w:vertAlign w:val="superscript"/>
        </w:rPr>
        <w:t>2</w:t>
      </w:r>
      <w:r w:rsidR="0045141A">
        <w:t xml:space="preserve"> </w:t>
      </w:r>
      <w:r w:rsidR="00D148F4" w:rsidRPr="000E7F16">
        <w:t>Inst</w:t>
      </w:r>
      <w:r w:rsidR="00D148F4">
        <w:t xml:space="preserve">itute of </w:t>
      </w:r>
      <w:r w:rsidR="00D148F4" w:rsidRPr="000E7F16">
        <w:t>Biostruct</w:t>
      </w:r>
      <w:r w:rsidR="00D148F4">
        <w:t>ure</w:t>
      </w:r>
      <w:r w:rsidR="00D148F4" w:rsidRPr="000E7F16">
        <w:t xml:space="preserve"> </w:t>
      </w:r>
      <w:r w:rsidR="00D148F4">
        <w:t>and</w:t>
      </w:r>
      <w:r w:rsidR="00D148F4" w:rsidRPr="000E7F16">
        <w:t xml:space="preserve"> Bioimaging, Mol</w:t>
      </w:r>
      <w:r w:rsidR="00D148F4">
        <w:t>ecular</w:t>
      </w:r>
      <w:r w:rsidR="00D148F4" w:rsidRPr="000E7F16">
        <w:t xml:space="preserve"> Biotechnol</w:t>
      </w:r>
      <w:r w:rsidR="00D148F4">
        <w:t>ogy</w:t>
      </w:r>
      <w:r w:rsidR="00D148F4" w:rsidRPr="000E7F16">
        <w:t xml:space="preserve"> C</w:t>
      </w:r>
      <w:r w:rsidR="00D148F4">
        <w:t>en</w:t>
      </w:r>
      <w:r w:rsidR="00D148F4" w:rsidRPr="000E7F16">
        <w:t>tr</w:t>
      </w:r>
      <w:r w:rsidR="00D148F4">
        <w:t>e “Guido Tarone”</w:t>
      </w:r>
      <w:r w:rsidR="00D148F4" w:rsidRPr="000E7F16">
        <w:t xml:space="preserve">, I-10126 Turin, Italy; </w:t>
      </w:r>
    </w:p>
    <w:p w14:paraId="65064D7D" w14:textId="57EDD8CD" w:rsidR="008E38D9" w:rsidRPr="00D148F4" w:rsidRDefault="008E38D9" w:rsidP="008E38D9">
      <w:pPr>
        <w:pStyle w:val="MDPI16affiliation"/>
        <w:ind w:left="142" w:firstLine="29"/>
        <w:rPr>
          <w:lang w:val="it-IT"/>
        </w:rPr>
      </w:pPr>
      <w:r w:rsidRPr="00D148F4">
        <w:rPr>
          <w:vertAlign w:val="superscript"/>
          <w:lang w:val="it-IT"/>
        </w:rPr>
        <w:t>3</w:t>
      </w:r>
      <w:r w:rsidR="0045141A" w:rsidRPr="00D148F4">
        <w:rPr>
          <w:lang w:val="it-IT"/>
        </w:rPr>
        <w:t xml:space="preserve"> </w:t>
      </w:r>
      <w:r w:rsidRPr="00D148F4">
        <w:rPr>
          <w:lang w:val="it-IT"/>
        </w:rPr>
        <w:t>IRCCS SDN SYNLAB, Via Gianturco 113, Napoli, Italy</w:t>
      </w:r>
      <w:r w:rsidR="00D148F4" w:rsidRPr="00D148F4">
        <w:rPr>
          <w:lang w:val="it-IT"/>
        </w:rPr>
        <w:t>;</w:t>
      </w:r>
    </w:p>
    <w:p w14:paraId="0C5FD9D1" w14:textId="634DBFD1" w:rsidR="00887907" w:rsidRPr="00823596" w:rsidRDefault="00887907" w:rsidP="008E38D9">
      <w:pPr>
        <w:pStyle w:val="MDPI16affiliation"/>
        <w:ind w:left="142" w:firstLine="29"/>
        <w:rPr>
          <w:lang w:val="en-GB"/>
        </w:rPr>
      </w:pPr>
      <w:r w:rsidRPr="00823596">
        <w:rPr>
          <w:b/>
          <w:lang w:val="en-GB"/>
        </w:rPr>
        <w:t>*</w:t>
      </w:r>
      <w:r w:rsidR="0045141A" w:rsidRPr="00823596">
        <w:rPr>
          <w:lang w:val="en-GB"/>
        </w:rPr>
        <w:t xml:space="preserve"> </w:t>
      </w:r>
      <w:r w:rsidRPr="00823596">
        <w:rPr>
          <w:lang w:val="en-GB"/>
        </w:rPr>
        <w:t>Correspondence</w:t>
      </w:r>
      <w:r w:rsidR="000F4767" w:rsidRPr="00823596">
        <w:rPr>
          <w:lang w:val="en-GB"/>
        </w:rPr>
        <w:t xml:space="preserve"> : valeria.menchise@cnr.it</w:t>
      </w:r>
    </w:p>
    <w:p w14:paraId="32F1D939" w14:textId="1B34EC32" w:rsidR="00887907" w:rsidRPr="00823596" w:rsidRDefault="00887907" w:rsidP="000F4767">
      <w:pPr>
        <w:pStyle w:val="Nessunaspaziatura"/>
        <w:rPr>
          <w:rStyle w:val="Enfasigrassetto"/>
          <w:lang w:val="en-GB"/>
        </w:rPr>
      </w:pPr>
    </w:p>
    <w:p w14:paraId="3F09B90A" w14:textId="03EA65A2" w:rsidR="00B27B67" w:rsidRDefault="00011FB6" w:rsidP="00011FB6">
      <w:pPr>
        <w:pStyle w:val="Nessunaspaziatura"/>
        <w:rPr>
          <w:lang w:val="en-GB"/>
        </w:rPr>
      </w:pPr>
      <w:r w:rsidRPr="000E7F16">
        <w:rPr>
          <w:rStyle w:val="Enfasigrassetto"/>
          <w:lang w:val="en-GB"/>
        </w:rPr>
        <w:t>Abstract:</w:t>
      </w:r>
      <w:r w:rsidRPr="000E7F16">
        <w:rPr>
          <w:lang w:val="en-GB"/>
        </w:rPr>
        <w:t xml:space="preserve"> </w:t>
      </w:r>
      <w:r w:rsidR="00DB11C1" w:rsidRPr="000E7F16">
        <w:rPr>
          <w:lang w:val="en-GB"/>
        </w:rPr>
        <w:t xml:space="preserve">Molecular imaging of breast cancer is increasingly recognized as a valuable tool for optimizing therapeutic interventions. Among potential targets for molecular imaging reporters, Carbonic Anhydrase IX (CAIX) stands out for its overexpression in tumors characterized by large hypoxic areas and aggressive phenotypes. CAIX, a transmembrane glycoprotein involved in pH regulation, displays a unique proteoglycan-like (PG) domain, not present in other isoforms, that could represent a specific target for imaging and therapy. While existing high sensitivity imaging techniques such as </w:t>
      </w:r>
      <w:r w:rsidR="00DB11C1">
        <w:rPr>
          <w:lang w:val="en-GB"/>
        </w:rPr>
        <w:t>Positron Emission Tomography (PET)</w:t>
      </w:r>
      <w:r w:rsidR="00DB11C1" w:rsidRPr="000E7F16">
        <w:rPr>
          <w:lang w:val="en-GB"/>
        </w:rPr>
        <w:t xml:space="preserve"> and optical imaging have been applied for CAIX targeting, no </w:t>
      </w:r>
      <w:r w:rsidR="00DB11C1" w:rsidRPr="00B44F5E">
        <w:rPr>
          <w:i/>
          <w:iCs/>
          <w:lang w:val="en-GB"/>
        </w:rPr>
        <w:t>in vivo</w:t>
      </w:r>
      <w:r w:rsidR="00DB11C1" w:rsidRPr="000E7F16">
        <w:rPr>
          <w:lang w:val="en-GB"/>
        </w:rPr>
        <w:t xml:space="preserve"> study utilizing Magnetic Resonance Imaging (MRI) to target CAIX has yet been reported. Herein</w:t>
      </w:r>
      <w:r w:rsidR="00DB11C1">
        <w:rPr>
          <w:lang w:val="en-GB"/>
        </w:rPr>
        <w:t>,</w:t>
      </w:r>
      <w:r w:rsidR="00DB11C1" w:rsidRPr="000E7F16">
        <w:rPr>
          <w:lang w:val="en-GB"/>
        </w:rPr>
        <w:t xml:space="preserve"> we address this gap by applying CAIX PG-targeting liposomes in the first </w:t>
      </w:r>
      <w:r w:rsidR="00DB11C1" w:rsidRPr="00B44F5E">
        <w:rPr>
          <w:i/>
          <w:iCs/>
          <w:lang w:val="en-GB"/>
        </w:rPr>
        <w:t>in vivo</w:t>
      </w:r>
      <w:r w:rsidR="00DB11C1" w:rsidRPr="000E7F16">
        <w:rPr>
          <w:lang w:val="en-GB"/>
        </w:rPr>
        <w:t xml:space="preserve"> MRI study on a murine model of breast cancer. </w:t>
      </w:r>
      <w:r w:rsidR="00DB11C1">
        <w:rPr>
          <w:lang w:val="en-GB"/>
        </w:rPr>
        <w:t xml:space="preserve">TS/A cells were subcutaneously injected to generate primary tumors in mice, and targeted liposomes were delivered intravenously </w:t>
      </w:r>
      <w:r w:rsidR="00DB11C1" w:rsidRPr="0090664A">
        <w:rPr>
          <w:lang w:val="en-GB"/>
        </w:rPr>
        <w:t xml:space="preserve">after 15 </w:t>
      </w:r>
      <w:r w:rsidR="00DB11C1" w:rsidRPr="008F35C4">
        <w:rPr>
          <w:lang w:val="en-GB"/>
        </w:rPr>
        <w:t>days</w:t>
      </w:r>
      <w:r w:rsidR="00DB11C1" w:rsidRPr="003D416B">
        <w:rPr>
          <w:lang w:val="en-GB"/>
        </w:rPr>
        <w:t>.</w:t>
      </w:r>
      <w:r w:rsidR="00DB11C1">
        <w:rPr>
          <w:lang w:val="en-GB"/>
        </w:rPr>
        <w:t xml:space="preserve"> I</w:t>
      </w:r>
      <w:r w:rsidR="00DB11C1" w:rsidRPr="000E7F16">
        <w:rPr>
          <w:lang w:val="en-GB"/>
        </w:rPr>
        <w:t xml:space="preserve">nternalization of the targeted liposomes </w:t>
      </w:r>
      <w:r w:rsidR="00DB11C1" w:rsidRPr="00DB11C1">
        <w:rPr>
          <w:lang w:val="en-GB"/>
        </w:rPr>
        <w:t>by receptor-mediated endocytosis</w:t>
      </w:r>
      <w:r w:rsidR="00DB11C1">
        <w:rPr>
          <w:lang w:val="en-GB"/>
        </w:rPr>
        <w:t xml:space="preserve"> </w:t>
      </w:r>
      <w:r w:rsidR="00DB11C1" w:rsidRPr="00DB11C1">
        <w:rPr>
          <w:lang w:val="en-GB"/>
        </w:rPr>
        <w:t>led to an enhanced MRI signal in the tumor region. Cytoplasmic and endosomal distribution of the liposomes’ payload was observed. On the other hand, unfunctionalized liposomes and liposomes bearing a scrambled peptide, while entering tumor cells in smaller amounts, localized only to endosomes as expected through macropinocytosis. The specificity towards the CAIX PG domain not only offers improved diagnostic capabilities but also opens avenues for targeted</w:t>
      </w:r>
      <w:r w:rsidR="00DB11C1" w:rsidRPr="000E7F16">
        <w:rPr>
          <w:lang w:val="en-GB"/>
        </w:rPr>
        <w:t xml:space="preserve"> therapeutic delivery. The findings </w:t>
      </w:r>
      <w:r w:rsidR="00DB11C1" w:rsidRPr="008216D7">
        <w:rPr>
          <w:lang w:val="en-GB"/>
        </w:rPr>
        <w:t xml:space="preserve">reported </w:t>
      </w:r>
      <w:r w:rsidR="00DB11C1" w:rsidRPr="000E7F16">
        <w:rPr>
          <w:lang w:val="en-GB"/>
        </w:rPr>
        <w:t xml:space="preserve">herein suggest that liposomal formulations exploiting receptor-mediated endocytosis </w:t>
      </w:r>
      <w:r w:rsidR="00DB11C1">
        <w:rPr>
          <w:lang w:val="en-GB"/>
        </w:rPr>
        <w:t>are</w:t>
      </w:r>
      <w:r w:rsidR="00DB11C1" w:rsidRPr="000E7F16">
        <w:rPr>
          <w:lang w:val="en-GB"/>
        </w:rPr>
        <w:t xml:space="preserve"> promising tools for the diagnosis and treatment of tumors overexpressing CAIX, particularly in breast cancer.</w:t>
      </w:r>
    </w:p>
    <w:p w14:paraId="18375EE2" w14:textId="1140FA83" w:rsidR="00252204" w:rsidRDefault="00252204" w:rsidP="00011FB6">
      <w:pPr>
        <w:pStyle w:val="Nessunaspaziatura"/>
        <w:rPr>
          <w:lang w:val="en-GB"/>
        </w:rPr>
      </w:pPr>
      <w:r w:rsidRPr="002C2DF2">
        <w:rPr>
          <w:b/>
          <w:lang w:val="en-GB"/>
        </w:rPr>
        <w:t>Key words</w:t>
      </w:r>
      <w:r>
        <w:rPr>
          <w:lang w:val="en-GB"/>
        </w:rPr>
        <w:t xml:space="preserve">: </w:t>
      </w:r>
      <w:r w:rsidRPr="00252204">
        <w:rPr>
          <w:lang w:val="en-GB"/>
        </w:rPr>
        <w:t>MRI; Molecular Imaging; CAIX; Breast cancer; Gd-contrast agent; liposomes</w:t>
      </w:r>
      <w:r w:rsidR="006250D7">
        <w:rPr>
          <w:lang w:val="en-GB"/>
        </w:rPr>
        <w:t>;</w:t>
      </w:r>
      <w:r>
        <w:rPr>
          <w:lang w:val="en-GB"/>
        </w:rPr>
        <w:t xml:space="preserve"> Receptor Mediated Endocytosis. </w:t>
      </w:r>
    </w:p>
    <w:p w14:paraId="56719BEA" w14:textId="77777777" w:rsidR="00252204" w:rsidRPr="000E7F16" w:rsidRDefault="00252204" w:rsidP="00011FB6">
      <w:pPr>
        <w:pStyle w:val="Nessunaspaziatura"/>
        <w:rPr>
          <w:b/>
          <w:lang w:val="en-GB"/>
        </w:rPr>
      </w:pPr>
    </w:p>
    <w:p w14:paraId="15965E9E" w14:textId="4630D767" w:rsidR="008276B2" w:rsidRPr="000E7F16" w:rsidRDefault="001B2779" w:rsidP="008276B2">
      <w:pPr>
        <w:pStyle w:val="Nessunaspaziatura"/>
        <w:rPr>
          <w:b/>
          <w:lang w:val="en-GB"/>
        </w:rPr>
      </w:pPr>
      <w:r w:rsidRPr="000E7F16">
        <w:rPr>
          <w:b/>
          <w:lang w:val="en-GB"/>
        </w:rPr>
        <w:t xml:space="preserve">1. </w:t>
      </w:r>
      <w:r w:rsidR="00D76C54">
        <w:rPr>
          <w:b/>
          <w:lang w:val="en-GB"/>
        </w:rPr>
        <w:t>Introduction</w:t>
      </w:r>
    </w:p>
    <w:p w14:paraId="44B88719" w14:textId="62BCD390" w:rsidR="008276B2" w:rsidRPr="000E7F16" w:rsidRDefault="008276B2" w:rsidP="008276B2">
      <w:pPr>
        <w:pStyle w:val="Nessunaspaziatura"/>
        <w:rPr>
          <w:lang w:val="en-GB"/>
        </w:rPr>
      </w:pPr>
      <w:r w:rsidRPr="000E7F16">
        <w:rPr>
          <w:lang w:val="en-GB"/>
        </w:rPr>
        <w:t xml:space="preserve">Molecular Imaging of breast cancer is emerging </w:t>
      </w:r>
      <w:r w:rsidR="00DB4EEE" w:rsidRPr="000E7F16">
        <w:rPr>
          <w:lang w:val="en-GB"/>
        </w:rPr>
        <w:t xml:space="preserve">as </w:t>
      </w:r>
      <w:r w:rsidR="0068130F" w:rsidRPr="000E7F16">
        <w:rPr>
          <w:lang w:val="en-GB"/>
        </w:rPr>
        <w:t xml:space="preserve">a </w:t>
      </w:r>
      <w:r w:rsidRPr="000E7F16">
        <w:rPr>
          <w:lang w:val="en-GB"/>
        </w:rPr>
        <w:t xml:space="preserve">promising </w:t>
      </w:r>
      <w:r w:rsidR="00DB4EEE" w:rsidRPr="000E7F16">
        <w:rPr>
          <w:lang w:val="en-GB"/>
        </w:rPr>
        <w:t xml:space="preserve">tool </w:t>
      </w:r>
      <w:r w:rsidR="00FB677A" w:rsidRPr="000E7F16">
        <w:rPr>
          <w:lang w:val="en-GB"/>
        </w:rPr>
        <w:t xml:space="preserve">for </w:t>
      </w:r>
      <w:r w:rsidR="0068130F" w:rsidRPr="000E7F16">
        <w:rPr>
          <w:lang w:val="en-GB"/>
        </w:rPr>
        <w:t xml:space="preserve">optimizing therapeutic treatments </w:t>
      </w:r>
      <w:r w:rsidR="00027976" w:rsidRPr="000E7F16">
        <w:rPr>
          <w:lang w:val="en-GB"/>
        </w:rPr>
        <w:t>in</w:t>
      </w:r>
      <w:r w:rsidRPr="000E7F16">
        <w:rPr>
          <w:lang w:val="en-GB"/>
        </w:rPr>
        <w:t xml:space="preserve"> </w:t>
      </w:r>
      <w:r w:rsidR="00027976" w:rsidRPr="000E7F16">
        <w:rPr>
          <w:lang w:val="en-GB"/>
        </w:rPr>
        <w:t xml:space="preserve">oncological </w:t>
      </w:r>
      <w:r w:rsidRPr="000E7F16">
        <w:rPr>
          <w:lang w:val="en-GB"/>
        </w:rPr>
        <w:t>patients</w:t>
      </w:r>
      <w:r w:rsidR="00B7291B" w:rsidRPr="000E7F16">
        <w:rPr>
          <w:lang w:val="en-GB"/>
        </w:rPr>
        <w:fldChar w:fldCharType="begin"/>
      </w:r>
      <w:r w:rsidR="00823596">
        <w:rPr>
          <w:lang w:val="en-GB"/>
        </w:rPr>
        <w:instrText xml:space="preserve"> ADDIN ZOTERO_ITEM CSL_CITATION {"citationID":"r9zY4KPk","properties":{"formattedCitation":"[1]","plainCitation":"[1]","noteIndex":0},"citationItems":[{"id":73,"uris":["http://zotero.org/users/15032150/items/CFHGJGTN"],"itemData":{"id":73,"type":"article-journal","abstract":"Breast cancer (BC) is the most common cancer among females with more than 2 million new cases diagnosed worldwide in 2018. Although the prognosis in the majority of cases in the early stages combined with appropriate treatment is positive, there are still about 30% of patients who will develop locoregional diseases and distant metastases. Molecular imaging is very important in the diagnosis, staging, follow-up, and radiotherapy planning. Additionally, it is useful in characterizing lesions, prognosis, and therapy response in BC patients. Nuclear medicine imaging modalities (SPECT and PET) are of indispensable importance in diagnosis (positron emission mammography), staging (sentinel lymph node detection), and follow-up with18F-FDG and tumor characterization. Among many available PET tracers, the most commonly used are 18F-FLT, 18F-FES, 18F-FDHT, 64Cu DOTA trastuzumab (bevacizumab), 68Ga-PSMA, 68Ga-RM2 (gastrin-releasing peptide receptor), 18F-fluorooctreotide (SSTR), and 68Ga-TRAP (RGD)-3αvβ3-integrin. Molecular imaging helps in evaluation of tumor heterogeneity, allowing a shift from one-size-fits-all-approach to era of personalized medicine and precision oncology.","container-title":"Nuclear Medicine and Molecular Imaging","DOI":"10.1007/s13139-019-00614-w","ISSN":"1869-3474, 1869-3482","issue":"5","journalAbbreviation":"Nucl Med Mol Imaging","language":"en","page":"313-319","source":"DOI.org (Crossref)","title":"Molecular Imaging in Breast Cancer","volume":"53","author":[{"family":"Miladinova","given":"Daniela"}],"issued":{"date-parts":[["2019",10]]}}}],"schema":"https://github.com/citation-style-language/schema/raw/master/csl-citation.json"} </w:instrText>
      </w:r>
      <w:r w:rsidR="00B7291B" w:rsidRPr="000E7F16">
        <w:rPr>
          <w:lang w:val="en-GB"/>
        </w:rPr>
        <w:fldChar w:fldCharType="separate"/>
      </w:r>
      <w:r w:rsidR="00B7291B" w:rsidRPr="000E7F16">
        <w:rPr>
          <w:rFonts w:cs="Times New Roman"/>
          <w:lang w:val="en-GB"/>
        </w:rPr>
        <w:t>[1]</w:t>
      </w:r>
      <w:r w:rsidR="00B7291B" w:rsidRPr="000E7F16">
        <w:rPr>
          <w:lang w:val="en-GB"/>
        </w:rPr>
        <w:fldChar w:fldCharType="end"/>
      </w:r>
      <w:r w:rsidR="00027976" w:rsidRPr="000E7F16">
        <w:rPr>
          <w:lang w:val="en-GB"/>
        </w:rPr>
        <w:t xml:space="preserve">. </w:t>
      </w:r>
      <w:r w:rsidRPr="000E7F16">
        <w:rPr>
          <w:lang w:val="en-GB"/>
        </w:rPr>
        <w:t>Ideal targets for the d</w:t>
      </w:r>
      <w:r w:rsidR="00027976" w:rsidRPr="000E7F16">
        <w:rPr>
          <w:lang w:val="en-GB"/>
        </w:rPr>
        <w:t>esign</w:t>
      </w:r>
      <w:r w:rsidRPr="000E7F16">
        <w:rPr>
          <w:lang w:val="en-GB"/>
        </w:rPr>
        <w:t xml:space="preserve"> of Molecular Imaging tracers are membrane-bound proteins, </w:t>
      </w:r>
      <w:r w:rsidR="00FB677A" w:rsidRPr="000E7F16">
        <w:rPr>
          <w:lang w:val="en-GB"/>
        </w:rPr>
        <w:t>over</w:t>
      </w:r>
      <w:r w:rsidRPr="000E7F16">
        <w:rPr>
          <w:lang w:val="en-GB"/>
        </w:rPr>
        <w:t xml:space="preserve">expressed </w:t>
      </w:r>
      <w:r w:rsidR="0068130F" w:rsidRPr="000E7F16">
        <w:rPr>
          <w:lang w:val="en-GB"/>
        </w:rPr>
        <w:t xml:space="preserve">as the </w:t>
      </w:r>
      <w:r w:rsidR="00430266">
        <w:rPr>
          <w:lang w:val="en-GB"/>
        </w:rPr>
        <w:t>tumo</w:t>
      </w:r>
      <w:r w:rsidR="00FB677A" w:rsidRPr="000E7F16">
        <w:rPr>
          <w:lang w:val="en-GB"/>
        </w:rPr>
        <w:t>r</w:t>
      </w:r>
      <w:r w:rsidRPr="000E7F16">
        <w:rPr>
          <w:lang w:val="en-GB"/>
        </w:rPr>
        <w:t xml:space="preserve"> growth </w:t>
      </w:r>
      <w:r w:rsidR="00AF0112" w:rsidRPr="000E7F16">
        <w:rPr>
          <w:lang w:val="en-GB"/>
        </w:rPr>
        <w:t xml:space="preserve">slightly </w:t>
      </w:r>
      <w:r w:rsidR="00027976" w:rsidRPr="000E7F16">
        <w:rPr>
          <w:lang w:val="en-GB"/>
        </w:rPr>
        <w:t>overcomes</w:t>
      </w:r>
      <w:r w:rsidRPr="000E7F16">
        <w:rPr>
          <w:lang w:val="en-GB"/>
        </w:rPr>
        <w:t xml:space="preserve"> the initial stages. </w:t>
      </w:r>
      <w:r w:rsidR="00FB677A" w:rsidRPr="000E7F16">
        <w:rPr>
          <w:lang w:val="en-GB"/>
        </w:rPr>
        <w:t>Recent</w:t>
      </w:r>
      <w:r w:rsidRPr="000E7F16">
        <w:rPr>
          <w:lang w:val="en-GB"/>
        </w:rPr>
        <w:t xml:space="preserve"> studies assign </w:t>
      </w:r>
      <w:r w:rsidR="00FB677A" w:rsidRPr="000E7F16">
        <w:rPr>
          <w:lang w:val="en-GB"/>
        </w:rPr>
        <w:t>a central</w:t>
      </w:r>
      <w:r w:rsidRPr="000E7F16">
        <w:rPr>
          <w:lang w:val="en-GB"/>
        </w:rPr>
        <w:t xml:space="preserve"> role to pH gradient </w:t>
      </w:r>
      <w:r w:rsidR="008C6C94" w:rsidRPr="000E7F16">
        <w:rPr>
          <w:lang w:val="en-GB"/>
        </w:rPr>
        <w:t xml:space="preserve">inversion </w:t>
      </w:r>
      <w:r w:rsidRPr="000E7F16">
        <w:rPr>
          <w:lang w:val="en-GB"/>
        </w:rPr>
        <w:t xml:space="preserve">in reinforcing various fundamental traits </w:t>
      </w:r>
      <w:r w:rsidRPr="000E7F16">
        <w:rPr>
          <w:lang w:val="en-GB"/>
        </w:rPr>
        <w:lastRenderedPageBreak/>
        <w:t xml:space="preserve">of cancer, including metabolic adaptation, immune evasion, and drug resistance, making it an attractive target for </w:t>
      </w:r>
      <w:r w:rsidR="0068130F" w:rsidRPr="000E7F16">
        <w:rPr>
          <w:lang w:val="en-GB"/>
        </w:rPr>
        <w:t xml:space="preserve">early </w:t>
      </w:r>
      <w:r w:rsidRPr="000E7F16">
        <w:rPr>
          <w:lang w:val="en-GB"/>
        </w:rPr>
        <w:t>diagnosis and therapy</w:t>
      </w:r>
      <w:r w:rsidR="00B7291B" w:rsidRPr="000E7F16">
        <w:rPr>
          <w:lang w:val="en-GB"/>
        </w:rPr>
        <w:fldChar w:fldCharType="begin"/>
      </w:r>
      <w:r w:rsidR="00823596">
        <w:rPr>
          <w:lang w:val="en-GB"/>
        </w:rPr>
        <w:instrText xml:space="preserve"> ADDIN ZOTERO_ITEM CSL_CITATION {"citationID":"VvX2I5fw","properties":{"formattedCitation":"[2], [3]","plainCitation":"[2], [3]","dontUpdate":true,"noteIndex":0},"citationItems":[{"id":64,"uris":["http://zotero.org/users/15032150/items/M2IID9GT"],"itemData":{"id":64,"type":"article-journal","container-title":"The International Journal of Biochemistry &amp; Cell Biology","DOI":"10.1016/j.biocel.2020.105796","ISSN":"13572725","journalAbbreviation":"The International Journal of Biochemistry &amp; Cell Biology","language":"en","page":"105796","source":"DOI.org (Crossref)","title":"pH gradient reversal fuels cancer progression","volume":"125","author":[{"family":"Zheng","given":"Tianyu"},{"family":"Jäättelä","given":"Marja"},{"family":"Liu","given":"Bin"}],"issued":{"date-parts":[["2020",8]]}}},{"id":66,"uris":["http://zotero.org/users/15032150/items/6YTDY76F"],"itemData":{"id":66,"type":"article-journal","abstract":"One of the most unique characteristics of cancer metabolism is activated aerobic glycolysis, which is called the “Warburg effect”, and is a hallmark of cancer. An acidic tumor microenvironment (TME) resulting from activated anaerobic glycolysis is associated with cancer progression, multi-drug resistance, and immune escape. Several\n              in vitro\n              and\n              in vivo\n              studies reported that neutralization of the acidic TME by alkalizing agents, such as bicarbonate, resulted in the suppression of cancer progression and a potential benefit for anti-cancer drug responses. In clinical settings, alkalizing effects were achieved not only by alkalizing agents, but also by a following a particular diet. An epidemiological study demonstrated that more fruits and vegetables and less meat and dairy products are associated with an increase in urine pH, which may reflect the alkalizing effect on the body. However, it remains unclear whether alkaline dietary intervention improves the effects of cancer treatment. Moreover, there are few clinical reports to date regarding cancer treatments being performed on patients together with alkalization therapy. In this review, we investigated whether alkalization therapy, which includes an alkaline diet and/or alkalizing agents, improves cancer treatment.","container-title":"Frontiers in Oncology","DOI":"10.3389/fonc.2022.1003588","ISSN":"2234-943X","journalAbbreviation":"Front. Oncol.","language":"en","page":"1003588","source":"DOI.org (Crossref)","title":"Clinical review of alkalization therapy in cancer treatment","volume":"12","author":[{"family":"Hamaguchi","given":"Reo"},{"family":"Isowa","given":"Masahide"},{"family":"Narui","given":"Ryoko"},{"family":"Morikawa","given":"Hiromasa"},{"family":"Wada","given":"Hiromi"}],"issued":{"date-parts":[["2022",9,14]]}}}],"schema":"https://github.com/citation-style-language/schema/raw/master/csl-citation.json"} </w:instrText>
      </w:r>
      <w:r w:rsidR="00B7291B" w:rsidRPr="000E7F16">
        <w:rPr>
          <w:lang w:val="en-GB"/>
        </w:rPr>
        <w:fldChar w:fldCharType="separate"/>
      </w:r>
      <w:r w:rsidR="002C2DF2">
        <w:rPr>
          <w:rFonts w:cs="Times New Roman"/>
          <w:lang w:val="en-GB"/>
        </w:rPr>
        <w:t>[2]</w:t>
      </w:r>
      <w:r w:rsidR="00C275AC" w:rsidRPr="000E7F16">
        <w:rPr>
          <w:rFonts w:cs="Times New Roman"/>
          <w:lang w:val="en-GB"/>
        </w:rPr>
        <w:t>[3]</w:t>
      </w:r>
      <w:r w:rsidR="00B7291B" w:rsidRPr="000E7F16">
        <w:rPr>
          <w:lang w:val="en-GB"/>
        </w:rPr>
        <w:fldChar w:fldCharType="end"/>
      </w:r>
      <w:r w:rsidRPr="000E7F16">
        <w:rPr>
          <w:lang w:val="en-GB"/>
        </w:rPr>
        <w:t>. The molecular mechanisms underlying pH gradient reversal described so far include the overexpression of several ion pumps</w:t>
      </w:r>
      <w:r w:rsidR="008C6C94" w:rsidRPr="000E7F16">
        <w:rPr>
          <w:lang w:val="en-GB"/>
        </w:rPr>
        <w:t>,</w:t>
      </w:r>
      <w:r w:rsidRPr="000E7F16">
        <w:rPr>
          <w:lang w:val="en-GB"/>
        </w:rPr>
        <w:t xml:space="preserve"> channels on the plasma membrane along with</w:t>
      </w:r>
      <w:r w:rsidR="0087245F" w:rsidRPr="000E7F16">
        <w:rPr>
          <w:lang w:val="en-GB"/>
        </w:rPr>
        <w:t xml:space="preserve"> overexpression of</w:t>
      </w:r>
      <w:r w:rsidRPr="000E7F16">
        <w:rPr>
          <w:lang w:val="en-GB"/>
        </w:rPr>
        <w:t xml:space="preserve"> some isoforms of carbonic anhydrase</w:t>
      </w:r>
      <w:r w:rsidR="008C6C94" w:rsidRPr="000E7F16">
        <w:rPr>
          <w:lang w:val="en-GB"/>
        </w:rPr>
        <w:t xml:space="preserve"> as well as an increase in the gl</w:t>
      </w:r>
      <w:r w:rsidR="0068130F" w:rsidRPr="000E7F16">
        <w:rPr>
          <w:lang w:val="en-GB"/>
        </w:rPr>
        <w:t>y</w:t>
      </w:r>
      <w:r w:rsidR="008C6C94" w:rsidRPr="000E7F16">
        <w:rPr>
          <w:lang w:val="en-GB"/>
        </w:rPr>
        <w:t>colitic metabolic pathway</w:t>
      </w:r>
      <w:r w:rsidR="00C275AC" w:rsidRPr="000E7F16">
        <w:rPr>
          <w:lang w:val="en-GB"/>
        </w:rPr>
        <w:fldChar w:fldCharType="begin"/>
      </w:r>
      <w:r w:rsidR="00823596">
        <w:rPr>
          <w:lang w:val="en-GB"/>
        </w:rPr>
        <w:instrText xml:space="preserve"> ADDIN ZOTERO_ITEM CSL_CITATION {"citationID":"cB2QS2LQ","properties":{"formattedCitation":"[4], [5]","plainCitation":"[4], [5]","dontUpdate":true,"noteIndex":0},"citationItems":[{"id":62,"uris":["http://zotero.org/users/15032150/items/WLFR7JG9"],"itemData":{"id":62,"type":"article-journal","abstract":"Multiple myeloma (MM) is a hematological malignancy with a poor prognosis while with a long and progressive outcome. To date, the therapeutic options are restricted to few drugs, including thalidomide or its derivates and autologous transplantation including stem-cell transplantation. More recently, the use of both proteasome inhibitors and monoclonal antibodies have been included in MM therapy, but the clinical results are still under evaluation. Unfortunately, death rates (within the 5-year overall survival rates) are still very high (45%), with no relevant improvement over the past 10 years. Here, we discuss data supporting a new therapeutic approach against MM, based on a common phenotype of tumor malignancies, which is the acidic microenvironment. Extracellular acidity drastically reduces the eﬃcacy of both anti-tumor drugs and the immune reaction against tumors. Pre-clinical data have shown that anti-acidic drugs, such as proton pump inhibitors (PPIs), have a potent cytotoxic eﬀect against human MM cells, thus supporting their use in the treatment of this malignancy. Here, we discuss also similarities between MM and type II diabetes mellitus (DM) with high risk of developing MM, suggesting that both anti-diabetic drugs and a hypocaloric diet may help in curing MM patients.","container-title":"Cancers","DOI":"10.3390/cancers12113226","ISSN":"2072-6694","issue":"11","journalAbbreviation":"Cancers","language":"en","license":"https://creativecommons.org/licenses/by/4.0/","page":"3226","source":"DOI.org (Crossref)","title":"The Acidic Microenvironment: Is It a Phenotype of All Cancers? A Focus on Multiple Myeloma and Some Analogies with Diabetes Mellitus","title-short":"The Acidic Microenvironment","volume":"12","author":[{"family":"Fais","given":"Stefano"},{"family":"Marunaka","given":"Yoshinori"}],"issued":{"date-parts":[["2020",11,2]]}}},{"id":"jBgMvJr5/E4aTmTmx","uris":["http://zotero.org/users/13589438/items/R8QWR66A"],"itemData":{"id":42,"type":"article-journal","abstract":"Objective: Carbonic anhydrase IX (CA9) is important in the regulation of intra- and extracellular pH in solid tumors, contributing to cell growth and invasion. In urothelial carcinoma (UC), CA9 has been identiﬁed as a urinary marker for disease detection, but its biologic role is unknown. To date, differential gene expression patterns of CA9 in various molecular subtypes and potential effects of CA9 inhibition in UC cells are unknown. We aimed to investigate the function of CA9 and the effects of CA9 inhibition in invasive UC.\nMethods: Immunohistochemistry was used to assess CA9 expression in a cohort of 153 patients undergoing radical cystectomy. CA9 expression was correlated with molecular subtype by analysis of the TCGA data and of our own cohort of 223 patients with invasive UC receiving neoadjuvant chemotherapy. CA9 expression was assessed in a panel of 12 UC cell lines by Western Blot and qPCR, and multiple siRNAs were used to silence CA9 in 2 cell lines. Effects of CA9 silencing on cell growth, migration, and invasion were assessed. We also used the small molecule inhibitor U-104 to inhibit CA9 in vitro and in an orthotopic xenograft model.\nResults: CA9 expression was higher in cancer tissue compared to benign urothelium and was particularly highly expressed in luminal papillary and basal squamous tumors. CA9 expression did not correlate with outcome after neoadjuvant chemotherapy and/or radical cystectomy. Silencing of CA9 by siRNA diminished invasion but did not induce a consistent change of cell growth and migration. Treatment with U-104 led to cell growth reduction only at high concentrations in vitro and failed to have a signiﬁcant effect on tumor growth in vivo.\nConclusions: The present study conﬁrms over-expression of CA9 in UC and for the ﬁrst time shows a correlation with molecular subtypes. However, CA9 expression showed no association with the outcome of patients with muscle invasive bladder cancer and inhibition of CA9 did not lead to a consistent inhibition of tumor growth. Based on these data, CA9 exhibits a role neither as a predictive or prognostic marker nor as a therapeutic target in invasive UC. Ó 2021 Elsevier Inc. All rights reserved.","container-title":"Urologic Oncology: Seminars and Original Investigations","DOI":"10.1016/j.urolonc.2021.04.011","ISSN":"10781439","issue":"8","journalAbbreviation":"Urologic Oncology: Seminars and Original Investigations","language":"en","page":"498.e1-498.e11","source":"DOI.org (Crossref)","title":"Evaluation of carbonic anhydrase IX as a potential therapeutic target in urothelial carcinoma","volume":"39","author":[{"family":"Todenhöfer","given":"Tilman"},{"family":"Gibb","given":"Ewan A."},{"family":"Seiler","given":"Roland"},{"family":"Kamyabi","given":"Alireza"},{"family":"Hennenlotter","given":"Jörg"},{"family":"McDonald","given":"Paul"},{"family":"Moskalev","given":"Igor"},{"family":"Stewart","given":"Craig"},{"family":"Gao","given":"Jian"},{"family":"Fazli","given":"Ladan"},{"family":"Dedhar","given":"Shoukat"},{"family":"Stenzl","given":"Arnulf"},{"family":"Oo","given":"Htoo Zarni"},{"family":"Black","given":"Peter C."}],"issued":{"date-parts":[["2021",8]]}}}],"schema":"https://github.com/citation-style-language/schema/raw/master/csl-citation.json"} </w:instrText>
      </w:r>
      <w:r w:rsidR="00C275AC" w:rsidRPr="000E7F16">
        <w:rPr>
          <w:lang w:val="en-GB"/>
        </w:rPr>
        <w:fldChar w:fldCharType="separate"/>
      </w:r>
      <w:r w:rsidR="002C2DF2">
        <w:rPr>
          <w:rFonts w:cs="Times New Roman"/>
          <w:lang w:val="en-GB"/>
        </w:rPr>
        <w:t>[4]</w:t>
      </w:r>
      <w:r w:rsidR="00407D14" w:rsidRPr="00407D14">
        <w:rPr>
          <w:rFonts w:cs="Times New Roman"/>
          <w:lang w:val="en-GB"/>
        </w:rPr>
        <w:t>[5]</w:t>
      </w:r>
      <w:r w:rsidR="00C275AC" w:rsidRPr="000E7F16">
        <w:rPr>
          <w:lang w:val="en-GB"/>
        </w:rPr>
        <w:fldChar w:fldCharType="end"/>
      </w:r>
      <w:r w:rsidRPr="000E7F16">
        <w:rPr>
          <w:lang w:val="en-GB"/>
        </w:rPr>
        <w:t>.</w:t>
      </w:r>
    </w:p>
    <w:p w14:paraId="3A8EA711" w14:textId="38FED3ED" w:rsidR="00887907" w:rsidRPr="000E7F16" w:rsidRDefault="008276B2" w:rsidP="008276B2">
      <w:pPr>
        <w:pStyle w:val="Nessunaspaziatura"/>
        <w:rPr>
          <w:lang w:val="en-GB"/>
        </w:rPr>
      </w:pPr>
      <w:r w:rsidRPr="000E7F16">
        <w:rPr>
          <w:lang w:val="en-GB"/>
        </w:rPr>
        <w:t>Among these</w:t>
      </w:r>
      <w:r w:rsidR="0087245F" w:rsidRPr="000E7F16">
        <w:rPr>
          <w:lang w:val="en-GB"/>
        </w:rPr>
        <w:t xml:space="preserve"> hallmarks</w:t>
      </w:r>
      <w:r w:rsidRPr="000E7F16">
        <w:rPr>
          <w:lang w:val="en-GB"/>
        </w:rPr>
        <w:t xml:space="preserve">, the expression of </w:t>
      </w:r>
      <w:r w:rsidR="0049045A" w:rsidRPr="000E7F16">
        <w:rPr>
          <w:lang w:val="en-GB"/>
        </w:rPr>
        <w:t xml:space="preserve">Carbonic Anhydrase </w:t>
      </w:r>
      <w:r w:rsidRPr="000E7F16">
        <w:rPr>
          <w:lang w:val="en-GB"/>
        </w:rPr>
        <w:t xml:space="preserve">IX </w:t>
      </w:r>
      <w:r w:rsidR="0049045A" w:rsidRPr="000E7F16">
        <w:rPr>
          <w:lang w:val="en-GB"/>
        </w:rPr>
        <w:t xml:space="preserve">(CAIX) </w:t>
      </w:r>
      <w:r w:rsidRPr="000E7F16">
        <w:rPr>
          <w:lang w:val="en-GB"/>
        </w:rPr>
        <w:t xml:space="preserve">is associated </w:t>
      </w:r>
      <w:r w:rsidR="0068130F" w:rsidRPr="000E7F16">
        <w:rPr>
          <w:lang w:val="en-GB"/>
        </w:rPr>
        <w:t xml:space="preserve">to </w:t>
      </w:r>
      <w:r w:rsidR="002C2DF2">
        <w:rPr>
          <w:lang w:val="en-GB"/>
        </w:rPr>
        <w:t>tumo</w:t>
      </w:r>
      <w:r w:rsidR="00213DD3" w:rsidRPr="000E7F16">
        <w:rPr>
          <w:lang w:val="en-GB"/>
        </w:rPr>
        <w:t>rs</w:t>
      </w:r>
      <w:r w:rsidRPr="000E7F16">
        <w:rPr>
          <w:lang w:val="en-GB"/>
        </w:rPr>
        <w:t xml:space="preserve"> </w:t>
      </w:r>
      <w:r w:rsidR="0068130F" w:rsidRPr="000E7F16">
        <w:rPr>
          <w:lang w:val="en-GB"/>
        </w:rPr>
        <w:t xml:space="preserve">characterized by </w:t>
      </w:r>
      <w:r w:rsidRPr="000E7F16">
        <w:rPr>
          <w:lang w:val="en-GB"/>
        </w:rPr>
        <w:t xml:space="preserve">large hypoxic areas exhibiting an aggressive phenotype more resistant to radiotherapy and chemotherapy. CAIX thus represents an intrinsic </w:t>
      </w:r>
      <w:r w:rsidR="0087245F" w:rsidRPr="000E7F16">
        <w:rPr>
          <w:lang w:val="en-GB"/>
        </w:rPr>
        <w:t>reporter</w:t>
      </w:r>
      <w:r w:rsidRPr="000E7F16">
        <w:rPr>
          <w:lang w:val="en-GB"/>
        </w:rPr>
        <w:t xml:space="preserve"> of hypoxia and an important prognostic marker</w:t>
      </w:r>
      <w:r w:rsidR="00311F33" w:rsidRPr="000E7F16">
        <w:rPr>
          <w:lang w:val="en-GB"/>
        </w:rPr>
        <w:fldChar w:fldCharType="begin"/>
      </w:r>
      <w:r w:rsidR="00823596">
        <w:rPr>
          <w:lang w:val="en-GB"/>
        </w:rPr>
        <w:instrText xml:space="preserve"> ADDIN ZOTERO_ITEM CSL_CITATION {"citationID":"fmINzSUc","properties":{"formattedCitation":"[6], [7]","plainCitation":"[6], [7]","dontUpdate":true,"noteIndex":0},"citationItems":[{"id":78,"uris":["http://zotero.org/users/15032150/items/6VH63LUS"],"itemData":{"id":78,"type":"article-journal","abstract":"Radiation and drug resistance remain major challenges and causes of mortality in the treatment of locally advanced, recurrent and metastatic breast cancer. Metabolic reprogramming is a recently recognised hallmark of cancer with the hypoxic acidic extracellular environment as a major driver of invasion and metastases. Nearly 40% of all breast cancers and 50% of locally advanced breast cancers are hypoxic and their altered metabolism is strongly linked to resistance to radiotherapy and systemic therapy. The dependence of metabolically adapted breast cancer cells on alterations in cell function presents a wide range of new therapeutic targets such as carbonic anhydrase IX (CAIX). This review highlights preclinical approaches to evaluating an array of targets against tumour metabolism in breast cancer and early phase clinical studies on efﬁcacy.","container-title":"Cancer Treatment Reviews","DOI":"10.1016/j.ctrv.2012.08.004","ISSN":"03057372","issue":"2","journalAbbreviation":"Cancer Treatment Reviews","language":"en","license":"https://www.elsevier.com/tdm/userlicense/1.0/","page":"171-179","source":"DOI.org (Crossref)","title":"New strategies for targeting the hypoxic tumour microenvironment in breast cancer","volume":"39","author":[{"family":"Ward","given":"Carol"},{"family":"Langdon","given":"Simon P."},{"family":"Mullen","given":"Peter"},{"family":"Harris","given":"Adrian L."},{"family":"Harrison","given":"David J."},{"family":"Supuran","given":"Claudiu T."},{"family":"Kunkler","given":"Ian H."}],"issued":{"date-parts":[["2013",4]]}}},{"id":"jBgMvJr5/cqcIGMSP","uris":["http://zotero.org/users/13589438/items/UVLZRW5H"],"itemData":{"id":55,"type":"article-journal","abstract":"Hypoxia and acidosis are microenvironmental selection forces during somatic evolution in breast carcinogenesis. The effect of cobalt chloride (CoCl2)-induced hypoxia on the expression of hypoxia-inducible factor (HIF)-1α, glucose transporter 1 (GLUT1), and carbonic anhydrase IX (CAIX) was assessed in breast cancer cells derived from primary sites (HCC1395 and HCC1937) and metastatic sites (MCF-7 and MDA-MB-231) by reverse transcriptase-polymerase chain reaction and immunoblotting. We analyzed these proteins' expression in tissue samples from normal breast tissue, usual ductal hyperplasia (DH), atypical ductal hyperplasia (ADH), ductal carcinoma in situ (DCIS), and invasive ductal carcinoma (IDC) using immunohistochemistry. CAIX mRNA was expressed constitutively in MDA-MB-231 cells but not in the other three cell lines. CAIX mRNA expression was increased after CoCl2-induced hypoxia in all four breast cancer cell lines.","container-title":"Virchows Archiv","DOI":"10.1007/s00428-010-0938-0","ISSN":"0945-6317, 1432-2307","issue":"1","journalAbbreviation":"Virchows Arch","language":"en","license":"http://www.springer.com/tdm","page":"53-61","source":"DOI.org (Crossref)","title":"Hypoxia and metabolic phenotypes during breast carcinogenesis: expression of HIF-1α, GLUT1, and CAIX","title-short":"Hypoxia and metabolic phenotypes during breast carcinogenesis","volume":"457","author":[{"family":"Chen","given":"Chi-Long"},{"family":"Chu","given":"Jan-Show"},{"family":"Su","given":"Wu-Chou"},{"family":"Huang","given":"Soon-Cen"},{"family":"Lee","given":"Wen-Ying"}],"issued":{"date-parts":[["2010",7]]}}}],"schema":"https://github.com/citation-style-language/schema/raw/master/csl-citation.json"} </w:instrText>
      </w:r>
      <w:r w:rsidR="00311F33" w:rsidRPr="000E7F16">
        <w:rPr>
          <w:lang w:val="en-GB"/>
        </w:rPr>
        <w:fldChar w:fldCharType="separate"/>
      </w:r>
      <w:r w:rsidR="002C2DF2">
        <w:rPr>
          <w:rFonts w:cs="Times New Roman"/>
          <w:lang w:val="en-GB"/>
        </w:rPr>
        <w:t>[6]</w:t>
      </w:r>
      <w:r w:rsidR="00407D14" w:rsidRPr="00407D14">
        <w:rPr>
          <w:rFonts w:cs="Times New Roman"/>
          <w:lang w:val="en-GB"/>
        </w:rPr>
        <w:t>[7]</w:t>
      </w:r>
      <w:r w:rsidR="00311F33" w:rsidRPr="000E7F16">
        <w:rPr>
          <w:lang w:val="en-GB"/>
        </w:rPr>
        <w:fldChar w:fldCharType="end"/>
      </w:r>
      <w:r w:rsidR="000714AE" w:rsidRPr="000E7F16">
        <w:rPr>
          <w:lang w:val="en-GB"/>
        </w:rPr>
        <w:t>.</w:t>
      </w:r>
    </w:p>
    <w:p w14:paraId="7623B0A8" w14:textId="628B7794" w:rsidR="008276B2" w:rsidRPr="000E7F16" w:rsidRDefault="008276B2" w:rsidP="008276B2">
      <w:pPr>
        <w:pStyle w:val="Nessunaspaziatura"/>
        <w:rPr>
          <w:lang w:val="en-GB"/>
        </w:rPr>
      </w:pPr>
      <w:r w:rsidRPr="000E7F16">
        <w:rPr>
          <w:lang w:val="en-GB"/>
        </w:rPr>
        <w:t xml:space="preserve"> CAIX is a transmembrane glycoprotein that </w:t>
      </w:r>
      <w:r w:rsidR="00A95B91" w:rsidRPr="000E7F16">
        <w:rPr>
          <w:lang w:val="en-GB"/>
        </w:rPr>
        <w:t>catalyses</w:t>
      </w:r>
      <w:r w:rsidRPr="000E7F16">
        <w:rPr>
          <w:lang w:val="en-GB"/>
        </w:rPr>
        <w:t xml:space="preserve"> the hydration of carbon dioxide into bicarbonate ions and protons. CAIX is normally expressed in intestinal epithelial tissue </w:t>
      </w:r>
      <w:r w:rsidR="0068130F" w:rsidRPr="000E7F16">
        <w:rPr>
          <w:lang w:val="en-GB"/>
        </w:rPr>
        <w:t xml:space="preserve">and it </w:t>
      </w:r>
      <w:r w:rsidRPr="000E7F16">
        <w:rPr>
          <w:lang w:val="en-GB"/>
        </w:rPr>
        <w:t>is upregulated in various forms of cancer, including breast cancer</w:t>
      </w:r>
      <w:r w:rsidR="008F4B06">
        <w:rPr>
          <w:lang w:val="en-GB"/>
        </w:rPr>
        <w:t xml:space="preserve"> </w:t>
      </w:r>
      <w:r w:rsidR="000714AE" w:rsidRPr="000E7F16">
        <w:rPr>
          <w:lang w:val="en-GB"/>
        </w:rPr>
        <w:fldChar w:fldCharType="begin"/>
      </w:r>
      <w:r w:rsidR="00823596">
        <w:rPr>
          <w:lang w:val="en-GB"/>
        </w:rPr>
        <w:instrText xml:space="preserve"> ADDIN ZOTERO_ITEM CSL_CITATION {"citationID":"54zxqScL","properties":{"formattedCitation":"[8], [9]","plainCitation":"[8], [9]","dontUpdate":true,"noteIndex":0},"citationItems":[{"id":80,"uris":["http://zotero.org/users/15032150/items/K4N7IDNP"],"itemData":{"id":80,"type":"article-journal","abstract":"Purpose  Hypoxia is a characteristic of many solid tumours and an adverse prognostic factor for cancer therapy. Hypoxia results in upregulation of carbonic anhydrase IX (CAIX) expression, a pH-regulating enzyme. Many human tissue studies have examined the prognostic value of CAIX expression in breast cancer but have yielded inconsistent results. Therefore, a systematic review and meta-analysis was undertaken to assess the prognostic value of CAIX expression for breast cancer patients.\nMethods  The electronic databases were systematically searched to identify relevant papers. The clinical outcomes included disease-free survival (DFS), recurrence-free survival (RFS) and overall survival (OS) in breast cancer patients. Review Manager version 5.4 was employed to analysis data from 23 eligible studies (containing 8390 patients).\nResults  High CAIX expression was associated with poorer RFS [HR = 1.42, 95% CI (1.32−1.51), p &lt; 0.00001], DFS [HR = 1.64, 95% CI (1.34−2.00), p &lt; 0.00001], and OS [HR = 1.48, 95% CI (1.22−1.80), p &lt; 0.0001]. Heterogeneity was observed across the studies. There was an effect of the CAIX antibody employed, scoring methods, and tumour localisation on CAIX expression.\nConclusion  CAIX overexpression was significantly associated with poorer RFS, DFS, and OS in breast cancer patients. However, further work in high quantity tissue cohorts is required to define the optimal methodological approach.","container-title":"Diagnostic Pathology","DOI":"10.1186/s13000-023-01325-9","ISSN":"1746-1596","issue":"1","journalAbbreviation":"Diagn Pathol","language":"en","page":"46","source":"DOI.org (Crossref)","title":"The relationship between carbonic anhydrase IX (CAIX) and patient survival in breast cancer: systematic review and meta-analysis","title-short":"The relationship between carbonic anhydrase IX (CAIX) and patient survival in breast cancer","volume":"18","author":[{"family":"Shamis","given":"Suad A. K."},{"family":"Edwards","given":"Joanne"},{"family":"McMillan","given":"Donald C."}],"issued":{"date-parts":[["2023",4,15]]}}},{"id":"jBgMvJr5/ZxiPfUgk","uris":["http://zotero.org/users/13589438/items/WL6XRRLQ"],"itemData":{"id":48,"type":"article-journal","abstract":"Carbonic anhydrase IX (CAIX) is a hypoxia and HIF-1–inducible protein that regulates intra- and extracellular pH under hypoxic conditions and promotes tumor cell survival and invasion in hypoxic microenvironments. Interrogation of 3,630 human breast cancers provided definitive evidence of CAIX as an independent poor prognostic biomarker for distant metastases and survival. shRNA-mediated depletion of CAIX expression in 4T1 mouse metastatic breast cancer cells capable of inducing CAIX in hypoxia resulted in regression of orthotopic mammary tumors and inhibition of spontaneous lung metastasis formation. Stable depletion of CAIX in MDAMB-231 human breast cancer xenografts also resulted in attenuation of primary tumor growth. CAIX depletion in the 4T1 cells led to caspase-independent cell death and reversal of extracellular acidosis under hypoxic conditions in vitro. Treatment of mice harboring CAIX-positive 4T1 mammary tumors with novel CAIX-specific small molecule inhibitors that mimicked the effects of CAIX depletion in vitro resulted in significant inhibition of tumor growth and metastasis formation in both spontaneous and experimental models of metastasis, without inhibitory effects on CAIX-negative tumors. Similar inhibitory effects on primary tumor growth were observed in mice harboring orthotopic tumors comprised of lung metatstatic MDA-MB-231 LM2-4Lucþ cells. Our findings show that CAIX is vital for growth and metastasis of hypoxic breast tumors and is a specific, targetable biomarker for breast cancer metastasis. Cancer Res; 71(9); 3364–76. Ó2011 AACR.","container-title":"Cancer Research","DOI":"10.1158/0008-5472.CAN-10-4261","ISSN":"0008-5472, 1538-7445","issue":"9","language":"en","page":"3364-3376","source":"DOI.org (Crossref)","title":"Targeting Tumor Hypoxia: Suppression of Breast Tumor Growth and Metastasis by Novel Carbonic Anhydrase IX Inhibitors","title-short":"Targeting Tumor Hypoxia","volume":"71","author":[{"family":"Lou","given":"Yuanmei"},{"family":"McDonald","given":"Paul C."},{"family":"Oloumi","given":"Arusha"},{"family":"Chia","given":"Stephen"},{"family":"Ostlund","given":"Christina"},{"family":"Ahmadi","given":"Ardalan"},{"family":"Kyle","given":"Alastair"},{"family":"Auf Dem Keller","given":"Ulrich"},{"family":"Leung","given":"Samuel"},{"family":"Huntsman","given":"David"},{"family":"Clarke","given":"Blaise"},{"family":"Sutherland","given":"Brent W."},{"family":"Waterhouse","given":"Dawn"},{"family":"Bally","given":"Marcel"},{"family":"Roskelley","given":"Calvin"},{"family":"Overall","given":"Christopher M."},{"family":"Minchinton","given":"Andrew"},{"family":"Pacchiano","given":"Fabio"},{"family":"Carta","given":"Fabrizio"},{"family":"Scozzafava","given":"Andrea"},{"family":"Touisni","given":"Nadia"},{"family":"Winum","given":"Jean-Yves"},{"family":"Supuran","given":"Claudiu T."},{"family":"Dedhar","given":"Shoukat"}],"issued":{"date-parts":[["2011",5,1]]}}}],"schema":"https://github.com/citation-style-language/schema/raw/master/csl-citation.json"} </w:instrText>
      </w:r>
      <w:r w:rsidR="000714AE" w:rsidRPr="000E7F16">
        <w:rPr>
          <w:lang w:val="en-GB"/>
        </w:rPr>
        <w:fldChar w:fldCharType="separate"/>
      </w:r>
      <w:r w:rsidR="002C2DF2">
        <w:rPr>
          <w:rFonts w:cs="Times New Roman"/>
          <w:lang w:val="en-GB"/>
        </w:rPr>
        <w:t>[8]</w:t>
      </w:r>
      <w:r w:rsidR="00407D14" w:rsidRPr="00407D14">
        <w:rPr>
          <w:rFonts w:cs="Times New Roman"/>
          <w:lang w:val="en-GB"/>
        </w:rPr>
        <w:t>[9]</w:t>
      </w:r>
      <w:r w:rsidR="000714AE" w:rsidRPr="000E7F16">
        <w:rPr>
          <w:lang w:val="en-GB"/>
        </w:rPr>
        <w:fldChar w:fldCharType="end"/>
      </w:r>
      <w:r w:rsidRPr="000E7F16">
        <w:rPr>
          <w:lang w:val="en-GB"/>
        </w:rPr>
        <w:t>. Its structure differs from other CA isoforms due to the presence of a unique proteoglycan-like domain (PG) protruding from the globular catalytic domain of the enzyme</w:t>
      </w:r>
      <w:r w:rsidR="000714AE" w:rsidRPr="000E7F16">
        <w:rPr>
          <w:lang w:val="en-GB"/>
        </w:rPr>
        <w:fldChar w:fldCharType="begin"/>
      </w:r>
      <w:r w:rsidR="00823596">
        <w:rPr>
          <w:lang w:val="en-GB"/>
        </w:rPr>
        <w:instrText xml:space="preserve"> ADDIN ZOTERO_ITEM CSL_CITATION {"citationID":"9VBJiLw0","properties":{"formattedCitation":"[10], [11]","plainCitation":"[10], [11]","dontUpdate":true,"noteIndex":0},"citationItems":[{"id":71,"uris":["http://zotero.org/users/15032150/items/MTQBQMNY"],"itemData":{"id":71,"type":"article-journal","container-title":"COMPUTATIONAL BIOLOGY","language":"en","source":"Zotero","title":"Crystal structure of the catalytic domain of the tumor-associated human carbonic anhydrase IX","author":[{"family":"Alterio","given":"Vincenzo"},{"family":"Hilvo","given":"Mika"},{"family":"Fiore","given":"Anna Di"},{"family":"Supuran","given":"Claudiu T"},{"family":"Pan","given":"Peiwen"},{"family":"Parkkila","given":"Seppo"},{"family":"Scaloni","given":"Andrea"},{"family":"Pastorek","given":"Jaromir"},{"family":"Pastorekova","given":"Silvia"},{"family":"Pedone","given":"Carlo"},{"family":"Scozzafava","given":"Andrea"},{"family":"Monti","given":"Simona Maria"},{"family":"Simone","given":"Giuseppina De"}]}},{"id":14,"uris":["http://zotero.org/users/15032150/items/63HI49FU"],"itemData":{"id":14,"type":"article-journal","abstract":"Highly glycolytic tumor cells release vast amounts of lactate and protons via monocarboxylate transporters (MCTs), which exacerbate extracellular acidification and support the formation of a hostile environment. Transport activity of MCTs can be facilitated by non-catalytic interaction with carbonic anhydrase IX (CAIX), the expression of which has been shown to be upregulated under hypoxia. We have now studied the mechanisms that enable CAIX-mediated facilitation of proton-coupled lactate transport in breast cancer cells and Xenopus oocytes. Our results indicate that the proteoglycan like (PG) domain of CAIX could function as ‘proton antenna’ to facilitate MCT transport activity. Truncation of the PG domain and application of a PG-binding antibody significantly reduced proton-coupled lactate transport in MCT-expressing oocytes and hypoxic breast cancer cells, respectively. Furthermore, application of the PG-binding antibody reduced proliferation and migration of hypoxic cancer cells, suggesting that facilitation of proton-coupled lactate flux by the CAIX PG domain contributes to cancer cell survival under hypoxic conditions.","container-title":"Oncotarget","DOI":"10.18632/oncotarget.25371","ISSN":"1949-2553","issue":"46","journalAbbreviation":"Oncotarget","language":"en","page":"27940-27957","source":"DOI.org (Crossref)","title":"The proteoglycan-like domain of carbonic anhydrase IX mediates non-catalytic facilitation of lactate transport in cancer cells","volume":"9","author":[{"family":"Ames","given":"Samantha"},{"family":"Pastorekova","given":"Silvia"},{"family":"Becker","given":"Holger M."}],"issued":{"date-parts":[["2018",6,15]]}}}],"schema":"https://github.com/citation-style-language/schema/raw/master/csl-citation.json"} </w:instrText>
      </w:r>
      <w:r w:rsidR="000714AE" w:rsidRPr="000E7F16">
        <w:rPr>
          <w:lang w:val="en-GB"/>
        </w:rPr>
        <w:fldChar w:fldCharType="separate"/>
      </w:r>
      <w:r w:rsidR="002C2DF2">
        <w:rPr>
          <w:rFonts w:cs="Times New Roman"/>
          <w:lang w:val="en-GB"/>
        </w:rPr>
        <w:t>[10]</w:t>
      </w:r>
      <w:r w:rsidR="00407D14" w:rsidRPr="00407D14">
        <w:rPr>
          <w:rFonts w:cs="Times New Roman"/>
          <w:lang w:val="en-GB"/>
        </w:rPr>
        <w:t>[11]</w:t>
      </w:r>
      <w:r w:rsidR="000714AE" w:rsidRPr="000E7F16">
        <w:rPr>
          <w:lang w:val="en-GB"/>
        </w:rPr>
        <w:fldChar w:fldCharType="end"/>
      </w:r>
      <w:r w:rsidRPr="000E7F16">
        <w:rPr>
          <w:lang w:val="en-GB"/>
        </w:rPr>
        <w:t>.</w:t>
      </w:r>
    </w:p>
    <w:p w14:paraId="523D106C" w14:textId="58C4E3A1" w:rsidR="007C6484" w:rsidRPr="000E7F16" w:rsidRDefault="008276B2" w:rsidP="008276B2">
      <w:pPr>
        <w:pStyle w:val="Nessunaspaziatura"/>
        <w:rPr>
          <w:lang w:val="en-GB"/>
        </w:rPr>
      </w:pPr>
      <w:r w:rsidRPr="000E7F16">
        <w:rPr>
          <w:lang w:val="en-GB"/>
        </w:rPr>
        <w:t>To date, several inhibitors and monoclonal antibodies (</w:t>
      </w:r>
      <w:r w:rsidR="002C2DF2">
        <w:rPr>
          <w:lang w:val="en-GB"/>
        </w:rPr>
        <w:t>mAbs) directed against human CA</w:t>
      </w:r>
      <w:r w:rsidRPr="000E7F16">
        <w:rPr>
          <w:lang w:val="en-GB"/>
        </w:rPr>
        <w:t xml:space="preserve">IX have been extensively </w:t>
      </w:r>
      <w:r w:rsidR="0046359C" w:rsidRPr="000E7F16">
        <w:rPr>
          <w:lang w:val="en-GB"/>
        </w:rPr>
        <w:t>investigated</w:t>
      </w:r>
      <w:r w:rsidR="000D1BB8" w:rsidRPr="000E7F16">
        <w:rPr>
          <w:lang w:val="en-GB"/>
        </w:rPr>
        <w:fldChar w:fldCharType="begin"/>
      </w:r>
      <w:r w:rsidR="00823596">
        <w:rPr>
          <w:lang w:val="en-GB"/>
        </w:rPr>
        <w:instrText xml:space="preserve"> ADDIN ZOTERO_ITEM CSL_CITATION {"citationID":"PM8Rdkj0","properties":{"formattedCitation":"[12]","plainCitation":"[12]","noteIndex":0},"citationItems":[{"id":84,"uris":["http://zotero.org/users/15032150/items/GLJ9JZEL"],"itemData":{"id":84,"type":"article-journal","abstract":"Carbonic anhydrases (CAs), a group of ubiquitously expressed metalloenzymes, are involved in numerous physiological and pathological processes, including gluconeogenesis, lipogenesis, ureagenesis, tumorigenicity and the growth and virulence of various pathogens. In addition to the established role of CA inhibitors (CAIs) as diuretics and antiglaucoma drugs, it has recently emerged that CAIs could have potential as novel anti-obesity, anticancer and anti-infective drugs. Furthermore, recent studies suggest that CA activation may provide a novel therapy for Alzheimer’s disease. This article discusses the biological rationale for the novel uses of inhibitors or activators of CA activity in multiple diseases, and highlights progress in the development of specific modulators of the relevant CA isoforms, some of which are now being evaluated in clinical trials.","container-title":"Nature Reviews Drug Discovery","DOI":"10.1038/nrd2467","ISSN":"1474-1776, 1474-1784","issue":"2","journalAbbreviation":"Nat Rev Drug Discov","language":"en","license":"http://www.springer.com/tdm","page":"168-181","source":"DOI.org (Crossref)","title":"Carbonic anhydrases: novel therapeutic applications for inhibitors and activators","title-short":"Carbonic anhydrases","volume":"7","author":[{"family":"Supuran","given":"Claudiu T."}],"issued":{"date-parts":[["2008",2]]}}}],"schema":"https://github.com/citation-style-language/schema/raw/master/csl-citation.json"} </w:instrText>
      </w:r>
      <w:r w:rsidR="000D1BB8" w:rsidRPr="000E7F16">
        <w:rPr>
          <w:lang w:val="en-GB"/>
        </w:rPr>
        <w:fldChar w:fldCharType="separate"/>
      </w:r>
      <w:r w:rsidR="00407D14" w:rsidRPr="00407D14">
        <w:rPr>
          <w:rFonts w:cs="Times New Roman"/>
          <w:lang w:val="en-GB"/>
        </w:rPr>
        <w:t>[12]</w:t>
      </w:r>
      <w:r w:rsidR="000D1BB8" w:rsidRPr="000E7F16">
        <w:rPr>
          <w:lang w:val="en-GB"/>
        </w:rPr>
        <w:fldChar w:fldCharType="end"/>
      </w:r>
      <w:r w:rsidR="002C2DF2">
        <w:rPr>
          <w:lang w:val="en-GB"/>
        </w:rPr>
        <w:t>. The development of CA</w:t>
      </w:r>
      <w:r w:rsidRPr="000E7F16">
        <w:rPr>
          <w:lang w:val="en-GB"/>
        </w:rPr>
        <w:t xml:space="preserve">IX inhibitors as anticancer agents has also fostered the development of specific probes for diagnostic purposes for </w:t>
      </w:r>
      <w:r w:rsidRPr="000E7F16">
        <w:rPr>
          <w:i/>
          <w:lang w:val="en-GB"/>
        </w:rPr>
        <w:t>in vitro</w:t>
      </w:r>
      <w:r w:rsidRPr="000E7F16">
        <w:rPr>
          <w:lang w:val="en-GB"/>
        </w:rPr>
        <w:t xml:space="preserve"> and </w:t>
      </w:r>
      <w:r w:rsidRPr="000E7F16">
        <w:rPr>
          <w:i/>
          <w:lang w:val="en-GB"/>
        </w:rPr>
        <w:t>in vivo</w:t>
      </w:r>
      <w:r w:rsidRPr="000E7F16">
        <w:rPr>
          <w:lang w:val="en-GB"/>
        </w:rPr>
        <w:t xml:space="preserve"> Molecular Imaging of </w:t>
      </w:r>
      <w:r w:rsidR="000C3D80" w:rsidRPr="000E7F16">
        <w:rPr>
          <w:lang w:val="en-GB"/>
        </w:rPr>
        <w:t xml:space="preserve">different types of </w:t>
      </w:r>
      <w:r w:rsidRPr="000E7F16">
        <w:rPr>
          <w:lang w:val="en-GB"/>
        </w:rPr>
        <w:t xml:space="preserve">solid </w:t>
      </w:r>
      <w:r w:rsidR="00430266">
        <w:rPr>
          <w:lang w:val="en-GB"/>
        </w:rPr>
        <w:t>tumors</w:t>
      </w:r>
      <w:r w:rsidR="003A1308" w:rsidRPr="000E7F16">
        <w:rPr>
          <w:lang w:val="en-GB"/>
        </w:rPr>
        <w:t xml:space="preserve"> (with particularly robust results observed in the case of renal carcinoma)</w:t>
      </w:r>
      <w:r w:rsidR="008F4B06">
        <w:rPr>
          <w:lang w:val="en-GB"/>
        </w:rPr>
        <w:fldChar w:fldCharType="begin"/>
      </w:r>
      <w:r w:rsidR="00823596">
        <w:rPr>
          <w:lang w:val="en-GB"/>
        </w:rPr>
        <w:instrText xml:space="preserve"> ADDIN ZOTERO_ITEM CSL_CITATION {"citationID":"R9PMmBjM","properties":{"formattedCitation":"[13]","plainCitation":"[13]","noteIndex":0},"citationItems":[{"id":"jBgMvJr5/vXjTG3bw","uris":["http://zotero.org/users/13589438/items/9H9WYE3T"],"itemData":{"id":51,"type":"article-journal","container-title":"Angewandte Chemie International Edition","DOI":"10.1002/anie.201307583","ISSN":"1433-7851, 1521-3773","issue":"51","journalAbbreviation":"Angew Chem Int Ed","language":"en","license":"http://onlinelibrary.wiley.com/termsAndConditions#vor","page":"13760-13763","source":"DOI.org (Crossref)","title":"Carborane‐Based Carbonic Anhydrase Inhibitors","volume":"52","author":[{"family":"Brynda","given":"Jiří"},{"family":"Mader","given":"Pavel"},{"family":"Šícha","given":"Václav"},{"family":"Fábry","given":"Milan"},{"family":"Poncová","given":"Kristýna"},{"family":"Bakardiev","given":"Mario"},{"family":"Grüner","given":"Bohumír"},{"family":"Cígler","given":"Petr"},{"family":"Řezáčová","given":"Pavlína"}],"issued":{"date-parts":[["2013",12,16]]}}}],"schema":"https://github.com/citation-style-language/schema/raw/master/csl-citation.json"} </w:instrText>
      </w:r>
      <w:r w:rsidR="008F4B06">
        <w:rPr>
          <w:lang w:val="en-GB"/>
        </w:rPr>
        <w:fldChar w:fldCharType="separate"/>
      </w:r>
      <w:r w:rsidR="00407D14" w:rsidRPr="00407D14">
        <w:rPr>
          <w:rFonts w:cs="Times New Roman"/>
          <w:lang w:val="en-GB"/>
        </w:rPr>
        <w:t>[13]</w:t>
      </w:r>
      <w:r w:rsidR="008F4B06">
        <w:rPr>
          <w:lang w:val="en-GB"/>
        </w:rPr>
        <w:fldChar w:fldCharType="end"/>
      </w:r>
      <w:r w:rsidR="003A1308" w:rsidRPr="000E7F16">
        <w:rPr>
          <w:lang w:val="en-GB"/>
        </w:rPr>
        <w:t>.</w:t>
      </w:r>
    </w:p>
    <w:p w14:paraId="0BABCE96" w14:textId="55990203" w:rsidR="008276B2" w:rsidRPr="000E7F16" w:rsidRDefault="008276B2" w:rsidP="008276B2">
      <w:pPr>
        <w:pStyle w:val="Nessunaspaziatura"/>
        <w:rPr>
          <w:lang w:val="en-GB"/>
        </w:rPr>
      </w:pPr>
      <w:r w:rsidRPr="000E7F16">
        <w:rPr>
          <w:lang w:val="en-GB"/>
        </w:rPr>
        <w:t>A new 99mTc-</w:t>
      </w:r>
      <w:r w:rsidR="0046359C" w:rsidRPr="000E7F16">
        <w:rPr>
          <w:lang w:val="en-GB"/>
        </w:rPr>
        <w:t>S</w:t>
      </w:r>
      <w:r w:rsidRPr="000E7F16">
        <w:rPr>
          <w:lang w:val="en-GB"/>
        </w:rPr>
        <w:t xml:space="preserve">PET tracer has been developed to detect </w:t>
      </w:r>
      <w:r w:rsidR="008A4AC2" w:rsidRPr="000E7F16">
        <w:rPr>
          <w:lang w:val="en-GB"/>
        </w:rPr>
        <w:t xml:space="preserve">Renal cell carcinoma (RCC) </w:t>
      </w:r>
      <w:r w:rsidRPr="000E7F16">
        <w:rPr>
          <w:lang w:val="en-GB"/>
        </w:rPr>
        <w:t>cells expressing CAIX</w:t>
      </w:r>
      <w:r w:rsidR="00B22B75">
        <w:rPr>
          <w:lang w:val="en-GB"/>
        </w:rPr>
        <w:t xml:space="preserve"> </w:t>
      </w:r>
      <w:r w:rsidR="00B22B75" w:rsidRPr="000E7F16">
        <w:rPr>
          <w:i/>
          <w:lang w:val="en-GB"/>
        </w:rPr>
        <w:t>in vivo</w:t>
      </w:r>
      <w:r w:rsidR="00B22B75" w:rsidRPr="000E7F16">
        <w:rPr>
          <w:lang w:val="en-GB"/>
        </w:rPr>
        <w:t xml:space="preserve"> </w:t>
      </w:r>
      <w:r w:rsidR="00E662EA">
        <w:rPr>
          <w:lang w:val="en-GB"/>
        </w:rPr>
        <w:fldChar w:fldCharType="begin"/>
      </w:r>
      <w:r w:rsidR="00823596">
        <w:rPr>
          <w:lang w:val="en-GB"/>
        </w:rPr>
        <w:instrText xml:space="preserve"> ADDIN ZOTERO_ITEM CSL_CITATION {"citationID":"uLDStLei","properties":{"formattedCitation":"[14]","plainCitation":"[14]","noteIndex":0},"citationItems":[{"id":108,"uris":["http://zotero.org/users/15032150/items/UA5VFLBJ"],"itemData":{"id":108,"type":"article-journal","container-title":"Journal of Nuclear Medicine","DOI":"10.2967/jnumed.120.245530","ISSN":"0161-5505, 2159-662X","issue":"3","journalAbbreviation":"J Nucl Med","language":"en","page":"360-365","source":"DOI.org (Crossref)","title":"A Microdosing Study with &lt;sup&gt;99m&lt;/sup&gt; Tc-PHC-102 for the SPECT/CT Imaging of Primary and Metastatic Lesions in Renal Cell Carcinoma Patients","volume":"62","author":[{"family":"Kulterer","given":"Oana C."},{"family":"Pfaff","given":"Sarah"},{"family":"Wadsak","given":"Wolfgang"},{"family":"Garstka","given":"Nathalie"},{"family":"Remzi","given":"Mesut"},{"family":"Vraka","given":"Chrysoula"},{"family":"Nics","given":"Lukas"},{"family":"Mitterhauser","given":"Markus"},{"family":"Bootz","given":"Franziska"},{"family":"Cazzamalli","given":"Samuele"},{"family":"Krall","given":"Nikolaus"},{"family":"Neri","given":"Dario"},{"family":"Haug","given":"Alexander R."}],"issued":{"date-parts":[["2021",3]]}}}],"schema":"https://github.com/citation-style-language/schema/raw/master/csl-citation.json"} </w:instrText>
      </w:r>
      <w:r w:rsidR="00E662EA">
        <w:rPr>
          <w:lang w:val="en-GB"/>
        </w:rPr>
        <w:fldChar w:fldCharType="separate"/>
      </w:r>
      <w:r w:rsidR="00407D14" w:rsidRPr="00407D14">
        <w:rPr>
          <w:rFonts w:cs="Times New Roman"/>
          <w:lang w:val="en-GB"/>
        </w:rPr>
        <w:t>[14]</w:t>
      </w:r>
      <w:r w:rsidR="00E662EA">
        <w:rPr>
          <w:lang w:val="en-GB"/>
        </w:rPr>
        <w:fldChar w:fldCharType="end"/>
      </w:r>
      <w:r w:rsidR="0046359C" w:rsidRPr="000E7F16">
        <w:rPr>
          <w:lang w:val="en-GB"/>
        </w:rPr>
        <w:t xml:space="preserve">. It is </w:t>
      </w:r>
      <w:r w:rsidRPr="000E7F16">
        <w:rPr>
          <w:lang w:val="en-GB"/>
        </w:rPr>
        <w:t>based on acetazolamide</w:t>
      </w:r>
      <w:r w:rsidR="0088124F" w:rsidRPr="000E7F16">
        <w:rPr>
          <w:lang w:val="en-GB"/>
        </w:rPr>
        <w:t>, a</w:t>
      </w:r>
      <w:r w:rsidRPr="000E7F16">
        <w:rPr>
          <w:lang w:val="en-GB"/>
        </w:rPr>
        <w:t xml:space="preserve"> clinically approved pan-CA inhibitor</w:t>
      </w:r>
      <w:r w:rsidR="007A0739">
        <w:rPr>
          <w:lang w:val="en-GB"/>
        </w:rPr>
        <w:t xml:space="preserve"> </w:t>
      </w:r>
      <w:r w:rsidR="00CC3339">
        <w:rPr>
          <w:lang w:val="en-GB"/>
        </w:rPr>
        <w:fldChar w:fldCharType="begin"/>
      </w:r>
      <w:r w:rsidR="00823596">
        <w:rPr>
          <w:lang w:val="en-GB"/>
        </w:rPr>
        <w:instrText xml:space="preserve"> ADDIN ZOTERO_ITEM CSL_CITATION {"citationID":"5hBloEnM","properties":{"formattedCitation":"[15]","plainCitation":"[15]","noteIndex":0},"citationItems":[{"id":110,"uris":["http://zotero.org/users/15032150/items/TSPRV977"],"itemData":{"id":110,"type":"article-journal","abstract":"Combination therapy is becoming imperative for the treatment of many cancers, as it provides a higher chance of avoiding drug resistance and tumor recurrence. Among the resistanceconferring factors, the tumor microenvironment plays a major role, and therefore, represents a viable target for adjuvant therapeutic agents. Thus, hypoxia and extracellular acidosis are known to select for the most aggressive and resilient phenotypes and build poorly responsive regions of the tumor mass. Carbonic anhydrase (CA, EC 4.2.1.1) IX isoform is a surﬁcial zinc metalloenzyme that is proven to play a central role in regulating intra and extracellular pH, as well as modulating invasion and metastasis processes. With its strong association and distribution in various tumor tissues and well-known druggability, this protein holds great promise as a target to pharmacologically interfere with the tumor microenvironment by using drug combination regimens. In the present review, we summarized recent publications revealing the potential of CA IX inhibitors to intensify cancer chemotherapy and overcome drug resistance in preclinical settings.","container-title":"International Journal of Molecular Sciences","DOI":"10.3390/ijms222413405","ISSN":"1422-0067","issue":"24","journalAbbreviation":"IJMS","language":"en","license":"https://creativecommons.org/licenses/by/4.0/","page":"13405","source":"DOI.org (Crossref)","title":"Carbonic Anhydrase IX Inhibitors as Candidates for Combination Therapy of Solid Tumors","volume":"22","author":[{"family":"Kalinin","given":"Stanislav"},{"family":"Malkova","given":"Anna"},{"family":"Sharonova","given":"Tatiana"},{"family":"Sharoyko","given":"Vladimir"},{"family":"Bunev","given":"Alexander"},{"family":"Supuran","given":"Claudiu T."},{"family":"Krasavin","given":"Mikhail"}],"issued":{"date-parts":[["2021",12,14]]}}}],"schema":"https://github.com/citation-style-language/schema/raw/master/csl-citation.json"} </w:instrText>
      </w:r>
      <w:r w:rsidR="00CC3339">
        <w:rPr>
          <w:lang w:val="en-GB"/>
        </w:rPr>
        <w:fldChar w:fldCharType="separate"/>
      </w:r>
      <w:r w:rsidR="00407D14" w:rsidRPr="00407D14">
        <w:rPr>
          <w:rFonts w:cs="Times New Roman"/>
          <w:lang w:val="en-GB"/>
        </w:rPr>
        <w:t>[15]</w:t>
      </w:r>
      <w:r w:rsidR="00CC3339">
        <w:rPr>
          <w:lang w:val="en-GB"/>
        </w:rPr>
        <w:fldChar w:fldCharType="end"/>
      </w:r>
      <w:r w:rsidRPr="000E7F16">
        <w:rPr>
          <w:lang w:val="en-GB"/>
        </w:rPr>
        <w:t>. The authors demonstrated that the radiotracer is able to accumulate within the tumor, with a visibly higher signal inside the RCC xenograft compared to kidneys.</w:t>
      </w:r>
      <w:r w:rsidR="007C6484" w:rsidRPr="000E7F16">
        <w:rPr>
          <w:lang w:val="en-GB"/>
        </w:rPr>
        <w:t xml:space="preserve"> </w:t>
      </w:r>
      <w:r w:rsidR="000C3D80" w:rsidRPr="000E7F16">
        <w:rPr>
          <w:lang w:val="en-GB"/>
        </w:rPr>
        <w:t xml:space="preserve">Furthermore a </w:t>
      </w:r>
      <w:r w:rsidR="007C6484" w:rsidRPr="000E7F16">
        <w:rPr>
          <w:lang w:val="en-GB"/>
        </w:rPr>
        <w:t>f</w:t>
      </w:r>
      <w:r w:rsidR="00823596">
        <w:rPr>
          <w:lang w:val="en-GB"/>
        </w:rPr>
        <w:t>l</w:t>
      </w:r>
      <w:r w:rsidR="007C6484" w:rsidRPr="000E7F16">
        <w:rPr>
          <w:lang w:val="en-GB"/>
        </w:rPr>
        <w:t>uorescent nanobody directed again</w:t>
      </w:r>
      <w:r w:rsidR="0029256F" w:rsidRPr="000E7F16">
        <w:rPr>
          <w:lang w:val="en-GB"/>
        </w:rPr>
        <w:t>st CAIX has been reported for surgical application in orthotopical murine models of ductal carcinoma in situ (DCIS)</w:t>
      </w:r>
      <w:r w:rsidR="00414E70">
        <w:rPr>
          <w:lang w:val="en-GB"/>
        </w:rPr>
        <w:fldChar w:fldCharType="begin"/>
      </w:r>
      <w:r w:rsidR="00823596">
        <w:rPr>
          <w:lang w:val="en-GB"/>
        </w:rPr>
        <w:instrText xml:space="preserve"> ADDIN ZOTERO_ITEM CSL_CITATION {"citationID":"VveV5nWv","properties":{"formattedCitation":"[16]","plainCitation":"[16]","noteIndex":0},"citationItems":[{"id":106,"uris":["http://zotero.org/users/15032150/items/HN5SVFST"],"itemData":{"id":106,"type":"article-journal","abstract":"Purpose: The aim of this work was to develop a CAIX-specific nanobody conjugated to IRDye800CW for molecular imaging of pre-invasive breast cancer. Procedures: CAIX-specific nanobodies were selected using a modified phage display technology, conjugated site-specifically to IRDye800CW and evaluated in a xenograft breast cancer mouse model using ductal carcinoma in situ cells (DCIS).\nResults: Specific anti-CAIX nanobodies were obtained. Administration of a CAIX-specific nanobody into mice with DCIS xenografts overexpressing CAIX showed after 2 h a mean tumor-to-normal tissue ratio (TNR) of 4.3±0.6, compared to a TNR of 1.4±0.2 in mice injected with the negative control nanobody R2-IR. In DCIS mice, a TNR of 1.8±0.1 was obtained. Biodistribution studies demonstrated an uptake of 14.0±1.1 %I.D./g in DCIS+CAIX tumors, 4.6± 0.8 %I.D./g in DCIS tumors, while 2.0±0.2 %I.D./g was obtained with R2-IR.\nConclusions: These results demonstrate the successful generation of a CAIX-specific nanobodyIRDye800CW conjugate that can be used for rapid imaging of (pre-)invasive breast cancer.","container-title":"Molecular Imaging and Biology","DOI":"10.1007/s11307-015-0909-6","ISSN":"1536-1632, 1860-2002","issue":"4","journalAbbreviation":"Mol Imaging Biol","language":"en","page":"535-544","source":"DOI.org (Crossref)","title":"Hypoxia-Targeting Fluorescent Nanobodies for Optical Molecular Imaging of Pre-Invasive Breast Cancer","volume":"18","author":[{"family":"Van Brussel","given":"Aram S. A."},{"family":"Adams","given":"Arthur"},{"family":"Oliveira","given":"Sabrina"},{"family":"Dorresteijn","given":"Bram"},{"family":"El Khattabi","given":"Mohamed"},{"family":"Vermeulen","given":"Jeroen F."},{"family":"Van Der Wall","given":"Elsken"},{"family":"Mali","given":"Willem P. Th. M."},{"family":"Derksen","given":"Patrick W. B."},{"family":"Van Diest","given":"Paul J."},{"family":"Van Bergen En Henegouwen","given":"Paul M. P."}],"issued":{"date-parts":[["2016",8]]}}}],"schema":"https://github.com/citation-style-language/schema/raw/master/csl-citation.json"} </w:instrText>
      </w:r>
      <w:r w:rsidR="00414E70">
        <w:rPr>
          <w:lang w:val="en-GB"/>
        </w:rPr>
        <w:fldChar w:fldCharType="separate"/>
      </w:r>
      <w:r w:rsidR="00407D14" w:rsidRPr="00407D14">
        <w:rPr>
          <w:rFonts w:cs="Times New Roman"/>
          <w:lang w:val="en-GB"/>
        </w:rPr>
        <w:t>[16]</w:t>
      </w:r>
      <w:r w:rsidR="00414E70">
        <w:rPr>
          <w:lang w:val="en-GB"/>
        </w:rPr>
        <w:fldChar w:fldCharType="end"/>
      </w:r>
      <w:r w:rsidR="0029256F" w:rsidRPr="000E7F16">
        <w:rPr>
          <w:lang w:val="en-GB"/>
        </w:rPr>
        <w:t>.</w:t>
      </w:r>
    </w:p>
    <w:p w14:paraId="592111AE" w14:textId="5645148F" w:rsidR="00E36F2A" w:rsidRPr="000E7F16" w:rsidRDefault="008276B2" w:rsidP="008276B2">
      <w:pPr>
        <w:pStyle w:val="Nessunaspaziatura"/>
        <w:rPr>
          <w:lang w:val="en-GB"/>
        </w:rPr>
      </w:pPr>
      <w:r w:rsidRPr="000E7F16">
        <w:rPr>
          <w:lang w:val="en-GB"/>
        </w:rPr>
        <w:t xml:space="preserve">The chimeric </w:t>
      </w:r>
      <w:r w:rsidR="00B22B75">
        <w:rPr>
          <w:lang w:val="en-GB"/>
        </w:rPr>
        <w:t>mAb</w:t>
      </w:r>
      <w:r w:rsidRPr="000E7F16">
        <w:rPr>
          <w:lang w:val="en-GB"/>
        </w:rPr>
        <w:t xml:space="preserve"> G250, known under </w:t>
      </w:r>
      <w:r w:rsidR="000C3D80" w:rsidRPr="000E7F16">
        <w:rPr>
          <w:lang w:val="en-GB"/>
        </w:rPr>
        <w:t xml:space="preserve">the </w:t>
      </w:r>
      <w:r w:rsidRPr="000E7F16">
        <w:rPr>
          <w:lang w:val="en-GB"/>
        </w:rPr>
        <w:t>commercial names</w:t>
      </w:r>
      <w:r w:rsidR="000C3D80" w:rsidRPr="000E7F16">
        <w:rPr>
          <w:lang w:val="en-GB"/>
        </w:rPr>
        <w:t xml:space="preserve"> of</w:t>
      </w:r>
      <w:r w:rsidRPr="000E7F16">
        <w:rPr>
          <w:lang w:val="en-GB"/>
        </w:rPr>
        <w:t xml:space="preserve"> RENCAREX® or GIRENTUXIMAB, is in phase III clinical trials for the treatment of metastatic renal tumors</w:t>
      </w:r>
      <w:r w:rsidR="00291B14" w:rsidRPr="000E7F16">
        <w:rPr>
          <w:lang w:val="en-GB"/>
        </w:rPr>
        <w:fldChar w:fldCharType="begin"/>
      </w:r>
      <w:r w:rsidR="00E76C65">
        <w:rPr>
          <w:lang w:val="en-GB"/>
        </w:rPr>
        <w:instrText xml:space="preserve"> ADDIN ZOTERO_ITEM CSL_CITATION {"citationID":"OAiOLqKF","properties":{"formattedCitation":"[17], [18]","plainCitation":"[17], [18]","dontUpdate":true,"noteIndex":0},"citationItems":[{"id":88,"uris":["http://zotero.org/users/15032150/items/XIHIFAFF"],"itemData":{"id":88,"type":"article-journal","abstract":"OBJECTIVE To evaluate the safety and efficacy of adjuvant girentuximab on disease-free survival (DFS) and overall survival (OS) in patients with localized completely resected high-risk ccRCC. DESIGN, SETTING, AND PARTICIPANTS The ARISER trial (Adjuvant Rencarex Immunotherapy Phase 3 Trial to Study Efficacy in Nonmetastatic RCC) was a randomized, double-blind, placebo-controlled phase 3 clinical trial that took place between June 10, 2004, and April 2, 2013, at 142 academic medical centers in 15 countries in North and South America and Europe. Eligible adult patients had undergone partial or radical nephrectomy for histologically confirmed ccRCC and fell into 1 of the following high-risk groups: pT3/pT4Nx/N0M0 or pTanyN+M0 or pT1b/pT2Nx/N0M0 with nuclear grade 3 or greater. Patients were assigned via central computerized double-blind 1:1 randomization to receive either a single loading dose of girentuximab, 50 mg (week 1), followed by weekly intravenous infusions of girentuximab, 20 mg (weeks 2-24), or placebo, stratified by risk group and region. The data were analyzed from March 31, 2012, to April 2, 2013. MAIN OUTCOMES AND MEASURES Co–primary end points were DFS and OS, based on imaging studies assessed by independent radiological review committee. Secondary end points included safety, assessed as the rate and grade of adverse events.\nRESULTS A total of 864 patients (66% male; median [interquartile range] age, 58 [51-65] years) were randomized to girentuximab (n = 433) or placebo (n = 431). Compared with placebo, participants treated with girentuximab had no statistically significant DFS (hazard ratio, 0.97; 95% CI, 0.79-1.18) or OS advantage (hazard ratio, 0.99; 95% CI, 0.74-1.32). Median DFS was 71.4 months (interquartile range, 3 months to not reached) for girentuximab and never reached for placebo group. Median OS was never reached regardless of treatment. Drug-related adverse events occurred in 185 patients (21.6%), reported comparably between arms. Serious adverse events occurred in 72 patients (8.4%), reported comparably between arms. One drug-related serious adverse event occurred in a patient receiving placebo.\nCONCLUSIONS AND RELEVANCE Girentuximab had no clinical benefit as adjuvant treatment for patients with high-risk ccRCC. The surprisingly long DFS and OS in these patients represent a challenge to adjuvant ccRCC drug development.","container-title":"JAMA Oncology","DOI":"10.1001/jamaoncol.2016.4419","ISSN":"2374-2437","issue":"7","journalAbbreviation":"JAMA Oncol","language":"en","page":"913","source":"DOI.org (Crossref)","title":"Adjuvant Weekly Girentuximab Following Nephrectomy for High-Risk Renal Cell Carcinoma: The ARISER Randomized Clinical Trial","title-short":"Adjuvant Weekly Girentuximab Following Nephrectomy for High-Risk Renal Cell Carcinoma","volume":"3","author":[{"family":"Chamie","given":"Karim"},{"family":"Donin","given":"Nicholas M."},{"family":"Klöpfer","given":"Pia"},{"family":"Bevan","given":"Paul"},{"family":"Fall","given":"Barbara"},{"family":"Wilhelm","given":"Olaf"},{"family":"Störkel","given":"Stephan"},{"family":"Said","given":"Jonathan"},{"family":"Gambla","given":"Michael"},{"family":"Hawkins","given":"Robert E."},{"family":"Jankilevich","given":"Gustavo"},{"family":"Kapoor","given":"Anil"},{"family":"Kopyltsov","given":"Evgeny"},{"family":"Staehler","given":"Michael"},{"family":"Taari","given":"Kimmo"},{"family":"Wainstein","given":"Alberto J. A."},{"family":"Pantuck","given":"Allan J."},{"family":"Belldegrun","given":"Arie S."}],"issued":{"date-parts":[["2017",7,1]]}}},{"id":112,"uris":["http://zotero.org/users/15032150/items/AKPMYJJT"],"itemData":{"id":112,"type":"article-journal","abstract":"OBJECTIVE To evaluate DFS and overall survival (OS) in ccRCC high-risk patients randomized to sunitinib or sorafenib vs placebo among patients with stages comparable to other high-risk adjuvant trials. Editorial page 1178 Supplemental content DESIGN, SETTING, AND PARTICIPANTS The DFS and OS at 10 years postactivation were calculated for 1069 patients in US and Canadian cooperative groups with high-risk patients who had ccRCC histology and pT3, pT4, or node-positive disease accrued between 2006 and 2010 to the double-blind randomized placebo-controlled phase 3 trial. Outcome analyses by dose quartiles of these patients receiving sunitinib or sorafenib were also performed. INTERVENTIONS Patients received 1 year of adjuvant sunitinib (50 mg), sorafenib (800 mg) daily, or equivalent placebo. The study was amended for patient intolerance to sunitinib (37.5 mg), sorafenib (400 mg) daily, or equivalent placebo with mandatory dose escalation if no serious adverse effects were experienced. MAIN OUTCOMES AND MEASURES Disease-free survival, defined as time from randomization to recurrence, second primary cancer, or death.\nRESULTS Of 1069 patients, 358 (243 [67.9%] men, 115 [32.1%] women) received sunitinib, 355 (248 [69.9%] men, 107 [30.1%] women) received sorafenib, and 356 (254 [71.3%] men, 102 [28.7%] women) received placebo as adjuvant therapy. The mean (SD) age for each group was 58.3 (10.6) years, 56.8 (10.3) years, and 57.5 (10.4) years, respectively. Five-year DFS rates were 47.7%, 49.9%, and 50.0%, respectively for sunitinib, sorafenib, and placebo (HR, 0.94 for sunitinib vs placebo; and HR, 0.90; 97.5% CI, 0.71-1.14 for sorafenib vs placebo), with 5-year OS of 75.2%, 80.2%, and 76.5% (HR, 1.06; 97.5% CI, 0.78-1.45; P = .66, sunitinib vs placebo; and HR, 0.80; 97.5% CI, 0.58-1.11; P = .12 for sorafenib vs placebo). There was no difference by dose quartile.\nCONCLUSIONS AND RELEVANCE Neither prognostic category of the tumor nor dose intensity of therapy altered the lack of difference in DFS or OS in this population of patients with high-risk ccRCC.","container-title":"JAMA Oncology","DOI":"10.1001/jamaoncol.2017.0076","ISSN":"2374-2437","issue":"9","journalAbbreviation":"JAMA Oncol","language":"en","page":"1249","source":"DOI.org (Crossref)","title":"Adjuvant Treatment for High-Risk Clear Cell Renal Cancer: Updated Results of a High-Risk Subset of the ASSURE Randomized Trial","title-short":"Adjuvant Treatment for High-Risk Clear Cell Renal Cancer","volume":"3","author":[{"family":"Haas","given":"Naomi B."},{"family":"Manola","given":"Judith"},{"family":"Dutcher","given":"Janice P."},{"family":"Flaherty","given":"Keith T."},{"family":"Uzzo","given":"Robert G."},{"family":"Atkins","given":"Michael B."},{"family":"DiPaola","given":"Robert S."},{"family":"Choueiri","given":"Toni K."}],"issued":{"date-parts":[["2017",9,1]]}}}],"schema":"https://github.com/citation-style-language/schema/raw/master/csl-citation.json"} </w:instrText>
      </w:r>
      <w:r w:rsidR="00291B14" w:rsidRPr="000E7F16">
        <w:rPr>
          <w:lang w:val="en-GB"/>
        </w:rPr>
        <w:fldChar w:fldCharType="separate"/>
      </w:r>
      <w:r w:rsidR="008B6A89">
        <w:rPr>
          <w:rFonts w:cs="Times New Roman"/>
          <w:lang w:val="en-GB"/>
        </w:rPr>
        <w:t>[17]</w:t>
      </w:r>
      <w:r w:rsidR="00823596" w:rsidRPr="00823596">
        <w:rPr>
          <w:rFonts w:cs="Times New Roman"/>
          <w:lang w:val="en-GB"/>
        </w:rPr>
        <w:t>[18]</w:t>
      </w:r>
      <w:r w:rsidR="00291B14" w:rsidRPr="000E7F16">
        <w:rPr>
          <w:lang w:val="en-GB"/>
        </w:rPr>
        <w:fldChar w:fldCharType="end"/>
      </w:r>
      <w:r w:rsidR="003A1308" w:rsidRPr="000E7F16">
        <w:rPr>
          <w:lang w:val="en-GB"/>
        </w:rPr>
        <w:t xml:space="preserve">, and </w:t>
      </w:r>
      <w:r w:rsidR="00C87EFE" w:rsidRPr="000E7F16">
        <w:rPr>
          <w:lang w:val="en-GB"/>
        </w:rPr>
        <w:t>their radiolabeled analogues ha</w:t>
      </w:r>
      <w:r w:rsidR="0046359C" w:rsidRPr="000E7F16">
        <w:rPr>
          <w:lang w:val="en-GB"/>
        </w:rPr>
        <w:t>ve</w:t>
      </w:r>
      <w:r w:rsidR="00C87EFE" w:rsidRPr="000E7F16">
        <w:rPr>
          <w:lang w:val="en-GB"/>
        </w:rPr>
        <w:t xml:space="preserve"> been proven to be highly effective in </w:t>
      </w:r>
      <w:r w:rsidR="00CF72C7" w:rsidRPr="000E7F16">
        <w:rPr>
          <w:lang w:val="en-GB"/>
        </w:rPr>
        <w:t xml:space="preserve">a combined targeted radiopharmaceutical therapy and immune checkpoint inhibition </w:t>
      </w:r>
      <w:r w:rsidR="00C87EFE" w:rsidRPr="000E7F16">
        <w:rPr>
          <w:lang w:val="en-GB"/>
        </w:rPr>
        <w:t xml:space="preserve">for </w:t>
      </w:r>
      <w:r w:rsidR="00CF72C7" w:rsidRPr="000E7F16">
        <w:rPr>
          <w:lang w:val="en-GB"/>
        </w:rPr>
        <w:t>RCC tr</w:t>
      </w:r>
      <w:r w:rsidR="00082F22" w:rsidRPr="000E7F16">
        <w:rPr>
          <w:lang w:val="en-GB"/>
        </w:rPr>
        <w:t>e</w:t>
      </w:r>
      <w:r w:rsidR="00CF72C7" w:rsidRPr="000E7F16">
        <w:rPr>
          <w:lang w:val="en-GB"/>
        </w:rPr>
        <w:t>atment</w:t>
      </w:r>
      <w:r w:rsidR="00004B7C" w:rsidRPr="000E7F16">
        <w:rPr>
          <w:lang w:val="en-GB"/>
        </w:rPr>
        <w:fldChar w:fldCharType="begin"/>
      </w:r>
      <w:r w:rsidR="00823596">
        <w:rPr>
          <w:lang w:val="en-GB"/>
        </w:rPr>
        <w:instrText xml:space="preserve"> ADDIN ZOTERO_ITEM CSL_CITATION {"citationID":"gstFq2RW","properties":{"formattedCitation":"[19]","plainCitation":"[19]","noteIndex":0},"citationItems":[{"id":30,"uris":["http://zotero.org/users/15032150/items/W8IM44NS"],"itemData":{"id":30,"type":"article-journal","abstract":"Abstract\n            The development of immunotherapy, in particular immune checkpoint inhibitors (ICI), has revolutionized cancer treatment in the past decades. However, its efficacy is still limited to subgroups of patients with cancer. Therefore, effective treatment combination strategies are needed. Here, radiotherapy is highly promising, as it can induce immunogenic cell death, triggering the release of pro-inflammatory cytokines, thereby creating an immunogenic phenotype and sensitizing tumors to ICI. Recently, targeted radionuclide therapy (TRT) has attained significant interest for cancer treatment. In this approach, a tumor-targeting radiopharmaceutical is used to specifically deliver a therapeutic radiation dose to all tumor cells, including distant metastatic lesions, while limiting radiation exposure to healthy tissue. However, fundamental differences between TRT and conventional radiotherapy make it impossible to directly extrapolate the biological effects from conventional radiotherapy to TRT. In this review, we present a comprehensive overview of studies investigating the immunomodulatory effects of TRT and the efficacy of combined TRT-ICI treatment. Preclinical studies have evaluated a variety of murine cancer models in which α- or β-emitting radionuclides were directed to a diverse set of targets. In addition, clinical trials are ongoing to assess safety and efficacy of combined TRT-ICI in patients with cancer. Taken together, research indicates that combining TRT and ICI might improve therapeutic response in patients with cancer. Future research has to disclose what the optimal conditions are in terms of dose and treatment schedule to maximize the efficacy of this combined approach.","container-title":"Clinical Cancer Research","DOI":"10.1158/1078-0432.CCR-21-4332","ISSN":"1078-0432, 1557-3265","issue":"17","language":"en","page":"3652-3657","source":"DOI.org (Crossref)","title":"Combining Targeted Radionuclide Therapy and Immune Checkpoint Inhibition for Cancer Treatment","volume":"28","author":[{"family":"Kleinendorst","given":"Simone C."},{"family":"Oosterwijk","given":"Egbert"},{"family":"Bussink","given":"Johan"},{"family":"Westdorp","given":"Harm"},{"family":"Konijnenberg","given":"Mark W."},{"family":"Heskamp","given":"Sandra"}],"issued":{"date-parts":[["2022",9,1]]}}}],"schema":"https://github.com/citation-style-language/schema/raw/master/csl-citation.json"} </w:instrText>
      </w:r>
      <w:r w:rsidR="00004B7C" w:rsidRPr="000E7F16">
        <w:rPr>
          <w:lang w:val="en-GB"/>
        </w:rPr>
        <w:fldChar w:fldCharType="separate"/>
      </w:r>
      <w:r w:rsidR="00407D14" w:rsidRPr="00407D14">
        <w:rPr>
          <w:rFonts w:cs="Times New Roman"/>
          <w:lang w:val="en-GB"/>
        </w:rPr>
        <w:t>[19]</w:t>
      </w:r>
      <w:r w:rsidR="00004B7C" w:rsidRPr="000E7F16">
        <w:rPr>
          <w:lang w:val="en-GB"/>
        </w:rPr>
        <w:fldChar w:fldCharType="end"/>
      </w:r>
      <w:r w:rsidR="00D45F2D" w:rsidRPr="000E7F16">
        <w:rPr>
          <w:lang w:val="en-GB"/>
        </w:rPr>
        <w:t xml:space="preserve">. </w:t>
      </w:r>
      <w:r w:rsidRPr="000E7F16">
        <w:rPr>
          <w:lang w:val="en-GB"/>
        </w:rPr>
        <w:t xml:space="preserve">The conjugation of G250 with </w:t>
      </w:r>
      <w:r w:rsidR="00B22B75">
        <w:rPr>
          <w:lang w:val="en-GB"/>
        </w:rPr>
        <w:t>s</w:t>
      </w:r>
      <w:r w:rsidR="00B22B75" w:rsidRPr="003D416B">
        <w:rPr>
          <w:lang w:val="en-GB"/>
        </w:rPr>
        <w:t xml:space="preserve">uperparamagnetic iron oxide </w:t>
      </w:r>
      <w:r w:rsidR="00B22B75">
        <w:rPr>
          <w:lang w:val="en-GB"/>
        </w:rPr>
        <w:t>(</w:t>
      </w:r>
      <w:r w:rsidRPr="000E7F16">
        <w:rPr>
          <w:lang w:val="en-GB"/>
        </w:rPr>
        <w:t>SPIO</w:t>
      </w:r>
      <w:r w:rsidR="00B22B75">
        <w:rPr>
          <w:lang w:val="en-GB"/>
        </w:rPr>
        <w:t>)</w:t>
      </w:r>
      <w:r w:rsidRPr="000E7F16">
        <w:rPr>
          <w:lang w:val="en-GB"/>
        </w:rPr>
        <w:t xml:space="preserve"> nanoparticles led to a Molecular </w:t>
      </w:r>
      <w:r w:rsidR="000C3D80" w:rsidRPr="000E7F16">
        <w:rPr>
          <w:lang w:val="en-GB"/>
        </w:rPr>
        <w:t>MRI</w:t>
      </w:r>
      <w:r w:rsidRPr="000E7F16">
        <w:rPr>
          <w:lang w:val="en-GB"/>
        </w:rPr>
        <w:t xml:space="preserve"> nanoprobe that has been successfully used for the detection of RCC </w:t>
      </w:r>
      <w:r w:rsidRPr="000E7F16">
        <w:rPr>
          <w:i/>
          <w:lang w:val="en-GB"/>
        </w:rPr>
        <w:t>in vitro</w:t>
      </w:r>
      <w:r w:rsidR="004318E1" w:rsidRPr="000E7F16">
        <w:rPr>
          <w:i/>
          <w:lang w:val="en-GB"/>
        </w:rPr>
        <w:fldChar w:fldCharType="begin"/>
      </w:r>
      <w:r w:rsidR="00823596">
        <w:rPr>
          <w:i/>
          <w:lang w:val="en-GB"/>
        </w:rPr>
        <w:instrText xml:space="preserve"> ADDIN ZOTERO_ITEM CSL_CITATION {"citationID":"CMxzm8kJ","properties":{"formattedCitation":"[20]","plainCitation":"[20]","noteIndex":0},"citationItems":[{"id":90,"uris":["http://zotero.org/users/15032150/items/RUFZ8IS6"],"itemData":{"id":90,"type":"article-journal","abstract":"Molecular magnetic resonance imaging (mMRI) has been paid more and more attention for early diagnosis of cancer. A sensitive and specific mMRI probe plays the most important role in this technique. In this study, superparamagnetic iron oxide (SPIO) nanoparticles and mAb G250 were conjugated as mMRI probe for the detection of clear cell renal cell carcinoma (ccRCC) using 3.0-Tesla MRI in vitro. mAb G250 could specifically recognize carbonic anhydrase IX (CAIX) antigen overexpressed in ccRCC and the SPIO nanoparticles as MRI contrast agent presented excellent MRI response and good biocompatibility. The successful assembly of this nanoprobe was confirmed by UV-vis spectrum, FT-IR spectroscopy and DLS analysis. In vitro MRI study on ccRCC cells and control cells indicated that our fabricated mAb G250-SPIO nanoprobe could be used in the specific labeling of clear cell renal carcinoma cells successfully.","container-title":"PLoS ONE","DOI":"10.1371/journal.pone.0101898","ISSN":"1932-6203","issue":"7","journalAbbreviation":"PLoS ONE","language":"en","page":"e101898","source":"DOI.org (Crossref)","title":"Fabrication of mAb G250-SPIO Molecular Magnetic Resonance Imaging Nanoprobe for the Specific Detection of Renal Cell Carcinoma In Vitro","volume":"9","author":[{"family":"Lu","given":"Cailuan"},{"family":"Li","given":"Jingjing"},{"family":"Xu","given":"Kai"},{"family":"Yang","given":"Chun"},{"family":"Wang","given":"Jiali"},{"family":"Han","given":"Cuiping"},{"family":"Liu","given":"Xiaohua"}],"editor":[{"family":"Xu","given":"Bing"}],"issued":{"date-parts":[["2014",7,7]]}}}],"schema":"https://github.com/citation-style-language/schema/raw/master/csl-citation.json"} </w:instrText>
      </w:r>
      <w:r w:rsidR="004318E1" w:rsidRPr="000E7F16">
        <w:rPr>
          <w:i/>
          <w:lang w:val="en-GB"/>
        </w:rPr>
        <w:fldChar w:fldCharType="separate"/>
      </w:r>
      <w:r w:rsidR="00407D14" w:rsidRPr="00407D14">
        <w:rPr>
          <w:rFonts w:cs="Times New Roman"/>
          <w:lang w:val="en-GB"/>
        </w:rPr>
        <w:t>[20]</w:t>
      </w:r>
      <w:r w:rsidR="004318E1" w:rsidRPr="000E7F16">
        <w:rPr>
          <w:i/>
          <w:lang w:val="en-GB"/>
        </w:rPr>
        <w:fldChar w:fldCharType="end"/>
      </w:r>
      <w:r w:rsidRPr="000E7F16">
        <w:rPr>
          <w:lang w:val="en-GB"/>
        </w:rPr>
        <w:t>.</w:t>
      </w:r>
      <w:r w:rsidR="0029256F" w:rsidRPr="000E7F16">
        <w:rPr>
          <w:lang w:val="en-GB"/>
        </w:rPr>
        <w:t xml:space="preserve"> </w:t>
      </w:r>
    </w:p>
    <w:p w14:paraId="6DF6EF8A" w14:textId="77AAD3A7" w:rsidR="000C3D80" w:rsidRPr="000E7F16" w:rsidRDefault="00F36094" w:rsidP="0029256F">
      <w:pPr>
        <w:pStyle w:val="Nessunaspaziatura"/>
        <w:rPr>
          <w:lang w:val="en-GB"/>
        </w:rPr>
      </w:pPr>
      <w:r w:rsidRPr="000E7F16">
        <w:rPr>
          <w:i/>
          <w:lang w:val="en-GB"/>
        </w:rPr>
        <w:t>In vivo</w:t>
      </w:r>
      <w:r w:rsidRPr="000E7F16">
        <w:rPr>
          <w:lang w:val="en-GB"/>
        </w:rPr>
        <w:t xml:space="preserve"> imaging currently offers a number of </w:t>
      </w:r>
      <w:r w:rsidR="00134179" w:rsidRPr="000E7F16">
        <w:rPr>
          <w:lang w:val="en-GB"/>
        </w:rPr>
        <w:t>probes for</w:t>
      </w:r>
      <w:r w:rsidRPr="000E7F16">
        <w:rPr>
          <w:lang w:val="en-GB"/>
        </w:rPr>
        <w:t xml:space="preserve"> CAIX targeting utilizing PET and OI techniques</w:t>
      </w:r>
      <w:r w:rsidR="00A54D10" w:rsidRPr="000E7F16">
        <w:rPr>
          <w:lang w:val="en-GB"/>
        </w:rPr>
        <w:fldChar w:fldCharType="begin"/>
      </w:r>
      <w:r w:rsidR="00E76C65">
        <w:rPr>
          <w:lang w:val="en-GB"/>
        </w:rPr>
        <w:instrText xml:space="preserve"> ADDIN ZOTERO_ITEM CSL_CITATION {"citationID":"DE9PIqFE","properties":{"formattedCitation":"[21], [22]","plainCitation":"[21], [22]","dontUpdate":true,"noteIndex":0},"citationItems":[{"id":95,"uris":["http://zotero.org/users/15032150/items/LVDFA8NQ"],"itemData":{"id":95,"type":"article-journal","abstract":"Carbonic Anhydrase IX (CAIX) is a well-described enzyme in renal cell carcinoma, with its expression being regulated by the hypoxia-inducible factor 1 alpha, it is known for interfering with hypoxia processes. Renal carcinoma encompasses a broad spectrum of histological entities and is also described as a heterogeneous malignant tumor. Recently, various combinations of checkpoint inhibitors and targeted therapies have been validated to manage this disease. Reliable markers to conﬁrm the diagnosis, estimate the prognosis, predict or monitor the treatment response are required. Molecular imaging developments allow a comprehensive analysis of the tumor, overcoming the spatial heterogeneity issue. CAIX, being highly expressed at the tumor cell surfaces of clear cell renal carcinoma, also represents a potential treatment target. In this manuscript we reviewed the current knowledge from the literature on the pathophysiological interactions between renal cell carcinoma and CAIX, the role of CAIX as a marker for diagnosis, prognosis, treatment monitoring and molecular imaging, and the potential target for therapeutic strategies.","container-title":"International Journal of Molecular Sciences","DOI":"10.3390/ijms21197146","ISSN":"1422-0067","issue":"19","journalAbbreviation":"IJMS","language":"en","license":"https://creativecommons.org/licenses/by/4.0/","page":"7146","source":"DOI.org (Crossref)","title":"Carbonic Anhydrase IX in Renal Cell Carcinoma, Implications for Disease Management","volume":"21","author":[{"family":"Courcier","given":"Jean"},{"family":"De La Taille","given":"Alexandre"},{"family":"Nourieh","given":"Maya"},{"family":"Leguerney","given":"Ingrid"},{"family":"Lassau","given":"Nathalie"},{"family":"Ingels","given":"Alexandre"}],"issued":{"date-parts":[["2020",9,28]]}}},{"id":92,"uris":["http://zotero.org/users/15032150/items/U4P7HKVX"],"itemData":{"id":92,"type":"article-journal","container-title":"Journal of Nuclear Medicine","DOI":"10.2967/jnumed.114.137356","ISSN":"0161-5505, 2159-662X","issue":"6","journalAbbreviation":"J Nucl Med","language":"en","page":"1035-1040","source":"DOI.org (Crossref)","title":"Optical Imaging of Renal Cell Carcinoma with Anti–Carbonic Anhydrase IX Monoclonal Antibody Girentuximab","volume":"55","author":[{"family":"Muselaers","given":"Constantijn H.J."},{"family":"Stillebroer","given":"Alexander B."},{"family":"Rijpkema","given":"Mark"},{"family":"Franssen","given":"Gerben M."},{"family":"Oosterwijk","given":"Egbert"},{"family":"Mulders","given":"Peter F.A."},{"family":"Oyen","given":"Wim J.G."},{"family":"Boerman","given":"Otto C."}],"issued":{"date-parts":[["2014",6]]}}}],"schema":"https://github.com/citation-style-language/schema/raw/master/csl-citation.json"} </w:instrText>
      </w:r>
      <w:r w:rsidR="00A54D10" w:rsidRPr="000E7F16">
        <w:rPr>
          <w:lang w:val="en-GB"/>
        </w:rPr>
        <w:fldChar w:fldCharType="separate"/>
      </w:r>
      <w:r w:rsidR="008B6A89" w:rsidRPr="00C0003D">
        <w:rPr>
          <w:rFonts w:cs="Times New Roman"/>
          <w:lang w:val="en-GB"/>
        </w:rPr>
        <w:t>[21]</w:t>
      </w:r>
      <w:r w:rsidR="00823596" w:rsidRPr="00C0003D">
        <w:rPr>
          <w:rFonts w:cs="Times New Roman"/>
          <w:lang w:val="en-GB"/>
        </w:rPr>
        <w:t>[22]</w:t>
      </w:r>
      <w:r w:rsidR="00A54D10" w:rsidRPr="000E7F16">
        <w:rPr>
          <w:lang w:val="en-GB"/>
        </w:rPr>
        <w:fldChar w:fldCharType="end"/>
      </w:r>
      <w:r w:rsidRPr="000E7F16">
        <w:rPr>
          <w:lang w:val="en-GB"/>
        </w:rPr>
        <w:t xml:space="preserve">. However, </w:t>
      </w:r>
      <w:r w:rsidR="000C3D80" w:rsidRPr="000E7F16">
        <w:rPr>
          <w:lang w:val="en-GB"/>
        </w:rPr>
        <w:t>from the best of our knowledge</w:t>
      </w:r>
      <w:r w:rsidRPr="000E7F16">
        <w:rPr>
          <w:lang w:val="en-GB"/>
        </w:rPr>
        <w:t>, there are no</w:t>
      </w:r>
      <w:r w:rsidR="000C3D80" w:rsidRPr="000E7F16">
        <w:rPr>
          <w:lang w:val="en-GB"/>
        </w:rPr>
        <w:t>t yet found</w:t>
      </w:r>
      <w:r w:rsidRPr="000E7F16">
        <w:rPr>
          <w:lang w:val="en-GB"/>
        </w:rPr>
        <w:t xml:space="preserve"> </w:t>
      </w:r>
      <w:r w:rsidRPr="000E7F16">
        <w:rPr>
          <w:i/>
          <w:lang w:val="en-GB"/>
        </w:rPr>
        <w:t>in vivo</w:t>
      </w:r>
      <w:r w:rsidRPr="000E7F16">
        <w:rPr>
          <w:lang w:val="en-GB"/>
        </w:rPr>
        <w:t xml:space="preserve"> imaging strategies </w:t>
      </w:r>
      <w:r w:rsidR="00134179" w:rsidRPr="000E7F16">
        <w:rPr>
          <w:lang w:val="en-GB"/>
        </w:rPr>
        <w:t xml:space="preserve">for systems suitable for </w:t>
      </w:r>
      <w:r w:rsidRPr="000E7F16">
        <w:rPr>
          <w:lang w:val="en-GB"/>
        </w:rPr>
        <w:t>MRI</w:t>
      </w:r>
      <w:r w:rsidR="000C3D80" w:rsidRPr="000E7F16">
        <w:rPr>
          <w:lang w:val="en-GB"/>
        </w:rPr>
        <w:t xml:space="preserve">. The advantages for a MRI probe would be </w:t>
      </w:r>
      <w:r w:rsidR="00AA1700" w:rsidRPr="000E7F16">
        <w:rPr>
          <w:lang w:val="en-GB"/>
        </w:rPr>
        <w:t>several, namely</w:t>
      </w:r>
    </w:p>
    <w:p w14:paraId="64B01B19" w14:textId="7FC0FDCA" w:rsidR="0029256F" w:rsidRPr="000E7F16" w:rsidRDefault="00AA1700" w:rsidP="0029256F">
      <w:pPr>
        <w:pStyle w:val="Nessunaspaziatura"/>
        <w:rPr>
          <w:lang w:val="en-GB"/>
        </w:rPr>
      </w:pPr>
      <w:r w:rsidRPr="000E7F16">
        <w:rPr>
          <w:lang w:val="en-GB"/>
        </w:rPr>
        <w:lastRenderedPageBreak/>
        <w:t xml:space="preserve">a </w:t>
      </w:r>
      <w:r w:rsidR="00134179" w:rsidRPr="000E7F16">
        <w:rPr>
          <w:lang w:val="en-GB"/>
        </w:rPr>
        <w:t>high anatomical resolution</w:t>
      </w:r>
      <w:r w:rsidRPr="000E7F16">
        <w:rPr>
          <w:lang w:val="en-GB"/>
        </w:rPr>
        <w:t xml:space="preserve">, a decreased invasiveness in respect to </w:t>
      </w:r>
      <w:r w:rsidR="00F36094" w:rsidRPr="000E7F16">
        <w:rPr>
          <w:lang w:val="en-GB"/>
        </w:rPr>
        <w:t xml:space="preserve">PET and </w:t>
      </w:r>
      <w:r w:rsidRPr="000E7F16">
        <w:rPr>
          <w:lang w:val="en-GB"/>
        </w:rPr>
        <w:t>an enhanced penetration in biological tissues in respect to</w:t>
      </w:r>
      <w:r w:rsidR="00F36094" w:rsidRPr="000E7F16">
        <w:rPr>
          <w:lang w:val="en-GB"/>
        </w:rPr>
        <w:t xml:space="preserve"> OI. </w:t>
      </w:r>
      <w:r w:rsidR="0029256F" w:rsidRPr="000E7F16">
        <w:rPr>
          <w:lang w:val="en-GB"/>
        </w:rPr>
        <w:t xml:space="preserve">Additionally, current </w:t>
      </w:r>
      <w:r w:rsidR="0029256F" w:rsidRPr="000E7F16">
        <w:rPr>
          <w:i/>
          <w:lang w:val="en-GB"/>
        </w:rPr>
        <w:t>in vivo</w:t>
      </w:r>
      <w:r w:rsidR="0029256F" w:rsidRPr="000E7F16">
        <w:rPr>
          <w:lang w:val="en-GB"/>
        </w:rPr>
        <w:t xml:space="preserve"> targeting </w:t>
      </w:r>
      <w:r w:rsidR="00F36094" w:rsidRPr="000E7F16">
        <w:rPr>
          <w:lang w:val="en-GB"/>
        </w:rPr>
        <w:t>approaches</w:t>
      </w:r>
      <w:r w:rsidR="0029256F" w:rsidRPr="000E7F16">
        <w:rPr>
          <w:lang w:val="en-GB"/>
        </w:rPr>
        <w:t xml:space="preserve"> have solely focused on the enzyme's catalytic site, which shares high sequence homology with other CA isoforms</w:t>
      </w:r>
      <w:r w:rsidR="00823596">
        <w:rPr>
          <w:lang w:val="en-GB"/>
        </w:rPr>
        <w:fldChar w:fldCharType="begin"/>
      </w:r>
      <w:r w:rsidR="00823596">
        <w:rPr>
          <w:lang w:val="en-GB"/>
        </w:rPr>
        <w:instrText xml:space="preserve"> ADDIN ZOTERO_ITEM CSL_CITATION {"citationID":"uSdJEesy","properties":{"formattedCitation":"[23]","plainCitation":"[23]","noteIndex":0},"citationItems":[{"id":128,"uris":["http://zotero.org/users/15032150/items/4GR99UBL"],"itemData":{"id":128,"type":"article-journal","abstract":"Carbonic anhydrases (CAs, EC 4.2.1.1) are a family of metalloenzymes that catalyze the reversible interconversion of CO2 and HCO3−. Of the 15 isoforms of human (h) α-CA, 12 are catalytic (hCAs I-IV, VA, VB, VI, VII, IX, XII-XIV). The remaining three acatalytic isoforms (hCAs VIII, X and XI) lack the active site Zn2+ and are referred to as CA-related proteins (CA-RPs); however, their function remains elusive. Overall these isoforms are very similar to each other in structure but they differ in their expression and distribution. The favourable properties of hCA II such as fast kinetics, easy expression and purification, high solubility and intermediate heat resistance have made it an attractive candidate for numerous industrial applications. This review highlights the structural similarity and stability comparison among hCAs.","container-title":"Journal of Enzyme Inhibition and Medicinal Chemistry","DOI":"10.3109/14756366.2012.737323","ISSN":"1475-6366, 1475-6374","issue":"2","journalAbbreviation":"Journal of Enzyme Inhibition and Medicinal Chemistry","language":"en","page":"267-277","source":"DOI.org (Crossref)","title":"Structural annotation of human carbonic anhydrases","volume":"28","author":[{"family":"Aggarwal","given":"Mayank"},{"family":"Boone","given":"Christopher D."},{"family":"Kondeti","given":"Bhargav"},{"family":"McKenna","given":"Robert"}],"issued":{"date-parts":[["2013",4,1]]}}}],"schema":"https://github.com/citation-style-language/schema/raw/master/csl-citation.json"} </w:instrText>
      </w:r>
      <w:r w:rsidR="00823596">
        <w:rPr>
          <w:lang w:val="en-GB"/>
        </w:rPr>
        <w:fldChar w:fldCharType="separate"/>
      </w:r>
      <w:r w:rsidR="00823596" w:rsidRPr="00823596">
        <w:rPr>
          <w:rFonts w:cs="Times New Roman"/>
          <w:lang w:val="en-GB"/>
        </w:rPr>
        <w:t>[23]</w:t>
      </w:r>
      <w:r w:rsidR="00823596">
        <w:rPr>
          <w:lang w:val="en-GB"/>
        </w:rPr>
        <w:fldChar w:fldCharType="end"/>
      </w:r>
      <w:r w:rsidR="0029256F" w:rsidRPr="000E7F16">
        <w:rPr>
          <w:lang w:val="en-GB"/>
        </w:rPr>
        <w:t>, th</w:t>
      </w:r>
      <w:r w:rsidR="00F36094" w:rsidRPr="000E7F16">
        <w:rPr>
          <w:lang w:val="en-GB"/>
        </w:rPr>
        <w:t xml:space="preserve">us limiting </w:t>
      </w:r>
      <w:r w:rsidR="00134179" w:rsidRPr="000E7F16">
        <w:rPr>
          <w:lang w:val="en-GB"/>
        </w:rPr>
        <w:t>the potential for an improved</w:t>
      </w:r>
      <w:r w:rsidR="00F36094" w:rsidRPr="000E7F16">
        <w:rPr>
          <w:lang w:val="en-GB"/>
        </w:rPr>
        <w:t xml:space="preserve"> specificity.</w:t>
      </w:r>
    </w:p>
    <w:p w14:paraId="530C7495" w14:textId="52622D48" w:rsidR="0029256F" w:rsidRPr="000E7F16" w:rsidRDefault="00AA1700" w:rsidP="00F36094">
      <w:pPr>
        <w:pStyle w:val="Nessunaspaziatura"/>
        <w:rPr>
          <w:lang w:val="en-GB"/>
        </w:rPr>
      </w:pPr>
      <w:r w:rsidRPr="000E7F16">
        <w:rPr>
          <w:lang w:val="en-GB"/>
        </w:rPr>
        <w:t>Furthermore,</w:t>
      </w:r>
      <w:r w:rsidR="0029256F" w:rsidRPr="000E7F16">
        <w:rPr>
          <w:lang w:val="en-GB"/>
        </w:rPr>
        <w:t xml:space="preserve"> targeting the PG domain of CAIX holds significant promise for </w:t>
      </w:r>
      <w:r w:rsidR="00134179" w:rsidRPr="000E7F16">
        <w:rPr>
          <w:lang w:val="en-GB"/>
        </w:rPr>
        <w:t xml:space="preserve">designing efficient </w:t>
      </w:r>
      <w:r w:rsidR="0029256F" w:rsidRPr="000E7F16">
        <w:rPr>
          <w:lang w:val="en-GB"/>
        </w:rPr>
        <w:t>breast tumor theranostics</w:t>
      </w:r>
      <w:r w:rsidR="00B028A9">
        <w:rPr>
          <w:lang w:val="en-GB"/>
        </w:rPr>
        <w:t xml:space="preserve"> </w:t>
      </w:r>
      <w:r w:rsidR="00B028A9">
        <w:rPr>
          <w:lang w:val="en-GB"/>
        </w:rPr>
        <w:fldChar w:fldCharType="begin"/>
      </w:r>
      <w:r w:rsidR="00823596">
        <w:rPr>
          <w:lang w:val="en-GB"/>
        </w:rPr>
        <w:instrText xml:space="preserve"> ADDIN ZOTERO_ITEM CSL_CITATION {"citationID":"o97ebTAX","properties":{"formattedCitation":"[24]","plainCitation":"[24]","noteIndex":0},"citationItems":[{"id":114,"uris":["http://zotero.org/users/15032150/items/7Z6BGUYQ"],"itemData":{"id":114,"type":"article-journal","container-title":"Cellular and Molecular Life Sciences","DOI":"10.1007/s00018-020-03697-3","ISSN":"1420-682X, 1420-9071","issue":"5","journalAbbreviation":"Cell. Mol. Life Sci.","language":"en","page":"2059-2067","source":"DOI.org (Crossref)","title":"Intrinsically disordered features of carbonic anhydrase IX proteoglycan-like domain","volume":"78","author":[{"family":"Langella","given":"Emma"},{"family":"Buonanno","given":"Martina"},{"family":"De Simone","given":"Giuseppina"},{"family":"Monti","given":"Simona Maria"}],"issued":{"date-parts":[["2021",3]]}}}],"schema":"https://github.com/citation-style-language/schema/raw/master/csl-citation.json"} </w:instrText>
      </w:r>
      <w:r w:rsidR="00B028A9">
        <w:rPr>
          <w:lang w:val="en-GB"/>
        </w:rPr>
        <w:fldChar w:fldCharType="separate"/>
      </w:r>
      <w:r w:rsidR="00823596" w:rsidRPr="00823596">
        <w:rPr>
          <w:rFonts w:cs="Times New Roman"/>
          <w:lang w:val="en-GB"/>
        </w:rPr>
        <w:t>[24]</w:t>
      </w:r>
      <w:r w:rsidR="00B028A9">
        <w:rPr>
          <w:lang w:val="en-GB"/>
        </w:rPr>
        <w:fldChar w:fldCharType="end"/>
      </w:r>
      <w:r w:rsidR="0029256F" w:rsidRPr="000E7F16">
        <w:rPr>
          <w:lang w:val="en-GB"/>
        </w:rPr>
        <w:t xml:space="preserve">. </w:t>
      </w:r>
      <w:r w:rsidRPr="000E7F16">
        <w:rPr>
          <w:lang w:val="en-GB"/>
        </w:rPr>
        <w:t>B</w:t>
      </w:r>
      <w:r w:rsidR="00F36094" w:rsidRPr="000E7F16">
        <w:rPr>
          <w:lang w:val="en-GB"/>
        </w:rPr>
        <w:t xml:space="preserve">esides offering greater specificity, PG targeting boasts </w:t>
      </w:r>
      <w:r w:rsidR="0029256F" w:rsidRPr="000E7F16">
        <w:rPr>
          <w:lang w:val="en-GB"/>
        </w:rPr>
        <w:t xml:space="preserve">considerable therapeutic potential as the PG appears to be </w:t>
      </w:r>
      <w:r w:rsidR="00F36094" w:rsidRPr="000E7F16">
        <w:rPr>
          <w:lang w:val="en-GB"/>
        </w:rPr>
        <w:t xml:space="preserve">involved in cell-cell adhesion and pH homeostasis in cancer cells, thereby </w:t>
      </w:r>
      <w:r w:rsidRPr="000E7F16">
        <w:rPr>
          <w:lang w:val="en-GB"/>
        </w:rPr>
        <w:t xml:space="preserve">a key role in </w:t>
      </w:r>
      <w:r w:rsidR="00823596">
        <w:rPr>
          <w:lang w:val="en-GB"/>
        </w:rPr>
        <w:t>promoting tumo</w:t>
      </w:r>
      <w:r w:rsidR="00F36094" w:rsidRPr="000E7F16">
        <w:rPr>
          <w:lang w:val="en-GB"/>
        </w:rPr>
        <w:t>r invasion</w:t>
      </w:r>
      <w:r w:rsidR="000D1D3D">
        <w:rPr>
          <w:lang w:val="en-GB"/>
        </w:rPr>
        <w:t xml:space="preserve"> </w:t>
      </w:r>
      <w:r w:rsidR="000D1D3D">
        <w:rPr>
          <w:lang w:val="en-GB"/>
        </w:rPr>
        <w:fldChar w:fldCharType="begin"/>
      </w:r>
      <w:r w:rsidR="00823596">
        <w:rPr>
          <w:lang w:val="en-GB"/>
        </w:rPr>
        <w:instrText xml:space="preserve"> ADDIN ZOTERO_ITEM CSL_CITATION {"citationID":"gDUkaukT","properties":{"formattedCitation":"[11]","plainCitation":"[11]","noteIndex":0},"citationItems":[{"id":14,"uris":["http://zotero.org/users/15032150/items/63HI49FU"],"itemData":{"id":14,"type":"article-journal","abstract":"Highly glycolytic tumor cells release vast amounts of lactate and protons via monocarboxylate transporters (MCTs), which exacerbate extracellular acidification and support the formation of a hostile environment. Transport activity of MCTs can be facilitated by non-catalytic interaction with carbonic anhydrase IX (CAIX), the expression of which has been shown to be upregulated under hypoxia. We have now studied the mechanisms that enable CAIX-mediated facilitation of proton-coupled lactate transport in breast cancer cells and Xenopus oocytes. Our results indicate that the proteoglycan like (PG) domain of CAIX could function as ‘proton antenna’ to facilitate MCT transport activity. Truncation of the PG domain and application of a PG-binding antibody significantly reduced proton-coupled lactate transport in MCT-expressing oocytes and hypoxic breast cancer cells, respectively. Furthermore, application of the PG-binding antibody reduced proliferation and migration of hypoxic cancer cells, suggesting that facilitation of proton-coupled lactate flux by the CAIX PG domain contributes to cancer cell survival under hypoxic conditions.","container-title":"Oncotarget","DOI":"10.18632/oncotarget.25371","ISSN":"1949-2553","issue":"46","journalAbbreviation":"Oncotarget","language":"en","page":"27940-27957","source":"DOI.org (Crossref)","title":"The proteoglycan-like domain of carbonic anhydrase IX mediates non-catalytic facilitation of lactate transport in cancer cells","volume":"9","author":[{"family":"Ames","given":"Samantha"},{"family":"Pastorekova","given":"Silvia"},{"family":"Becker","given":"Holger M."}],"issued":{"date-parts":[["2018",6,15]]}}}],"schema":"https://github.com/citation-style-language/schema/raw/master/csl-citation.json"} </w:instrText>
      </w:r>
      <w:r w:rsidR="000D1D3D">
        <w:rPr>
          <w:lang w:val="en-GB"/>
        </w:rPr>
        <w:fldChar w:fldCharType="separate"/>
      </w:r>
      <w:r w:rsidR="00407D14" w:rsidRPr="00407D14">
        <w:rPr>
          <w:rFonts w:cs="Times New Roman"/>
          <w:lang w:val="en-GB"/>
        </w:rPr>
        <w:t>[11]</w:t>
      </w:r>
      <w:r w:rsidR="000D1D3D">
        <w:rPr>
          <w:lang w:val="en-GB"/>
        </w:rPr>
        <w:fldChar w:fldCharType="end"/>
      </w:r>
      <w:r w:rsidR="000D1D3D">
        <w:rPr>
          <w:lang w:val="en-GB"/>
        </w:rPr>
        <w:fldChar w:fldCharType="begin"/>
      </w:r>
      <w:r w:rsidR="00823596">
        <w:rPr>
          <w:lang w:val="en-GB"/>
        </w:rPr>
        <w:instrText xml:space="preserve"> ADDIN ZOTERO_ITEM CSL_CITATION {"citationID":"0to8dUrF","properties":{"formattedCitation":"[25]","plainCitation":"[25]","noteIndex":0},"citationItems":[{"id":118,"uris":["http://zotero.org/users/15032150/items/C6MPH574"],"itemData":{"id":118,"type":"article-journal","abstract":"Intra- and extracellular pH regulation is a pivotal function of all cells and tissues. Net outward transport of H+ is a prerequisite for normal physiological function, since a number of intracellular processes, such as metabolism and energy supply, produce acid. In tumor tissues, distorted pH regulation results in extracellular acidiﬁcation and the formation of a hostile environment in which cancer cells can outcompete healthy local host cells. Cancer cells employ a variety of H+/HCO3−coupled transporters in combination with intra- and extracellular carbonic anhydrase (CA) isoforms, to alter intra- and extracellular pH to values that promote tumor progression. Many of the transporters could closely associate to CAs, to form a protein complex coined “transport metabolon”. While transport metabolons built with HCO3−-coupled transporters require CA catalytic activity, transport metabolons with monocarboxylate transporters (MCTs) operate independently from CA catalytic function. In this article, we assess some of the processes and functions of CAs for tumor pH regulation and discuss the role of intra- and extracellular pH regulation for cancer pathogenesis and therapeutic intervention.","container-title":"International Journal of Molecular Sciences","DOI":"10.3390/ijms22063171","ISSN":"1422-0067","issue":"6","journalAbbreviation":"IJMS","language":"en","license":"https://creativecommons.org/licenses/by/4.0/","page":"3171","source":"DOI.org (Crossref)","title":"Proton Transport in Cancer Cells: The Role of Carbonic Anhydrases","title-short":"Proton Transport in Cancer Cells","volume":"22","author":[{"family":"Becker","given":"Holger M."},{"family":"Deitmer","given":"Joachim W."}],"issued":{"date-parts":[["2021",3,20]]}}}],"schema":"https://github.com/citation-style-language/schema/raw/master/csl-citation.json"} </w:instrText>
      </w:r>
      <w:r w:rsidR="000D1D3D">
        <w:rPr>
          <w:lang w:val="en-GB"/>
        </w:rPr>
        <w:fldChar w:fldCharType="separate"/>
      </w:r>
      <w:r w:rsidR="00823596" w:rsidRPr="00823596">
        <w:rPr>
          <w:rFonts w:cs="Times New Roman"/>
          <w:lang w:val="en-GB"/>
        </w:rPr>
        <w:t>[25]</w:t>
      </w:r>
      <w:r w:rsidR="000D1D3D">
        <w:rPr>
          <w:lang w:val="en-GB"/>
        </w:rPr>
        <w:fldChar w:fldCharType="end"/>
      </w:r>
      <w:r w:rsidR="000D1D3D">
        <w:rPr>
          <w:lang w:val="en-GB"/>
        </w:rPr>
        <w:fldChar w:fldCharType="begin"/>
      </w:r>
      <w:r w:rsidR="00823596">
        <w:rPr>
          <w:lang w:val="en-GB"/>
        </w:rPr>
        <w:instrText xml:space="preserve"> ADDIN ZOTERO_ITEM CSL_CITATION {"citationID":"1jdsRTGL","properties":{"formattedCitation":"[26]","plainCitation":"[26]","noteIndex":0},"citationItems":[{"id":116,"uris":["http://zotero.org/users/15032150/items/GNIL5DTX"],"itemData":{"id":116,"type":"article-journal","abstract":"The enzymatic activities of carbonic anhydrase (CA, EC 4.2.1.1) isozymes CA I, II, IX (catalytic domain (cdCA IX) and catalytic domain plus proteoglycan, ﬂCA IX), XII and XIV were investigated as a function of pH for the CO2 hydration to bicarbonate and a proton. The cytosolic isoforms CA I and II as well as the catalytic domain of CA IX, together with the transmembrane isoforms CA XII and XIV showed sigmoid pH dependencies of kcat/KM, with a pKa of 6.90–7.10, showing thus optimal catalytic efﬁciency around pH 7. The full length CA IX had a similar shape of the pH dependency curve but with a pKa of 6.49, having thus maximal catalytic activity at pH values around 6.5, typical of hypoxic solid tumors in which CA IX is overexpressed. The proteoglycan domain of CA IX (present only in this transmembrane isoform) may thus act as an intrinsic buffer promoting efﬁcient CO2 hydration at acidic pH values found in hypoxic tumors.","container-title":"Bioorganic &amp; Medicinal Chemistry Letters","DOI":"10.1016/j.bmcl.2009.08.088","ISSN":"0960894X","issue":"20","journalAbbreviation":"Bioorganic &amp; Medicinal Chemistry Letters","language":"en","license":"https://www.elsevier.com/tdm/userlicense/1.0/","page":"5825-5828","source":"DOI.org (Crossref)","title":"The proteoglycan region of the tumor-associated carbonic anhydrase isoform IX acts as anintrinsic buffer optimizing CO2 hydration at acidic pH values characteristic of solid tumors","volume":"19","author":[{"family":"Innocenti","given":"Alessio"},{"family":"Pastorekova","given":"Silvia"},{"family":"Pastorek","given":"Jaromir"},{"family":"Scozzafava","given":"Andrea"},{"family":"Simone","given":"Giuseppina De"},{"family":"Supuran","given":"Claudiu T."}],"issued":{"date-parts":[["2009",10]]}}}],"schema":"https://github.com/citation-style-language/schema/raw/master/csl-citation.json"} </w:instrText>
      </w:r>
      <w:r w:rsidR="000D1D3D">
        <w:rPr>
          <w:lang w:val="en-GB"/>
        </w:rPr>
        <w:fldChar w:fldCharType="separate"/>
      </w:r>
      <w:r w:rsidR="00823596" w:rsidRPr="00823596">
        <w:rPr>
          <w:rFonts w:cs="Times New Roman"/>
          <w:lang w:val="en-GB"/>
        </w:rPr>
        <w:t>[26]</w:t>
      </w:r>
      <w:r w:rsidR="000D1D3D">
        <w:rPr>
          <w:lang w:val="en-GB"/>
        </w:rPr>
        <w:fldChar w:fldCharType="end"/>
      </w:r>
      <w:r w:rsidR="0029256F" w:rsidRPr="000E7F16">
        <w:rPr>
          <w:lang w:val="en-GB"/>
        </w:rPr>
        <w:t>.</w:t>
      </w:r>
    </w:p>
    <w:p w14:paraId="1FE1648D" w14:textId="3B732327" w:rsidR="0029256F" w:rsidRPr="000E7F16" w:rsidRDefault="0029256F" w:rsidP="0029256F">
      <w:pPr>
        <w:pStyle w:val="Nessunaspaziatura"/>
        <w:rPr>
          <w:lang w:val="en-GB"/>
        </w:rPr>
      </w:pPr>
      <w:r w:rsidRPr="000E7F16">
        <w:rPr>
          <w:lang w:val="en-GB"/>
        </w:rPr>
        <w:t xml:space="preserve">Recently, we </w:t>
      </w:r>
      <w:r w:rsidR="00134179" w:rsidRPr="000E7F16">
        <w:rPr>
          <w:lang w:val="en-GB"/>
        </w:rPr>
        <w:t xml:space="preserve">carried out </w:t>
      </w:r>
      <w:r w:rsidRPr="000E7F16">
        <w:rPr>
          <w:lang w:val="en-GB"/>
        </w:rPr>
        <w:t xml:space="preserve">an </w:t>
      </w:r>
      <w:r w:rsidRPr="000E7F16">
        <w:rPr>
          <w:i/>
          <w:lang w:val="en-GB"/>
        </w:rPr>
        <w:t>in vitro</w:t>
      </w:r>
      <w:r w:rsidRPr="000E7F16">
        <w:rPr>
          <w:lang w:val="en-GB"/>
        </w:rPr>
        <w:t xml:space="preserve"> study on a breast cancer cell line employing a targeting strategy</w:t>
      </w:r>
      <w:r w:rsidR="00AA1700" w:rsidRPr="000E7F16">
        <w:rPr>
          <w:lang w:val="en-GB"/>
        </w:rPr>
        <w:t xml:space="preserve"> based on the use of a</w:t>
      </w:r>
      <w:r w:rsidRPr="000E7F16">
        <w:rPr>
          <w:lang w:val="en-GB"/>
        </w:rPr>
        <w:t xml:space="preserve"> liposome encapsulating a </w:t>
      </w:r>
      <w:r w:rsidR="00AA1700" w:rsidRPr="000E7F16">
        <w:rPr>
          <w:lang w:val="en-GB"/>
        </w:rPr>
        <w:t>“</w:t>
      </w:r>
      <w:r w:rsidRPr="000E7F16">
        <w:rPr>
          <w:lang w:val="en-GB"/>
        </w:rPr>
        <w:t>quenched</w:t>
      </w:r>
      <w:r w:rsidR="00AA1700" w:rsidRPr="000E7F16">
        <w:rPr>
          <w:lang w:val="en-GB"/>
        </w:rPr>
        <w:t>”</w:t>
      </w:r>
      <w:r w:rsidRPr="000E7F16">
        <w:rPr>
          <w:lang w:val="en-GB"/>
        </w:rPr>
        <w:t xml:space="preserve"> solution of gadolinium-based contrast agent</w:t>
      </w:r>
      <w:r w:rsidR="004B1D01">
        <w:rPr>
          <w:lang w:val="en-GB"/>
        </w:rPr>
        <w:fldChar w:fldCharType="begin"/>
      </w:r>
      <w:r w:rsidR="00823596">
        <w:rPr>
          <w:lang w:val="en-GB"/>
        </w:rPr>
        <w:instrText xml:space="preserve"> ADDIN ZOTERO_ITEM CSL_CITATION {"citationID":"pNkvsJwp","properties":{"formattedCitation":"[27]","plainCitation":"[27]","noteIndex":0},"citationItems":[{"id":"jBgMvJr5/nE6HKUuz","uris":["http://zotero.org/users/13589438/items/DSCPKLWC"],"itemData":{"id":60,"type":"article-journal","abstract":"Cationic liposomes carrying high [Gd] can be used as efficient cell‐labeling agents. In a compartmentalized state, Gd can cause signal loss (relaxivity quenching). The contributions of liposomal [Gd], size and compartmentalization state to relaxivity quenching were assessed. The dependency of signal intensity (SI) on intraliposomal [Gd] was assessed comparing three different [Gd] (0.3, 0.6 and 1.0 M Gd) in both small (80 nm) and large (120 nm) cationic liposomes. In addition, five compartmentalization states were compared: free Gd, intact Gd liposomes, ruptured Gd liposomes, Gd liposomes in intact cells and Gd liposomes in ruptured cells (simulating cell death). Gd also causes\n              R\n              2\n              effects, which is often overlooked. Therefore, both\n              R\n              1\n              and\n              R\n              2\n              relaxation rates of a dilution range were measured by\n              T\n              1\n              and\n              T\n              2\n              mapping on a 7 T clinical scanner. Less is more. As the unidirectional water efflux rate (outbound across the liposome membrane,\n              κ\n              le\n              ) is proportional to the surface:volume ratio, smaller liposomes yielded a consistently higher\n              R\n              1\n              than larger liposomes. For equal voxel [Gd] less concentrated liposomes (0.3 M Gd) yielded higher\n              R\n              1\n              /\n              R\n              2\n              ratio because of the higher extraliposomal water fraction (\n              v\n              l\n              ). Gd exhibits a dualistic behavior: from hypointensity to hyperintensity to hypointensity, with decreasing [Gd]. Regarding compartmentalization, fewer membrane barriers means a higher\n              R\n              1\n              /\n              R\n              2\n              ratio. Gd liposomes exhibit a versatile contrast behavior, dependent on the compartmentalization state, liposomal size, intraliposomal [Gd] and liposome number. Both R1 and R2 effects contribute to this. The versatility allows one to tailor the optimal liposomal formulation to desired goals in cell labeling and tracking. Copyright © 2015 John Wiley &amp; Sons, Ltd.","container-title":"Contrast Media &amp; Molecular Imaging","DOI":"10.1002/cmmi.1669","ISSN":"1555-4309, 1555-4317","issue":"2","journalAbbreviation":"Contrast Media &amp; Molecular","language":"en","license":"http://onlinelibrary.wiley.com/termsAndConditions#vor","page":"106-114","source":"DOI.org (Crossref)","title":"Compartmentalization of Gd liposomes: the quenching effect explained","title-short":"Compartmentalization of Gd liposomes","volume":"11","author":[{"family":"Guenoun","given":"Jamal"},{"family":"Doeswijk","given":"Gabriela N."},{"family":"Krestin","given":"Gabriel P."},{"family":"Bernsen","given":"Monique R."}],"issued":{"date-parts":[["2016",3]]}}}],"schema":"https://github.com/citation-style-language/schema/raw/master/csl-citation.json"} </w:instrText>
      </w:r>
      <w:r w:rsidR="004B1D01">
        <w:rPr>
          <w:lang w:val="en-GB"/>
        </w:rPr>
        <w:fldChar w:fldCharType="separate"/>
      </w:r>
      <w:r w:rsidR="00823596" w:rsidRPr="00823596">
        <w:rPr>
          <w:rFonts w:cs="Times New Roman"/>
          <w:lang w:val="en-GB"/>
        </w:rPr>
        <w:t>[27]</w:t>
      </w:r>
      <w:r w:rsidR="004B1D01">
        <w:rPr>
          <w:lang w:val="en-GB"/>
        </w:rPr>
        <w:fldChar w:fldCharType="end"/>
      </w:r>
      <w:r w:rsidR="00AA1700" w:rsidRPr="000E7F16">
        <w:rPr>
          <w:lang w:val="en-GB"/>
        </w:rPr>
        <w:t>. The liposomes</w:t>
      </w:r>
      <w:r w:rsidR="00BD2CCF">
        <w:rPr>
          <w:lang w:val="en-GB"/>
        </w:rPr>
        <w:t xml:space="preserve"> were</w:t>
      </w:r>
      <w:r w:rsidRPr="000E7F16">
        <w:rPr>
          <w:lang w:val="en-GB"/>
        </w:rPr>
        <w:t xml:space="preserve"> functionalized with a peptide</w:t>
      </w:r>
      <w:r w:rsidR="00AA1700" w:rsidRPr="000E7F16">
        <w:rPr>
          <w:lang w:val="en-GB"/>
        </w:rPr>
        <w:t xml:space="preserve"> that</w:t>
      </w:r>
      <w:r w:rsidRPr="000E7F16">
        <w:rPr>
          <w:lang w:val="en-GB"/>
        </w:rPr>
        <w:t xml:space="preserve"> specific</w:t>
      </w:r>
      <w:r w:rsidR="00AA1700" w:rsidRPr="000E7F16">
        <w:rPr>
          <w:lang w:val="en-GB"/>
        </w:rPr>
        <w:t>ally recognizes</w:t>
      </w:r>
      <w:r w:rsidRPr="000E7F16">
        <w:rPr>
          <w:lang w:val="en-GB"/>
        </w:rPr>
        <w:t xml:space="preserve"> the PG domain of CAIX</w:t>
      </w:r>
      <w:r w:rsidR="00E76C65">
        <w:rPr>
          <w:lang w:val="en-GB"/>
        </w:rPr>
        <w:fldChar w:fldCharType="begin"/>
      </w:r>
      <w:r w:rsidR="00E76C65">
        <w:rPr>
          <w:lang w:val="en-GB"/>
        </w:rPr>
        <w:instrText xml:space="preserve"> ADDIN ZOTERO_ITEM CSL_CITATION {"citationID":"IjGd4HiF","properties":{"formattedCitation":"[28]","plainCitation":"[28]","noteIndex":0},"citationItems":[{"id":130,"uris":["http://zotero.org/users/15032150/items/MC7X4JKY"],"itemData":{"id":130,"type":"article-journal","abstract":"Carbonic anhydrase IX (CAIX) is a tumour-associated, hypoxia-induced, membrane-bound metalloenzyme which catalyzes the reversible hydration of carbon dioxide (CO2) to bicarbonate (HCO3À) and proton (Hþ) ions. Over expression of CAIX is observed in cancers of colon, lung, kidney, breast, etc. CAIX plays a vital role in maintaining favourable intracellular pH for tumour cell growth and extracellular acidification which in-turn leads to drug resistance and spread of factors influencing tumour invasion. The N-terminal proteoglycan (PG) – like fragment of CAIX is unique to this isoform and is considered as potential druggable hotspot. Recently, M75 monoclonal antibody targeting the LPGEEDLPG epitope of PG like region has been proposed to reduce cellular adhesion in cancer cells. LPGEEDLPG fragment in complex with M75 has been crystallized and it serves as a strong base for development of peptide inhibitors based on interacting interfaces. Thus, in this study, an in-depth analysis of intermolecular interactions in LPGEEDLPG-M75 complex was carried out by implementing extensive molecular dynamics simulations, binding free energy calculations so as to infer the major determinant fragments of M75 that can be used as peptide inhibitors targeting PG region. Based on these analyses, 3 peptides (Pep1, Pep2 and Pep3) were synthesized and validated by in vitro assays involving cytotoxicity assessment, CAIX inhibition analysis through Direct and Indirect functional assays, and inhibition of Cell adhesion in HeLa cells. The results reveal Pep1 to be a promising inhibitor as it could efficiently modulate CAIX mediated pH homeostasis and cell adhesion in cancer cells.","container-title":"Journal of Biomolecular Structure and Dynamics","DOI":"10.1080/07391102.2019.1623075","ISSN":"0739-1102, 1538-0254","issue":"7","journalAbbreviation":"Journal of Biomolecular Structure and Dynamics","language":"en","page":"1995-2006","source":"DOI.org (Crossref)","title":"Computational modeling of novel inhibitory peptides targeting proteoglycan like region of carbonic anhydrase IX and &lt;i&gt;in vitro&lt;/i&gt; validation in HeLa cells","volume":"38","author":[{"family":"John","given":"Arun"},{"family":"Sivashanmugam","given":"Muthukumaran"},{"family":"Natarajan","given":"Sulochana Konerirajapuram"},{"family":"Umashankar","given":"Vetrivel"}],"issued":{"date-parts":[["2020",5,2]]}}}],"schema":"https://github.com/citation-style-language/schema/raw/master/csl-citation.json"} </w:instrText>
      </w:r>
      <w:r w:rsidR="00E76C65">
        <w:rPr>
          <w:lang w:val="en-GB"/>
        </w:rPr>
        <w:fldChar w:fldCharType="separate"/>
      </w:r>
      <w:r w:rsidR="00E76C65" w:rsidRPr="00E76C65">
        <w:rPr>
          <w:rFonts w:cs="Times New Roman"/>
          <w:lang w:val="en-GB"/>
        </w:rPr>
        <w:t>[28]</w:t>
      </w:r>
      <w:r w:rsidR="00E76C65">
        <w:rPr>
          <w:lang w:val="en-GB"/>
        </w:rPr>
        <w:fldChar w:fldCharType="end"/>
      </w:r>
      <w:r w:rsidRPr="000E7F16">
        <w:rPr>
          <w:lang w:val="en-GB"/>
        </w:rPr>
        <w:t xml:space="preserve">. </w:t>
      </w:r>
      <w:r w:rsidR="00BD2CCF">
        <w:rPr>
          <w:lang w:val="en-GB"/>
        </w:rPr>
        <w:t xml:space="preserve"> </w:t>
      </w:r>
      <w:r w:rsidR="00BD2CCF" w:rsidRPr="00BD2CCF">
        <w:rPr>
          <w:lang w:val="en-GB"/>
        </w:rPr>
        <w:t xml:space="preserve">Liposomes are </w:t>
      </w:r>
      <w:r w:rsidR="00BD2CCF">
        <w:rPr>
          <w:lang w:val="en-GB"/>
        </w:rPr>
        <w:t xml:space="preserve">a </w:t>
      </w:r>
      <w:r w:rsidR="00BD2CCF" w:rsidRPr="00BD2CCF">
        <w:rPr>
          <w:lang w:val="en-GB"/>
        </w:rPr>
        <w:t xml:space="preserve">widely used </w:t>
      </w:r>
      <w:r w:rsidR="00AE1C3B">
        <w:rPr>
          <w:lang w:val="en-GB"/>
        </w:rPr>
        <w:t xml:space="preserve">drug delivery </w:t>
      </w:r>
      <w:r w:rsidR="00BD2CCF" w:rsidRPr="00BD2CCF">
        <w:rPr>
          <w:lang w:val="en-GB"/>
        </w:rPr>
        <w:t xml:space="preserve">system </w:t>
      </w:r>
      <w:r w:rsidR="00F644B6">
        <w:rPr>
          <w:lang w:val="en-GB"/>
        </w:rPr>
        <w:fldChar w:fldCharType="begin"/>
      </w:r>
      <w:r w:rsidR="00E76C65">
        <w:rPr>
          <w:lang w:val="en-GB"/>
        </w:rPr>
        <w:instrText xml:space="preserve"> ADDIN ZOTERO_ITEM CSL_CITATION {"citationID":"Ur509NsH","properties":{"formattedCitation":"[29]","plainCitation":"[29]","noteIndex":0},"citationItems":[{"id":126,"uris":["http://zotero.org/users/15032150/items/ILYLHB62"],"itemData":{"id":126,"type":"article-journal","abstract":"Liposomes have been considered promising and versatile drug vesicles. Compared with traditional drug delivery systems, liposomes exhibit better properties, including site-targeting, sustained or controlled release, protection of drugs from degradation and clearance, superior therapeutic effects, and lower toxic side effects. Given these merits, several liposomal drug products have been successfully approved and used in clinics over the last couple of decades. In this review, the liposomal drug products approved by the U.S. Food and Drug Administration (FDA) and European Medicines Agency (EMA) are discussed. Based on the published approval package in the FDA and European public assessment report (EPAR) in EMA, the critical chemistry information and mature pharmaceutical technologies applied in the marketed liposomal products, including the lipid excipient, manufacturing methods, nanosizing technique, drug loading methods, as well as critical quality attributions (CQAs) of products, are introduced. Additionally, the current regulatory guidance and future perspectives related to liposomal products are summarized. This knowledge can be used for research and development of the liposomal drug candidates under various pipelines, including the laboratory bench, pilot plant, and commercial manufacturing.","container-title":"Molecules","DOI":"10.3390/molecules27041372","ISSN":"1420-3049","issue":"4","journalAbbreviation":"Molecules","language":"en","license":"https://creativecommons.org/licenses/by/4.0/","page":"1372","source":"DOI.org (Crossref)","title":"A Review of Liposomes as a Drug Delivery System: Current Status of Approved Products, Regulatory Environments, and Future Perspectives","title-short":"A Review of Liposomes as a Drug Delivery System","volume":"27","author":[{"family":"Liu","given":"Peng"},{"family":"Chen","given":"Guiliang"},{"family":"Zhang","given":"Jingchen"}],"issued":{"date-parts":[["2022",2,17]]}}}],"schema":"https://github.com/citation-style-language/schema/raw/master/csl-citation.json"} </w:instrText>
      </w:r>
      <w:r w:rsidR="00F644B6">
        <w:rPr>
          <w:lang w:val="en-GB"/>
        </w:rPr>
        <w:fldChar w:fldCharType="separate"/>
      </w:r>
      <w:r w:rsidR="00E76C65" w:rsidRPr="00E76C65">
        <w:rPr>
          <w:rFonts w:cs="Times New Roman"/>
          <w:lang w:val="en-GB"/>
        </w:rPr>
        <w:t>[29]</w:t>
      </w:r>
      <w:r w:rsidR="00F644B6">
        <w:rPr>
          <w:lang w:val="en-GB"/>
        </w:rPr>
        <w:fldChar w:fldCharType="end"/>
      </w:r>
      <w:r w:rsidR="00F644B6">
        <w:rPr>
          <w:lang w:val="en-GB"/>
        </w:rPr>
        <w:t xml:space="preserve"> </w:t>
      </w:r>
      <w:r w:rsidR="00BD2CCF" w:rsidRPr="00BD2CCF">
        <w:rPr>
          <w:lang w:val="en-GB"/>
        </w:rPr>
        <w:t>due to their biocompatibility and versatile ability to encapsulate active components in their aqueous core or incorporate them into their phospholipidic bilayer</w:t>
      </w:r>
      <w:r w:rsidR="00BD2CCF">
        <w:rPr>
          <w:lang w:val="en-GB"/>
        </w:rPr>
        <w:t xml:space="preserve"> </w:t>
      </w:r>
      <w:r w:rsidR="00BD2CCF">
        <w:rPr>
          <w:lang w:val="en-GB"/>
        </w:rPr>
        <w:fldChar w:fldCharType="begin"/>
      </w:r>
      <w:r w:rsidR="00E76C65">
        <w:rPr>
          <w:lang w:val="en-GB"/>
        </w:rPr>
        <w:instrText xml:space="preserve"> ADDIN ZOTERO_ITEM CSL_CITATION {"citationID":"kUa9MlZj","properties":{"formattedCitation":"[30]","plainCitation":"[30]","noteIndex":0},"citationItems":[{"id":124,"uris":["http://zotero.org/users/15032150/items/ACVV3IZV"],"itemData":{"id":124,"type":"article-journal","abstract":"The majority of the clinically approved iron oxide nanoparticles (IO NPs) used as contrast agents for magnetic resonance imaging (MRI) have been withdrawn from the market either due to safety concerns or lack of proﬁts. To address this challenge, liposomes have been used to prepare IO-based T2 contrast agents. We studied the inﬂuence of diﬀerent phospholipids on the relaxivity (r2) values of magneto-liposomes (MLs) containing magnetic NPs in the bilayer, where a strong correlation between the bilayer ﬂuidity and r2 is clearly shown. Embedding 5-nm IO NPs in the lipid bilayer leads to a signiﬁcant improvement in their relaxivity, where r2 values range from 153 ± 5 s−1 mM−1 for DPPC/cholesterol/DSPE-PEG (96/50/4) up to 673 ± 12 s−1 mM−1 for DOPC/DSPE-PEG (96/4), compared to “free” IO NPs with an r2 value of 16 s−1 mM−1, measured at 9.4 T MRI scanner. In vitro MRI measurements, together with the ICP-MS analysis, revealed MLs as highly selective contrast agents that were preferentially taken up by cancerous T24 cells, which led to an improvement in the contrast and an easier distinction between the healthy and the cancerous cells. A careful selection of the lipid bilayer to prepare MLs could oﬀer eﬃcient MRI contrast agents, even at very low IO NP concentrations.","container-title":"Nanomaterials","DOI":"10.3390/nano10050889","ISSN":"2079-4991","issue":"5","journalAbbreviation":"Nanomaterials","language":"en","license":"https://creativecommons.org/licenses/by/4.0/","page":"889","source":"DOI.org (Crossref)","title":"Magneto-Liposomes as MRI Contrast Agents: A Systematic Study of Different Liposomal Formulations","title-short":"Magneto-Liposomes as MRI Contrast Agents","volume":"10","author":[{"family":"Kostevšek","given":"Nina"},{"family":"Cheung","given":"Calvin C. L."},{"family":"Serša","given":"Igor"},{"family":"Kreft","given":"Mateja Erdani"},{"family":"Monaco","given":"Ilaria"},{"family":"Comes Franchini","given":"Mauro"},{"family":"Vidmar","given":"Janja"},{"family":"Al-Jamal","given":"Wafa T."}],"issued":{"date-parts":[["2020",5,6]]}}}],"schema":"https://github.com/citation-style-language/schema/raw/master/csl-citation.json"} </w:instrText>
      </w:r>
      <w:r w:rsidR="00BD2CCF">
        <w:rPr>
          <w:lang w:val="en-GB"/>
        </w:rPr>
        <w:fldChar w:fldCharType="separate"/>
      </w:r>
      <w:r w:rsidR="00E76C65" w:rsidRPr="00E76C65">
        <w:rPr>
          <w:rFonts w:cs="Times New Roman"/>
          <w:lang w:val="en-GB"/>
        </w:rPr>
        <w:t>[30]</w:t>
      </w:r>
      <w:r w:rsidR="00BD2CCF">
        <w:rPr>
          <w:lang w:val="en-GB"/>
        </w:rPr>
        <w:fldChar w:fldCharType="end"/>
      </w:r>
      <w:r w:rsidR="00BD2CCF">
        <w:rPr>
          <w:lang w:val="en-GB"/>
        </w:rPr>
        <w:fldChar w:fldCharType="begin"/>
      </w:r>
      <w:r w:rsidR="00E76C65">
        <w:rPr>
          <w:lang w:val="en-GB"/>
        </w:rPr>
        <w:instrText xml:space="preserve"> ADDIN ZOTERO_ITEM CSL_CITATION {"citationID":"KQ5Kqfod","properties":{"formattedCitation":"[31]","plainCitation":"[31]","noteIndex":0},"citationItems":[{"id":122,"uris":["http://zotero.org/users/15032150/items/IZRM8Z72"],"itemData":{"id":122,"type":"article-journal","abstract":"Liposomes — microscopic phospholipid bubbles with a bilayered membrane structure — have received a lot of attention during the past 30 years as pharmaceutical carriers of great potential. More recently, many new developments have been seen in the area of liposomal drugs — from clinically approved products to new experimental applications, with gene delivery and cancer therapy still being the principal areas of interest. For further successful development of this field, promising trends must be identified and exploited, albeit with a clear understanding of the limitations of these approaches.","container-title":"Nature Reviews Drug Discovery","DOI":"10.1038/nrd1632","ISSN":"1474-1776, 1474-1784","issue":"2","journalAbbreviation":"Nat Rev Drug Discov","language":"en","license":"http://www.springer.com/tdm","page":"145-160","source":"DOI.org (Crossref)","title":"Recent advances with liposomes as pharmaceutical carriers","volume":"4","author":[{"family":"Torchilin","given":"Vladimir P."}],"issued":{"date-parts":[["2005",2]]}}}],"schema":"https://github.com/citation-style-language/schema/raw/master/csl-citation.json"} </w:instrText>
      </w:r>
      <w:r w:rsidR="00BD2CCF">
        <w:rPr>
          <w:lang w:val="en-GB"/>
        </w:rPr>
        <w:fldChar w:fldCharType="separate"/>
      </w:r>
      <w:r w:rsidR="00E76C65" w:rsidRPr="00E76C65">
        <w:rPr>
          <w:rFonts w:cs="Times New Roman"/>
          <w:lang w:val="en-GB"/>
        </w:rPr>
        <w:t>[31]</w:t>
      </w:r>
      <w:r w:rsidR="00BD2CCF">
        <w:rPr>
          <w:lang w:val="en-GB"/>
        </w:rPr>
        <w:fldChar w:fldCharType="end"/>
      </w:r>
      <w:r w:rsidR="00BD2CCF">
        <w:rPr>
          <w:lang w:val="en-GB"/>
        </w:rPr>
        <w:fldChar w:fldCharType="begin"/>
      </w:r>
      <w:r w:rsidR="00E76C65">
        <w:rPr>
          <w:lang w:val="en-GB"/>
        </w:rPr>
        <w:instrText xml:space="preserve"> ADDIN ZOTERO_ITEM CSL_CITATION {"citationID":"Q4nnvt1M","properties":{"formattedCitation":"[32]","plainCitation":"[32]","noteIndex":0},"citationItems":[{"id":120,"uris":["http://zotero.org/users/15032150/items/LEF4G3LZ"],"itemData":{"id":120,"type":"chapter","container-title":"Molecular Imaging","ISBN":"978-3-540-21021-4","language":"en","note":"collection-title: Ernst Schering Research Foundation Workshop\nDOI: 10.1007/3-540-26809-X_6","page":"99-121","publisher":"Springer Berlin Heidelberg","source":"DOI.org (Crossref)","title":"High Relaxivity Contrast Agents for MRI and Molecular Imaging","URL":"http://link.springer.com/10.1007/3-540-26809-X_6","volume":"49","editor":[{"family":"Bogdanov","given":"A. A."},{"family":"Licha","given":"K."}],"author":[{"family":"Aime","given":"S."},{"family":"Barge","given":"A."},{"family":"Gianolio","given":"E."},{"family":"Pagliarin","given":"R."},{"family":"Silengo","given":"L"},{"family":"Tei","given":"L"}],"accessed":{"date-parts":[["2024",10,7]]},"issued":{"date-parts":[["2005"]]}}}],"schema":"https://github.com/citation-style-language/schema/raw/master/csl-citation.json"} </w:instrText>
      </w:r>
      <w:r w:rsidR="00BD2CCF">
        <w:rPr>
          <w:lang w:val="en-GB"/>
        </w:rPr>
        <w:fldChar w:fldCharType="separate"/>
      </w:r>
      <w:r w:rsidR="00E76C65" w:rsidRPr="00E76C65">
        <w:rPr>
          <w:rFonts w:cs="Times New Roman"/>
          <w:lang w:val="en-GB"/>
        </w:rPr>
        <w:t>[32]</w:t>
      </w:r>
      <w:r w:rsidR="00BD2CCF">
        <w:rPr>
          <w:lang w:val="en-GB"/>
        </w:rPr>
        <w:fldChar w:fldCharType="end"/>
      </w:r>
      <w:r w:rsidR="00BD2CCF">
        <w:rPr>
          <w:lang w:val="en-GB"/>
        </w:rPr>
        <w:t xml:space="preserve">. </w:t>
      </w:r>
      <w:r w:rsidR="00BD2CCF" w:rsidRPr="00BD2CCF">
        <w:rPr>
          <w:lang w:val="en-GB"/>
        </w:rPr>
        <w:t xml:space="preserve"> </w:t>
      </w:r>
      <w:r w:rsidRPr="000E7F16">
        <w:rPr>
          <w:lang w:val="en-GB"/>
        </w:rPr>
        <w:t>The results</w:t>
      </w:r>
      <w:r w:rsidR="00BD2CCF">
        <w:rPr>
          <w:lang w:val="en-GB"/>
        </w:rPr>
        <w:t xml:space="preserve"> of our work</w:t>
      </w:r>
      <w:r w:rsidRPr="000E7F16">
        <w:rPr>
          <w:lang w:val="en-GB"/>
        </w:rPr>
        <w:t xml:space="preserve"> </w:t>
      </w:r>
      <w:r w:rsidR="00AA1700" w:rsidRPr="000E7F16">
        <w:rPr>
          <w:lang w:val="en-GB"/>
        </w:rPr>
        <w:t>showed a good</w:t>
      </w:r>
      <w:r w:rsidRPr="000E7F16">
        <w:rPr>
          <w:lang w:val="en-GB"/>
        </w:rPr>
        <w:t xml:space="preserve"> internalization of the probe </w:t>
      </w:r>
      <w:r w:rsidR="008E12EC" w:rsidRPr="000E7F16">
        <w:rPr>
          <w:lang w:val="en-GB"/>
        </w:rPr>
        <w:t>into the tumor</w:t>
      </w:r>
      <w:r w:rsidRPr="000E7F16">
        <w:rPr>
          <w:lang w:val="en-GB"/>
        </w:rPr>
        <w:t xml:space="preserve"> cells, </w:t>
      </w:r>
      <w:r w:rsidR="008E12EC" w:rsidRPr="000E7F16">
        <w:rPr>
          <w:lang w:val="en-GB"/>
        </w:rPr>
        <w:t xml:space="preserve">accompanied by the </w:t>
      </w:r>
      <w:r w:rsidRPr="000E7F16">
        <w:rPr>
          <w:lang w:val="en-GB"/>
        </w:rPr>
        <w:t xml:space="preserve">release of the liposome </w:t>
      </w:r>
      <w:r w:rsidR="00134179" w:rsidRPr="000E7F16">
        <w:rPr>
          <w:lang w:val="en-GB"/>
        </w:rPr>
        <w:t xml:space="preserve">payload </w:t>
      </w:r>
      <w:r w:rsidR="008E12EC" w:rsidRPr="000E7F16">
        <w:rPr>
          <w:lang w:val="en-GB"/>
        </w:rPr>
        <w:t>in the cytoplasmatic compartment, thus yielding</w:t>
      </w:r>
      <w:r w:rsidRPr="000E7F16">
        <w:rPr>
          <w:lang w:val="en-GB"/>
        </w:rPr>
        <w:t xml:space="preserve"> a </w:t>
      </w:r>
      <w:r w:rsidR="00134179" w:rsidRPr="000E7F16">
        <w:rPr>
          <w:lang w:val="en-GB"/>
        </w:rPr>
        <w:t xml:space="preserve">marked </w:t>
      </w:r>
      <w:r w:rsidRPr="000E7F16">
        <w:rPr>
          <w:lang w:val="en-GB"/>
        </w:rPr>
        <w:t xml:space="preserve">increase in </w:t>
      </w:r>
      <w:r w:rsidR="008E12EC" w:rsidRPr="000E7F16">
        <w:rPr>
          <w:lang w:val="en-GB"/>
        </w:rPr>
        <w:t xml:space="preserve">the </w:t>
      </w:r>
      <w:r w:rsidRPr="000E7F16">
        <w:rPr>
          <w:lang w:val="en-GB"/>
        </w:rPr>
        <w:t xml:space="preserve">MRI signal. </w:t>
      </w:r>
    </w:p>
    <w:p w14:paraId="24DB48B2" w14:textId="1DA8989F" w:rsidR="0029256F" w:rsidRDefault="00670DCD" w:rsidP="0029256F">
      <w:pPr>
        <w:pStyle w:val="Nessunaspaziatura"/>
        <w:rPr>
          <w:lang w:val="en-GB"/>
        </w:rPr>
      </w:pPr>
      <w:r w:rsidRPr="000E7F16">
        <w:rPr>
          <w:lang w:val="en-GB"/>
        </w:rPr>
        <w:t>On the basis of</w:t>
      </w:r>
      <w:r w:rsidR="0029256F" w:rsidRPr="000E7F16">
        <w:rPr>
          <w:lang w:val="en-GB"/>
        </w:rPr>
        <w:t xml:space="preserve"> the promising </w:t>
      </w:r>
      <w:r w:rsidR="0029256F" w:rsidRPr="000E7F16">
        <w:rPr>
          <w:i/>
          <w:lang w:val="en-GB"/>
        </w:rPr>
        <w:t>in vitro</w:t>
      </w:r>
      <w:r w:rsidR="0029256F" w:rsidRPr="000E7F16">
        <w:rPr>
          <w:lang w:val="en-GB"/>
        </w:rPr>
        <w:t xml:space="preserve"> results, we deemed it of interest to translate this </w:t>
      </w:r>
      <w:r w:rsidR="008E12EC" w:rsidRPr="000E7F16">
        <w:rPr>
          <w:lang w:val="en-GB"/>
        </w:rPr>
        <w:t xml:space="preserve">targeting </w:t>
      </w:r>
      <w:r w:rsidR="0029256F" w:rsidRPr="000E7F16">
        <w:rPr>
          <w:lang w:val="en-GB"/>
        </w:rPr>
        <w:t xml:space="preserve">approach </w:t>
      </w:r>
      <w:r w:rsidR="008E12EC" w:rsidRPr="000E7F16">
        <w:rPr>
          <w:lang w:val="en-GB"/>
        </w:rPr>
        <w:t xml:space="preserve">to the PG domain of CAIX </w:t>
      </w:r>
      <w:r w:rsidR="0029256F" w:rsidRPr="000E7F16">
        <w:rPr>
          <w:lang w:val="en-GB"/>
        </w:rPr>
        <w:t xml:space="preserve">from cells to </w:t>
      </w:r>
      <w:r w:rsidR="0029256F" w:rsidRPr="000E7F16">
        <w:rPr>
          <w:i/>
          <w:lang w:val="en-GB"/>
        </w:rPr>
        <w:t>in vivo</w:t>
      </w:r>
      <w:r w:rsidR="0029256F" w:rsidRPr="000E7F16">
        <w:rPr>
          <w:lang w:val="en-GB"/>
        </w:rPr>
        <w:t xml:space="preserve"> breast cancer murine models. </w:t>
      </w:r>
    </w:p>
    <w:p w14:paraId="67F3BB0A" w14:textId="77777777" w:rsidR="00D76C54" w:rsidRPr="000E7F16" w:rsidRDefault="00D76C54" w:rsidP="0029256F">
      <w:pPr>
        <w:pStyle w:val="Nessunaspaziatura"/>
        <w:rPr>
          <w:lang w:val="en-GB"/>
        </w:rPr>
      </w:pPr>
    </w:p>
    <w:p w14:paraId="05EE4160" w14:textId="1593F11E" w:rsidR="009343F8" w:rsidRPr="000E7F16" w:rsidRDefault="009343F8" w:rsidP="009343F8">
      <w:pPr>
        <w:pStyle w:val="Nessunaspaziatura"/>
        <w:rPr>
          <w:lang w:val="en-GB"/>
        </w:rPr>
      </w:pPr>
      <w:r w:rsidRPr="000E7F16">
        <w:rPr>
          <w:b/>
          <w:lang w:val="en-GB"/>
        </w:rPr>
        <w:t>2</w:t>
      </w:r>
      <w:r w:rsidR="001B2779" w:rsidRPr="000E7F16">
        <w:rPr>
          <w:lang w:val="en-GB"/>
        </w:rPr>
        <w:t>.</w:t>
      </w:r>
      <w:r w:rsidRPr="000E7F16">
        <w:rPr>
          <w:lang w:val="en-GB"/>
        </w:rPr>
        <w:t xml:space="preserve"> </w:t>
      </w:r>
      <w:r w:rsidR="001B2779" w:rsidRPr="00D76C54">
        <w:rPr>
          <w:b/>
          <w:lang w:val="en-GB"/>
        </w:rPr>
        <w:t>Experimental section</w:t>
      </w:r>
    </w:p>
    <w:p w14:paraId="204EC2F0" w14:textId="77777777" w:rsidR="009343F8" w:rsidRPr="000E7F16" w:rsidRDefault="009343F8" w:rsidP="009343F8">
      <w:pPr>
        <w:pStyle w:val="Nessunaspaziatura"/>
        <w:rPr>
          <w:lang w:val="en-GB"/>
        </w:rPr>
      </w:pPr>
      <w:r w:rsidRPr="000E7F16">
        <w:rPr>
          <w:lang w:val="en-GB"/>
        </w:rPr>
        <w:t>2.1 Materials</w:t>
      </w:r>
    </w:p>
    <w:p w14:paraId="089945F8" w14:textId="4D35549D" w:rsidR="009343F8" w:rsidRPr="000E7F16" w:rsidRDefault="009343F8" w:rsidP="009343F8">
      <w:pPr>
        <w:pStyle w:val="Nessunaspaziatura"/>
        <w:rPr>
          <w:lang w:val="en-GB"/>
        </w:rPr>
      </w:pPr>
      <w:r w:rsidRPr="000E7F16">
        <w:rPr>
          <w:lang w:val="en-GB"/>
        </w:rPr>
        <w:t xml:space="preserve">Phospholipids and chemicals for </w:t>
      </w:r>
      <w:r w:rsidR="007D0E88" w:rsidRPr="000E7F16">
        <w:rPr>
          <w:lang w:val="en-GB"/>
        </w:rPr>
        <w:t xml:space="preserve">the preparation of </w:t>
      </w:r>
      <w:r w:rsidRPr="000E7F16">
        <w:rPr>
          <w:lang w:val="en-GB"/>
        </w:rPr>
        <w:t>liposomes were purchased from Sigma-Aldrich Co. (Merck, St. Louis, MO, USA). GdHPDO3A injectable solution was kindly provided by Bracco Imaging S.p.A. (Colleretto Giacosa (TO), Italy). The culture medium RPMI 1640, the biological buffers, fetal bovine serum (FBS), glutamine, penicillin–streptomycin mixture, and trypsin were purchased from Euroclone S.p.A. Rhodamine was purchased from Sigma-Aldrich (St Louise, MO, USA). Immunofluorescence reagents, including DAPI and Phalloidin were purchased from Sigma-Aldrich Co. All Fmoc-protected amino acids were purchased from Novabiochem®, and N,N-diisopropylcarbodiimide (DIC), OxymaPure®, and Fmoc-H-Rink Amide ChemMa-trix resin (0.4 mmol/g) were purchased from Sigma-Aldrich Co. (Merck, St. Louis, MO, USA). Solvents for synthesis, deprotection reagents and cleavage reagents were of synthesis grade and purchased from Sigma-Aldrich Co. (Merck, St. Louis, MO, USA). Solvents and other chemicals used for high-performance liquid chromatography (HPLC) were purchased from VWR International. Peptide</w:t>
      </w:r>
      <w:r w:rsidR="007D0E88" w:rsidRPr="000E7F16">
        <w:rPr>
          <w:lang w:val="en-GB"/>
        </w:rPr>
        <w:t>s</w:t>
      </w:r>
      <w:r w:rsidRPr="000E7F16">
        <w:rPr>
          <w:lang w:val="en-GB"/>
        </w:rPr>
        <w:t xml:space="preserve"> were </w:t>
      </w:r>
      <w:r w:rsidRPr="000E7F16">
        <w:rPr>
          <w:lang w:val="en-GB"/>
        </w:rPr>
        <w:lastRenderedPageBreak/>
        <w:t>synthesized using a Liberty Blue™ automated microwave peptide synthesizer purchased from CEM, following a standard Fmoc protocol. The H-Rink Amide ChemMatrix resin was used as solid support.</w:t>
      </w:r>
    </w:p>
    <w:p w14:paraId="6AC8E5C6" w14:textId="77777777" w:rsidR="009343F8" w:rsidRPr="000E7F16" w:rsidRDefault="009343F8" w:rsidP="009343F8">
      <w:pPr>
        <w:pStyle w:val="Nessunaspaziatura"/>
        <w:rPr>
          <w:lang w:val="en-GB"/>
        </w:rPr>
      </w:pPr>
    </w:p>
    <w:p w14:paraId="7B1DE7EF" w14:textId="61817842" w:rsidR="009343F8" w:rsidRPr="000E7F16" w:rsidRDefault="009343F8" w:rsidP="009343F8">
      <w:pPr>
        <w:pStyle w:val="Nessunaspaziatura"/>
        <w:rPr>
          <w:lang w:val="en-GB"/>
        </w:rPr>
      </w:pPr>
      <w:r w:rsidRPr="000E7F16">
        <w:rPr>
          <w:lang w:val="en-GB"/>
        </w:rPr>
        <w:t xml:space="preserve">2.2 </w:t>
      </w:r>
      <w:r w:rsidR="007D0E88" w:rsidRPr="000E7F16">
        <w:rPr>
          <w:lang w:val="en-GB"/>
        </w:rPr>
        <w:t>P</w:t>
      </w:r>
      <w:r w:rsidRPr="000E7F16">
        <w:rPr>
          <w:lang w:val="en-GB"/>
        </w:rPr>
        <w:t xml:space="preserve">reparation and </w:t>
      </w:r>
      <w:r w:rsidR="007D0E88" w:rsidRPr="000E7F16">
        <w:rPr>
          <w:lang w:val="en-GB"/>
        </w:rPr>
        <w:t>characterization of Liposomes</w:t>
      </w:r>
    </w:p>
    <w:p w14:paraId="4557C428" w14:textId="53E2619A" w:rsidR="003848D4" w:rsidRPr="000E7F16" w:rsidRDefault="009343F8" w:rsidP="003848D4">
      <w:pPr>
        <w:pStyle w:val="Nessunaspaziatura"/>
        <w:rPr>
          <w:lang w:val="en-GB"/>
        </w:rPr>
      </w:pPr>
      <w:r w:rsidRPr="000E7F16">
        <w:rPr>
          <w:lang w:val="en-GB"/>
        </w:rPr>
        <w:t xml:space="preserve">The lipid mixture chosen for liposome synthesis </w:t>
      </w:r>
      <w:r w:rsidR="007D0E88" w:rsidRPr="000E7F16">
        <w:rPr>
          <w:lang w:val="en-GB"/>
        </w:rPr>
        <w:t>consisted of</w:t>
      </w:r>
      <w:r w:rsidRPr="000E7F16">
        <w:rPr>
          <w:lang w:val="en-GB"/>
        </w:rPr>
        <w:t xml:space="preserve"> DPPC (1, 2-Dipalmitoyl-sn-glycero-3- phosphocholine), DSPE-PEG 2000 MeO (1,2-Distearoyl-sn-glycero-3-phosphoethanolamine N-[methoxy(polyethyleneglycol)-2000], ammonium salt), and DSPE-PEG 2000 Mal (1,2- distearoyl-sn-glycero-3-phosphoethanolamine-N-[maleimide(polyethylene glycol)-2000] ammonium salt) at a 95:4:1 molar ratio</w:t>
      </w:r>
      <w:r w:rsidR="007D0E88" w:rsidRPr="000E7F16">
        <w:rPr>
          <w:lang w:val="en-GB"/>
        </w:rPr>
        <w:t>, respectively</w:t>
      </w:r>
      <w:r w:rsidRPr="000E7F16">
        <w:rPr>
          <w:lang w:val="en-GB"/>
        </w:rPr>
        <w:t>. Liposomes were prepared using the</w:t>
      </w:r>
      <w:r w:rsidR="00A54D10" w:rsidRPr="000E7F16">
        <w:rPr>
          <w:lang w:val="en-GB"/>
        </w:rPr>
        <w:t xml:space="preserve"> thin-film hydration method</w:t>
      </w:r>
      <w:r w:rsidR="00A54D10" w:rsidRPr="000E7F16">
        <w:rPr>
          <w:lang w:val="en-GB"/>
        </w:rPr>
        <w:fldChar w:fldCharType="begin"/>
      </w:r>
      <w:r w:rsidR="00E76C65">
        <w:rPr>
          <w:lang w:val="en-GB"/>
        </w:rPr>
        <w:instrText xml:space="preserve"> ADDIN ZOTERO_ITEM CSL_CITATION {"citationID":"5bEw7Yby","properties":{"formattedCitation":"[33]","plainCitation":"[33]","noteIndex":0},"citationItems":[{"id":97,"uris":["http://zotero.org/users/15032150/items/ENCLFBXL"],"itemData":{"id":97,"type":"article-journal","abstract":"Studying the interactions between lipid membranes and various bioactive molecules (e.g., polyphenols) is important for determining the effects they can have on the functionality of lipid bilayers. This knowledge allows us to use the chosen compounds as potential inhibitors of bacterial and cancer cells, for elimination of viruses, or simply for keeping our healthy cells in good condition. As studying those effect can be exceedingly difﬁcult on living cells, model lipid membranes, such as liposomes, can be used instead. Liposomal bilayer systems represent the most basic platform for studying those interactions, as they are simple, quite easy to prepare and relatively stable. They are especially useful for investigating the effects of bioactive compounds on the structure and kinetics of simple lipid membranes. In this review, we have described the most basic methods available for preparation of liposomes, as well as the essential techniques for studying the effects of bioactive compounds on those liposomes. Additionally, we have provided details for an easy laboratory implementation of some of the described methods, which should prove useful especially to those relatively new on this research ﬁeld.","container-title":"International Journal of Molecular Sciences","DOI":"10.3390/ijms22126547","ISSN":"1422-0067","issue":"12","journalAbbreviation":"IJMS","language":"en","license":"https://creativecommons.org/licenses/by/4.0/","page":"6547","source":"DOI.org (Crossref)","title":"Basic Methods for Preparation of Liposomes and Studying Their Interactions with Different Compounds, with the Emphasis on Polyphenols","volume":"22","author":[{"family":"Šturm","given":"Luka"},{"family":"Poklar Ulrih","given":"Nataša"}],"issued":{"date-parts":[["2021",6,18]]}}}],"schema":"https://github.com/citation-style-language/schema/raw/master/csl-citation.json"} </w:instrText>
      </w:r>
      <w:r w:rsidR="00A54D10" w:rsidRPr="000E7F16">
        <w:rPr>
          <w:lang w:val="en-GB"/>
        </w:rPr>
        <w:fldChar w:fldCharType="separate"/>
      </w:r>
      <w:r w:rsidR="00E76C65" w:rsidRPr="00E76C65">
        <w:rPr>
          <w:rFonts w:cs="Times New Roman"/>
          <w:lang w:val="en-GB"/>
        </w:rPr>
        <w:t>[33]</w:t>
      </w:r>
      <w:r w:rsidR="00A54D10" w:rsidRPr="000E7F16">
        <w:rPr>
          <w:lang w:val="en-GB"/>
        </w:rPr>
        <w:fldChar w:fldCharType="end"/>
      </w:r>
      <w:r w:rsidRPr="000E7F16">
        <w:rPr>
          <w:lang w:val="en-GB"/>
        </w:rPr>
        <w:t xml:space="preserve">. Briefly: </w:t>
      </w:r>
      <w:r w:rsidR="007D0E88" w:rsidRPr="000E7F16">
        <w:rPr>
          <w:lang w:val="en-GB"/>
        </w:rPr>
        <w:t xml:space="preserve">the </w:t>
      </w:r>
      <w:r w:rsidR="00E76C65">
        <w:rPr>
          <w:lang w:val="en-GB"/>
        </w:rPr>
        <w:t>MRI probes (herein named Lip_Pep</w:t>
      </w:r>
      <w:r w:rsidRPr="000E7F16">
        <w:rPr>
          <w:lang w:val="en-GB"/>
        </w:rPr>
        <w:t xml:space="preserve"> and LiP</w:t>
      </w:r>
      <w:r w:rsidR="00E76C65">
        <w:rPr>
          <w:lang w:val="en-GB"/>
        </w:rPr>
        <w:t>_</w:t>
      </w:r>
      <w:r w:rsidRPr="000E7F16">
        <w:rPr>
          <w:lang w:val="en-GB"/>
        </w:rPr>
        <w:t xml:space="preserve">SCR) were prepared </w:t>
      </w:r>
      <w:r w:rsidR="007D0E88" w:rsidRPr="000E7F16">
        <w:rPr>
          <w:lang w:val="en-GB"/>
        </w:rPr>
        <w:t xml:space="preserve">by </w:t>
      </w:r>
      <w:r w:rsidRPr="000E7F16">
        <w:rPr>
          <w:lang w:val="en-GB"/>
        </w:rPr>
        <w:t>dissolving the lipid components in chloroform (20 mg lipid/mL). The organic solvent was removed in vacuum until a thin film was formed. Then, the film was hydrated at 55 °C with a solution of GdHPDO3A 300 mM at pH 7.4. The suspension was progressively extruded at 55 °C through polycarbonate filters of decreasing pore size: 400 nm (two times), and 200 nm (three times). Liposomes suspension was split in three parts. One of these parts was let to react with a controlled excess of the specific peptides (Pep) to functionalize the maleimide residues presen</w:t>
      </w:r>
      <w:r w:rsidR="003848D4">
        <w:rPr>
          <w:lang w:val="en-GB"/>
        </w:rPr>
        <w:t>t on the liposomal surface (Lip_</w:t>
      </w:r>
      <w:r w:rsidRPr="000E7F16">
        <w:rPr>
          <w:lang w:val="en-GB"/>
        </w:rPr>
        <w:t>Pep). The second part was let to react with a controlled excess of the non-specific peptides (SCR) to functionalize the maleimide residues present on the liposomal surface (Li</w:t>
      </w:r>
      <w:r w:rsidR="003848D4">
        <w:rPr>
          <w:lang w:val="en-GB"/>
        </w:rPr>
        <w:t>p_SCR) and control liposome (LIP</w:t>
      </w:r>
      <w:r w:rsidRPr="000E7F16">
        <w:rPr>
          <w:lang w:val="en-GB"/>
        </w:rPr>
        <w:t xml:space="preserve">) left as it is. Non-encapsulated GdHPDO3A and unbound peptide were removed by </w:t>
      </w:r>
      <w:r w:rsidR="00774FAF" w:rsidRPr="000E7F16">
        <w:rPr>
          <w:lang w:val="en-GB"/>
        </w:rPr>
        <w:t xml:space="preserve">extensive </w:t>
      </w:r>
      <w:r w:rsidRPr="000E7F16">
        <w:rPr>
          <w:lang w:val="en-GB"/>
        </w:rPr>
        <w:t xml:space="preserve">dialysis carried out against an isotonic HEPES buffer (5 mM HEPES, 0.15 M NaCl, pH 7.4) at 4 ◦C using a dialysis cellulose membrane with 14 KDa molecular weight cut-off purchased from Sigma-Aldrich, St. Louis, MO, USA. Additional liposomes (with the same membrane composition) were prepared, containing Rhodamine B 0.1 mM in Hepes  </w:t>
      </w:r>
      <w:r w:rsidR="003848D4">
        <w:rPr>
          <w:lang w:val="en-GB"/>
        </w:rPr>
        <w:t>buffer 300 mOsm (herein named RLip_</w:t>
      </w:r>
      <w:r w:rsidRPr="000E7F16">
        <w:rPr>
          <w:lang w:val="en-GB"/>
        </w:rPr>
        <w:t xml:space="preserve">Pep; </w:t>
      </w:r>
      <w:r w:rsidR="003848D4">
        <w:rPr>
          <w:lang w:val="en-GB"/>
        </w:rPr>
        <w:t>RLip_SCR; RLIP</w:t>
      </w:r>
      <w:r w:rsidR="00774FAF" w:rsidRPr="000E7F16">
        <w:rPr>
          <w:lang w:val="en-GB"/>
        </w:rPr>
        <w:t>, respectively</w:t>
      </w:r>
      <w:r w:rsidRPr="000E7F16">
        <w:rPr>
          <w:lang w:val="en-GB"/>
        </w:rPr>
        <w:t xml:space="preserve">), for confocal studies. The mean hydrodynamic diameter of liposomes was determined </w:t>
      </w:r>
      <w:r w:rsidR="00774FAF" w:rsidRPr="000E7F16">
        <w:rPr>
          <w:lang w:val="en-GB"/>
        </w:rPr>
        <w:t>by means of</w:t>
      </w:r>
      <w:r w:rsidRPr="000E7F16">
        <w:rPr>
          <w:lang w:val="en-GB"/>
        </w:rPr>
        <w:t xml:space="preserve"> dynamic light scattering measurements (Malvern ZS Nanosizer, Malvern Instrumentation, UK) at 25 °C and a scattering angle of 90°. 10 μL of liposome suspension was diluted in 1 mL of filtered isotonic HEPES buffer (pH 7.4). Triplicate measurements were performed. The final concentration of Gd-HPDO3A in the liposome suspensions was determined by NMR magnetic susceptibility measurement</w:t>
      </w:r>
      <w:r w:rsidR="00774FAF" w:rsidRPr="000E7F16">
        <w:rPr>
          <w:lang w:val="en-GB"/>
        </w:rPr>
        <w:t xml:space="preserve"> (the</w:t>
      </w:r>
      <w:r w:rsidRPr="000E7F16">
        <w:rPr>
          <w:lang w:val="en-GB"/>
        </w:rPr>
        <w:t xml:space="preserve"> Evans assay</w:t>
      </w:r>
      <w:r w:rsidR="00774FAF" w:rsidRPr="000E7F16">
        <w:rPr>
          <w:lang w:val="en-GB"/>
        </w:rPr>
        <w:t>)</w:t>
      </w:r>
      <w:r w:rsidRPr="000E7F16">
        <w:rPr>
          <w:lang w:val="en-GB"/>
        </w:rPr>
        <w:t xml:space="preserve">, </w:t>
      </w:r>
      <w:r w:rsidR="00774FAF" w:rsidRPr="000E7F16">
        <w:rPr>
          <w:lang w:val="en-GB"/>
        </w:rPr>
        <w:t>on</w:t>
      </w:r>
      <w:r w:rsidRPr="000E7F16">
        <w:rPr>
          <w:lang w:val="en-GB"/>
        </w:rPr>
        <w:t xml:space="preserve"> a Bruker 600 MHz spectrometer (AVANCE 600, 14 T).</w:t>
      </w:r>
    </w:p>
    <w:p w14:paraId="369AAA71" w14:textId="30810C6F" w:rsidR="009343F8" w:rsidRPr="000E7F16" w:rsidRDefault="009343F8" w:rsidP="009343F8">
      <w:pPr>
        <w:pStyle w:val="Nessunaspaziatura"/>
        <w:rPr>
          <w:lang w:val="en-GB"/>
        </w:rPr>
      </w:pPr>
      <w:r w:rsidRPr="000E7F16">
        <w:rPr>
          <w:lang w:val="en-GB"/>
        </w:rPr>
        <w:t>R</w:t>
      </w:r>
      <w:r w:rsidR="00290C7D">
        <w:rPr>
          <w:lang w:val="en-GB"/>
        </w:rPr>
        <w:t>h</w:t>
      </w:r>
      <w:r w:rsidRPr="000E7F16">
        <w:rPr>
          <w:lang w:val="en-GB"/>
        </w:rPr>
        <w:t xml:space="preserve">odamine B concentration was determined fluorimetrically (λex = 553 nm, λem = 579 nm , Fluoromax-4 spectrofluorimeter (Horiba Jobin Yvon)) after complete degradation of liposomes </w:t>
      </w:r>
      <w:r w:rsidR="00774FAF" w:rsidRPr="000E7F16">
        <w:rPr>
          <w:lang w:val="en-GB"/>
        </w:rPr>
        <w:t>upon the application of</w:t>
      </w:r>
      <w:r w:rsidRPr="000E7F16">
        <w:rPr>
          <w:lang w:val="en-GB"/>
        </w:rPr>
        <w:t xml:space="preserve"> several cycles of sonication using a tip at 70% power.</w:t>
      </w:r>
    </w:p>
    <w:p w14:paraId="668992AE" w14:textId="1CA44843" w:rsidR="009343F8" w:rsidRPr="000E7F16" w:rsidRDefault="009343F8" w:rsidP="009343F8">
      <w:pPr>
        <w:pStyle w:val="Nessunaspaziatura"/>
        <w:rPr>
          <w:lang w:val="en-GB"/>
        </w:rPr>
      </w:pPr>
      <w:r w:rsidRPr="000E7F16">
        <w:rPr>
          <w:lang w:val="en-GB"/>
        </w:rPr>
        <w:lastRenderedPageBreak/>
        <w:t xml:space="preserve">Relaxivity measurements were performed at 21.5 MHz on liposome </w:t>
      </w:r>
      <w:r w:rsidR="00593BB4" w:rsidRPr="000E7F16">
        <w:rPr>
          <w:lang w:val="en-GB"/>
        </w:rPr>
        <w:t>suspensions</w:t>
      </w:r>
      <w:r w:rsidRPr="000E7F16">
        <w:rPr>
          <w:lang w:val="en-GB"/>
        </w:rPr>
        <w:t xml:space="preserve"> diluted to a Gd</w:t>
      </w:r>
      <w:r w:rsidRPr="00290C7D">
        <w:rPr>
          <w:vertAlign w:val="superscript"/>
          <w:lang w:val="en-GB"/>
        </w:rPr>
        <w:t>3+</w:t>
      </w:r>
      <w:r w:rsidRPr="000E7F16">
        <w:rPr>
          <w:lang w:val="en-GB"/>
        </w:rPr>
        <w:t xml:space="preserve"> concentration of 1 mM before and after 40-second cycles of sonication using a tip at 70% power.</w:t>
      </w:r>
    </w:p>
    <w:p w14:paraId="46CD110D" w14:textId="0DD35300" w:rsidR="009343F8" w:rsidRPr="000E7F16" w:rsidRDefault="009343F8" w:rsidP="009343F8">
      <w:pPr>
        <w:pStyle w:val="Nessunaspaziatura"/>
        <w:rPr>
          <w:lang w:val="en-GB"/>
        </w:rPr>
      </w:pPr>
      <w:r w:rsidRPr="000E7F16">
        <w:rPr>
          <w:lang w:val="en-GB"/>
        </w:rPr>
        <w:t xml:space="preserve">To verify the binding of the peptide on the surface of the liposome, measurements were performed using Nanodrop (NanoDrop One/OneC UV-Vis, Thermo Fisher Scientific Inc.). The NanoDrop spectrophotometer provides a comprehensive UV-Vis spectroscopic analysis and has a wide spectral range (190-850 nm) suitable for the measurement of peptides, DNA, and RNA. The absorbance of the peptide backbone at 205 </w:t>
      </w:r>
      <w:r w:rsidR="00593BB4" w:rsidRPr="000E7F16">
        <w:rPr>
          <w:lang w:val="en-GB"/>
        </w:rPr>
        <w:t>(</w:t>
      </w:r>
      <w:r w:rsidRPr="000E7F16">
        <w:rPr>
          <w:lang w:val="en-GB"/>
        </w:rPr>
        <w:t>recommended for peptides that lack or have few Trp and Tyr residues as in Pep and SCR cases)</w:t>
      </w:r>
      <w:r w:rsidR="008F4B06">
        <w:rPr>
          <w:lang w:val="en-GB"/>
        </w:rPr>
        <w:t xml:space="preserve"> </w:t>
      </w:r>
      <w:r w:rsidR="00593BB4" w:rsidRPr="000E7F16">
        <w:rPr>
          <w:lang w:val="en-GB"/>
        </w:rPr>
        <w:t>was measured</w:t>
      </w:r>
      <w:r w:rsidRPr="000E7F16">
        <w:rPr>
          <w:lang w:val="en-GB"/>
        </w:rPr>
        <w:t>.</w:t>
      </w:r>
    </w:p>
    <w:p w14:paraId="4F329DC6" w14:textId="77777777" w:rsidR="009343F8" w:rsidRPr="000E7F16" w:rsidRDefault="009343F8" w:rsidP="009343F8">
      <w:pPr>
        <w:pStyle w:val="Nessunaspaziatura"/>
        <w:rPr>
          <w:lang w:val="en-GB"/>
        </w:rPr>
      </w:pPr>
    </w:p>
    <w:p w14:paraId="4413F285" w14:textId="3823C468" w:rsidR="009343F8" w:rsidRPr="000E7F16" w:rsidRDefault="009343F8" w:rsidP="009343F8">
      <w:pPr>
        <w:pStyle w:val="Nessunaspaziatura"/>
        <w:rPr>
          <w:lang w:val="en-GB"/>
        </w:rPr>
      </w:pPr>
      <w:r w:rsidRPr="000E7F16">
        <w:rPr>
          <w:lang w:val="en-GB"/>
        </w:rPr>
        <w:t>2.3 Solid phase peptide synthesis</w:t>
      </w:r>
    </w:p>
    <w:p w14:paraId="4C4BA724" w14:textId="0717909E" w:rsidR="009343F8" w:rsidRPr="000E7F16" w:rsidRDefault="009343F8" w:rsidP="009343F8">
      <w:pPr>
        <w:pStyle w:val="Nessunaspaziatura"/>
        <w:rPr>
          <w:lang w:val="en-GB"/>
        </w:rPr>
      </w:pPr>
      <w:r w:rsidRPr="000E7F16">
        <w:rPr>
          <w:lang w:val="en-GB"/>
        </w:rPr>
        <w:t xml:space="preserve">Targeting peptides were prepared as described in ref (pharmaceutical). Briefly: Standard couplings of amino acids were carried out in DMF using DIC/OxymaPure® activation and piperidine deprotection. After completing </w:t>
      </w:r>
      <w:r w:rsidR="00593BB4" w:rsidRPr="000E7F16">
        <w:rPr>
          <w:lang w:val="en-GB"/>
        </w:rPr>
        <w:t xml:space="preserve">the </w:t>
      </w:r>
      <w:r w:rsidRPr="000E7F16">
        <w:rPr>
          <w:lang w:val="en-GB"/>
        </w:rPr>
        <w:t>synthesis, the resin with the bound peptide was moved into a reactor for washings and then cleavage. Washings were done with 100 mL of Dimethylformamide (DMF) first, then with 100 mL of Dimethyl carbonate (DMC), and finally with 25 mL x 2 of EtOEt. For drying, the reactor was connected to the vacuum pump for 1 hour. The peptide was cleaved from the resin manually by using Trifluoroacetic acid (TFA) under gentle agitation for 2 hours at room temperature in the presence of scavengers (standard cleavage solution: TFA/Phenol/MilliQWater/Triisopropyl silane (TIPS) 88:5:5:2) to avoid oxidation. After filtration, the crude peptides were precipitated by the addition of cold diethyl ether, centrifuged, washed with cold Et2O five times, dried and dissolved in ultrapure water.</w:t>
      </w:r>
      <w:r w:rsidR="00593BB4" w:rsidRPr="000E7F16">
        <w:rPr>
          <w:lang w:val="en-GB"/>
        </w:rPr>
        <w:t xml:space="preserve"> </w:t>
      </w:r>
      <w:r w:rsidRPr="000E7F16">
        <w:rPr>
          <w:lang w:val="en-GB"/>
        </w:rPr>
        <w:t>Analyses of synthesized peptides were carried out by UPLC-MS Acquity H-Class Plus, on an Acquity UPLC Peptide BEH C18 column (300 Å, 1.7 µm, 2.1 mm x 100 mm), both purchased from Waters, with solvent B (acetonitrile with 0.05% TFA) versus solvent A (water with 0.05% TFA) using a 5%–95% to a 100%-0% gradient, at a flow rate of 0.4 mL/min for 13 min. Purification was performed through an HPLC AKTA</w:t>
      </w:r>
      <w:r w:rsidR="00593BB4" w:rsidRPr="000E7F16">
        <w:rPr>
          <w:lang w:val="en-GB"/>
        </w:rPr>
        <w:t xml:space="preserve"> </w:t>
      </w:r>
      <w:r w:rsidRPr="000E7F16">
        <w:rPr>
          <w:lang w:val="en-GB"/>
        </w:rPr>
        <w:t>purifier 10 on an X Terra Perp MS C18 OBDTM (5 µm, 19 mm x 100 mm) column in order to recover a fraction that would ensure the highest purity, and a new UPLC-MS analysis was performed. Finally, peptides were frozen, lyophilized, and stored at -20°C.</w:t>
      </w:r>
    </w:p>
    <w:p w14:paraId="7C90243D" w14:textId="77777777" w:rsidR="009343F8" w:rsidRPr="000E7F16" w:rsidRDefault="009343F8" w:rsidP="009343F8">
      <w:pPr>
        <w:pStyle w:val="Nessunaspaziatura"/>
        <w:rPr>
          <w:lang w:val="en-GB"/>
        </w:rPr>
      </w:pPr>
    </w:p>
    <w:p w14:paraId="0D57ED38" w14:textId="63DBA685" w:rsidR="009343F8" w:rsidRPr="000E7F16" w:rsidRDefault="009343F8" w:rsidP="009343F8">
      <w:pPr>
        <w:pStyle w:val="Nessunaspaziatura"/>
        <w:rPr>
          <w:lang w:val="en-GB"/>
        </w:rPr>
      </w:pPr>
      <w:r w:rsidRPr="000E7F16">
        <w:rPr>
          <w:lang w:val="en-GB"/>
        </w:rPr>
        <w:t>2.4 Cells culture</w:t>
      </w:r>
    </w:p>
    <w:p w14:paraId="07AF3FB6" w14:textId="02671598" w:rsidR="00D148F4" w:rsidRPr="000E7F16" w:rsidRDefault="00D148F4" w:rsidP="00D148F4">
      <w:pPr>
        <w:pStyle w:val="Nessunaspaziatura"/>
        <w:rPr>
          <w:lang w:val="en-GB"/>
        </w:rPr>
      </w:pPr>
      <w:r w:rsidRPr="000E7F16">
        <w:rPr>
          <w:lang w:val="en-GB"/>
        </w:rPr>
        <w:t>TS/A cells were grown in a L-GLUT RPMI 1640 medium supplemented with 10% FBS, 4 mM glutamine, 100 U/ml penicillin and 100 µg/ml streptomycin</w:t>
      </w:r>
      <w:r>
        <w:rPr>
          <w:lang w:val="en-GB"/>
        </w:rPr>
        <w:t xml:space="preserve"> as previously described</w:t>
      </w:r>
      <w:r w:rsidRPr="00D148F4">
        <w:rPr>
          <w:lang w:val="en-GB"/>
        </w:rPr>
        <w:t xml:space="preserve">. </w:t>
      </w:r>
      <w:r w:rsidRPr="000E7F16">
        <w:rPr>
          <w:lang w:val="en-GB"/>
        </w:rPr>
        <w:t>These cells were maintain</w:t>
      </w:r>
      <w:r>
        <w:rPr>
          <w:lang w:val="en-GB"/>
        </w:rPr>
        <w:t>ed in a 5% CO2 incubator at 37 °</w:t>
      </w:r>
      <w:r w:rsidRPr="000E7F16">
        <w:rPr>
          <w:lang w:val="en-GB"/>
        </w:rPr>
        <w:t>C until 80% confluenc</w:t>
      </w:r>
      <w:r>
        <w:rPr>
          <w:lang w:val="en-GB"/>
        </w:rPr>
        <w:t>y</w:t>
      </w:r>
      <w:r w:rsidRPr="000E7F16">
        <w:rPr>
          <w:lang w:val="en-GB"/>
        </w:rPr>
        <w:t xml:space="preserve"> and further use for</w:t>
      </w:r>
      <w:r>
        <w:rPr>
          <w:lang w:val="en-GB"/>
        </w:rPr>
        <w:t xml:space="preserve"> the</w:t>
      </w:r>
      <w:r w:rsidRPr="000E7F16">
        <w:rPr>
          <w:lang w:val="en-GB"/>
        </w:rPr>
        <w:t xml:space="preserve"> </w:t>
      </w:r>
      <w:r w:rsidRPr="00DA3EF5">
        <w:rPr>
          <w:i/>
          <w:iCs/>
          <w:lang w:val="en-GB"/>
        </w:rPr>
        <w:t>in vitro</w:t>
      </w:r>
      <w:r w:rsidRPr="000E7F16">
        <w:rPr>
          <w:lang w:val="en-GB"/>
        </w:rPr>
        <w:t xml:space="preserve"> </w:t>
      </w:r>
      <w:r>
        <w:rPr>
          <w:lang w:val="en-GB"/>
        </w:rPr>
        <w:t xml:space="preserve">and </w:t>
      </w:r>
      <w:r w:rsidRPr="00DA3EF5">
        <w:rPr>
          <w:i/>
          <w:iCs/>
          <w:lang w:val="en-GB"/>
        </w:rPr>
        <w:t xml:space="preserve">in vivo </w:t>
      </w:r>
      <w:r w:rsidRPr="000E7F16">
        <w:rPr>
          <w:lang w:val="en-GB"/>
        </w:rPr>
        <w:t xml:space="preserve">experiments. </w:t>
      </w:r>
    </w:p>
    <w:p w14:paraId="1E8B7A82" w14:textId="482AE80F" w:rsidR="009343F8" w:rsidRPr="000E7F16" w:rsidRDefault="009343F8" w:rsidP="009343F8">
      <w:pPr>
        <w:pStyle w:val="Nessunaspaziatura"/>
        <w:rPr>
          <w:lang w:val="en-GB"/>
        </w:rPr>
      </w:pPr>
    </w:p>
    <w:p w14:paraId="0B238A54" w14:textId="65727C63" w:rsidR="009343F8" w:rsidRPr="000E7F16" w:rsidRDefault="00D148F4" w:rsidP="009343F8">
      <w:pPr>
        <w:pStyle w:val="Nessunaspaziatura"/>
        <w:rPr>
          <w:lang w:val="en-GB"/>
        </w:rPr>
      </w:pPr>
      <w:r>
        <w:rPr>
          <w:lang w:val="en-GB"/>
        </w:rPr>
        <w:t>2.5</w:t>
      </w:r>
      <w:r w:rsidR="009343F8" w:rsidRPr="000E7F16">
        <w:rPr>
          <w:lang w:val="en-GB"/>
        </w:rPr>
        <w:t xml:space="preserve"> Murine models</w:t>
      </w:r>
    </w:p>
    <w:p w14:paraId="6D7E5FC7" w14:textId="40FA8B20" w:rsidR="009343F8" w:rsidRPr="000E7F16" w:rsidRDefault="009343F8" w:rsidP="009343F8">
      <w:pPr>
        <w:pStyle w:val="Nessunaspaziatura"/>
        <w:rPr>
          <w:lang w:val="en-GB"/>
        </w:rPr>
      </w:pPr>
      <w:r w:rsidRPr="000E7F16">
        <w:rPr>
          <w:lang w:val="en-GB"/>
        </w:rPr>
        <w:t>Mice were bred and maintained in the animal facility of the Molecular Biotechnology Center “Guido Tarone”, and treated in accordance with institutional and EU guidelines</w:t>
      </w:r>
      <w:r w:rsidR="00C0003D">
        <w:rPr>
          <w:lang w:val="en-GB"/>
        </w:rPr>
        <w:t xml:space="preserve"> </w:t>
      </w:r>
      <w:r w:rsidR="00C0003D" w:rsidRPr="00C0003D">
        <w:rPr>
          <w:lang w:val="en-GB"/>
        </w:rPr>
        <w:t>(Direzione Generale della sanità animale e dei farmaci veterinari) (project identification: 298/2022-PR, date of approval: 13/05/2022)</w:t>
      </w:r>
      <w:r w:rsidRPr="000E7F16">
        <w:rPr>
          <w:lang w:val="en-GB"/>
        </w:rPr>
        <w:t xml:space="preserve">. </w:t>
      </w:r>
      <w:r w:rsidR="00C0003D" w:rsidRPr="00C0003D">
        <w:rPr>
          <w:lang w:val="en-GB"/>
        </w:rPr>
        <w:t>Mice were kept in standard housing with standard rodent chow and water available ad libitum, and a 12 h light/dark cycle.</w:t>
      </w:r>
      <w:r w:rsidRPr="000E7F16">
        <w:rPr>
          <w:lang w:val="en-GB"/>
        </w:rPr>
        <w:t>3 × 10</w:t>
      </w:r>
      <w:r w:rsidRPr="00294174">
        <w:rPr>
          <w:vertAlign w:val="superscript"/>
          <w:lang w:val="en-GB"/>
        </w:rPr>
        <w:t>5</w:t>
      </w:r>
      <w:r w:rsidRPr="000E7F16">
        <w:rPr>
          <w:lang w:val="en-GB"/>
        </w:rPr>
        <w:t xml:space="preserve"> TS/A cells were subcutaneously injected in the right and left flanks of N=15 10-week-old male BALB/c mice in order to obtain </w:t>
      </w:r>
      <w:r w:rsidR="00E962F1">
        <w:rPr>
          <w:lang w:val="en-GB"/>
        </w:rPr>
        <w:t>murine models</w:t>
      </w:r>
      <w:r w:rsidRPr="000E7F16">
        <w:rPr>
          <w:lang w:val="en-GB"/>
        </w:rPr>
        <w:t xml:space="preserve">. For the experiments, mice were analyzed 15 days after cell injection. </w:t>
      </w:r>
    </w:p>
    <w:p w14:paraId="1721BBCE" w14:textId="77777777" w:rsidR="009343F8" w:rsidRPr="000E7F16" w:rsidRDefault="009343F8" w:rsidP="009343F8">
      <w:pPr>
        <w:pStyle w:val="Nessunaspaziatura"/>
        <w:rPr>
          <w:lang w:val="en-GB"/>
        </w:rPr>
      </w:pPr>
    </w:p>
    <w:p w14:paraId="242D3607" w14:textId="02C4782A" w:rsidR="009343F8" w:rsidRPr="000E7F16" w:rsidRDefault="00D148F4" w:rsidP="009343F8">
      <w:pPr>
        <w:pStyle w:val="Nessunaspaziatura"/>
        <w:rPr>
          <w:lang w:val="en-GB"/>
        </w:rPr>
      </w:pPr>
      <w:r>
        <w:rPr>
          <w:lang w:val="en-GB"/>
        </w:rPr>
        <w:t>2.6</w:t>
      </w:r>
      <w:r w:rsidR="009343F8" w:rsidRPr="000E7F16">
        <w:rPr>
          <w:lang w:val="en-GB"/>
        </w:rPr>
        <w:t xml:space="preserve"> MRI experiments </w:t>
      </w:r>
    </w:p>
    <w:p w14:paraId="757E7133" w14:textId="285638A9" w:rsidR="009343F8" w:rsidRPr="000E7F16" w:rsidRDefault="009343F8" w:rsidP="009343F8">
      <w:pPr>
        <w:pStyle w:val="Nessunaspaziatura"/>
        <w:rPr>
          <w:lang w:val="en-GB"/>
        </w:rPr>
      </w:pPr>
      <w:r w:rsidRPr="000E7F16">
        <w:rPr>
          <w:lang w:val="en-GB"/>
        </w:rPr>
        <w:t>7 T MRI scans were acquired on a Bruker Avance 300 spectrometer. T</w:t>
      </w:r>
      <w:r w:rsidRPr="00294174">
        <w:rPr>
          <w:vertAlign w:val="subscript"/>
          <w:lang w:val="en-GB"/>
        </w:rPr>
        <w:t>1W</w:t>
      </w:r>
      <w:r w:rsidRPr="000E7F16">
        <w:rPr>
          <w:lang w:val="en-GB"/>
        </w:rPr>
        <w:t xml:space="preserve"> images were acquired using a T1W _MSME_TESHORT sequence with the following parameters (TR = 200.000 ms, TE = 3.00 ms, NA = 6, FOV = 29 × 29 mm, slice thickness = 1 mm, matrix size 128 × 128). The mean signal intensity (SI) was determined on T</w:t>
      </w:r>
      <w:r w:rsidRPr="00294174">
        <w:rPr>
          <w:vertAlign w:val="subscript"/>
          <w:lang w:val="en-GB"/>
        </w:rPr>
        <w:t>1W</w:t>
      </w:r>
      <w:r w:rsidRPr="000E7F16">
        <w:rPr>
          <w:lang w:val="en-GB"/>
        </w:rPr>
        <w:t xml:space="preserve"> images by drawing regions of interest (ROIs) on tumors, liver and kidneys of mice with ImageJ software. Each SI value was normalized with the SI value of the same region in the image acquired before contrast-agent injection. The signal enhancement (SE%) was monitored for 72h after injection, using the following formula:</w:t>
      </w:r>
    </w:p>
    <w:p w14:paraId="3DA4B5E2" w14:textId="77777777" w:rsidR="009343F8" w:rsidRPr="00D148F4" w:rsidRDefault="009343F8" w:rsidP="009343F8">
      <w:pPr>
        <w:rPr>
          <w:lang w:val="en-GB"/>
        </w:rPr>
      </w:pPr>
      <w:r w:rsidRPr="00D148F4">
        <w:rPr>
          <w:lang w:val="en-GB"/>
        </w:rPr>
        <w:t xml:space="preserve">SE% = </w:t>
      </w:r>
      <m:oMath>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lang w:val="en-GB"/>
                  </w:rPr>
                  <m:t>SI</m:t>
                </m:r>
              </m:e>
              <m:sub>
                <m:r>
                  <m:rPr>
                    <m:sty m:val="p"/>
                  </m:rPr>
                  <w:rPr>
                    <w:rFonts w:ascii="Cambria Math" w:hAnsi="Cambria Math" w:cstheme="minorHAnsi"/>
                    <w:lang w:val="en-GB"/>
                  </w:rPr>
                  <m:t>post</m:t>
                </m:r>
              </m:sub>
            </m:sSub>
            <m:r>
              <m:rPr>
                <m:sty m:val="p"/>
              </m:rPr>
              <w:rPr>
                <w:rFonts w:ascii="Cambria Math" w:hAnsi="Cambria Math" w:cstheme="minorHAnsi"/>
                <w:lang w:val="en-GB"/>
              </w:rPr>
              <m:t>-</m:t>
            </m:r>
            <m:sSub>
              <m:sSubPr>
                <m:ctrlPr>
                  <w:rPr>
                    <w:rFonts w:ascii="Cambria Math" w:hAnsi="Cambria Math" w:cstheme="minorHAnsi"/>
                  </w:rPr>
                </m:ctrlPr>
              </m:sSubPr>
              <m:e>
                <m:r>
                  <m:rPr>
                    <m:sty m:val="p"/>
                  </m:rPr>
                  <w:rPr>
                    <w:rFonts w:ascii="Cambria Math" w:hAnsi="Cambria Math" w:cstheme="minorHAnsi"/>
                    <w:lang w:val="en-GB"/>
                  </w:rPr>
                  <m:t>SI</m:t>
                </m:r>
              </m:e>
              <m:sub>
                <m:r>
                  <m:rPr>
                    <m:sty m:val="p"/>
                  </m:rPr>
                  <w:rPr>
                    <w:rFonts w:ascii="Cambria Math" w:hAnsi="Cambria Math" w:cstheme="minorHAnsi"/>
                    <w:lang w:val="en-GB"/>
                  </w:rPr>
                  <m:t>pre</m:t>
                </m:r>
              </m:sub>
            </m:sSub>
            <m:ctrlPr>
              <w:rPr>
                <w:rFonts w:ascii="Cambria Math" w:hAnsi="Cambria Math" w:cstheme="minorHAnsi"/>
                <w:i/>
              </w:rPr>
            </m:ctrlPr>
          </m:num>
          <m:den>
            <m:sSub>
              <m:sSubPr>
                <m:ctrlPr>
                  <w:rPr>
                    <w:rFonts w:ascii="Cambria Math" w:hAnsi="Cambria Math" w:cstheme="minorHAnsi"/>
                  </w:rPr>
                </m:ctrlPr>
              </m:sSubPr>
              <m:e>
                <m:r>
                  <m:rPr>
                    <m:sty m:val="p"/>
                  </m:rPr>
                  <w:rPr>
                    <w:rFonts w:ascii="Cambria Math" w:hAnsi="Cambria Math" w:cstheme="minorHAnsi"/>
                    <w:lang w:val="en-GB"/>
                  </w:rPr>
                  <m:t>SI</m:t>
                </m:r>
              </m:e>
              <m:sub>
                <m:r>
                  <m:rPr>
                    <m:sty m:val="p"/>
                  </m:rPr>
                  <w:rPr>
                    <w:rFonts w:ascii="Cambria Math" w:hAnsi="Cambria Math" w:cstheme="minorHAnsi"/>
                    <w:lang w:val="en-GB"/>
                  </w:rPr>
                  <m:t>pre</m:t>
                </m:r>
              </m:sub>
            </m:sSub>
          </m:den>
        </m:f>
      </m:oMath>
      <w:r w:rsidRPr="00D148F4">
        <w:rPr>
          <w:rFonts w:eastAsiaTheme="minorEastAsia"/>
          <w:lang w:val="en-GB"/>
        </w:rPr>
        <w:t xml:space="preserve"> x 100</w:t>
      </w:r>
    </w:p>
    <w:p w14:paraId="669AF3F5" w14:textId="6375BDD8" w:rsidR="009343F8" w:rsidRPr="000E7F16" w:rsidRDefault="008F4B06" w:rsidP="009343F8">
      <w:pPr>
        <w:pStyle w:val="Nessunaspaziatura"/>
        <w:rPr>
          <w:lang w:val="en-GB"/>
        </w:rPr>
      </w:pPr>
      <w:r>
        <w:rPr>
          <w:lang w:val="en-GB"/>
        </w:rPr>
        <w:t>The probe</w:t>
      </w:r>
      <w:r w:rsidR="009343F8" w:rsidRPr="000E7F16">
        <w:rPr>
          <w:lang w:val="en-GB"/>
        </w:rPr>
        <w:t xml:space="preserve"> (LIP_Pep, Lip_SCR,</w:t>
      </w:r>
      <w:r w:rsidR="00294174">
        <w:rPr>
          <w:lang w:val="en-GB"/>
        </w:rPr>
        <w:t xml:space="preserve"> </w:t>
      </w:r>
      <w:r w:rsidR="009343F8" w:rsidRPr="000E7F16">
        <w:rPr>
          <w:lang w:val="en-GB"/>
        </w:rPr>
        <w:t>LIP) was thus intravenously administered by catheter after the first acquisition, without removing the mouse from the instrument for time 0. Mice were then checked after 1,</w:t>
      </w:r>
      <w:r w:rsidR="00294174">
        <w:rPr>
          <w:lang w:val="en-GB"/>
        </w:rPr>
        <w:t xml:space="preserve"> </w:t>
      </w:r>
      <w:r w:rsidR="009343F8" w:rsidRPr="000E7F16">
        <w:rPr>
          <w:lang w:val="en-GB"/>
        </w:rPr>
        <w:t>8,</w:t>
      </w:r>
      <w:r w:rsidR="00294174">
        <w:rPr>
          <w:lang w:val="en-GB"/>
        </w:rPr>
        <w:t xml:space="preserve"> </w:t>
      </w:r>
      <w:r w:rsidR="009343F8" w:rsidRPr="000E7F16">
        <w:rPr>
          <w:lang w:val="en-GB"/>
        </w:rPr>
        <w:t>24,</w:t>
      </w:r>
      <w:r w:rsidR="00294174">
        <w:rPr>
          <w:lang w:val="en-GB"/>
        </w:rPr>
        <w:t xml:space="preserve"> </w:t>
      </w:r>
      <w:r w:rsidR="009343F8" w:rsidRPr="000E7F16">
        <w:rPr>
          <w:lang w:val="en-GB"/>
        </w:rPr>
        <w:t xml:space="preserve">48 and 72 hours after the injection. </w:t>
      </w:r>
    </w:p>
    <w:p w14:paraId="08E9D74E" w14:textId="77777777" w:rsidR="009343F8" w:rsidRPr="000E7F16" w:rsidRDefault="009343F8" w:rsidP="009343F8">
      <w:pPr>
        <w:pStyle w:val="Nessunaspaziatura"/>
        <w:rPr>
          <w:lang w:val="en-GB"/>
        </w:rPr>
      </w:pPr>
    </w:p>
    <w:p w14:paraId="5A58ED1A" w14:textId="77777777" w:rsidR="00D039C6" w:rsidRPr="000E7F16" w:rsidRDefault="009343F8" w:rsidP="00D039C6">
      <w:pPr>
        <w:pStyle w:val="Nessunaspaziatura"/>
        <w:rPr>
          <w:lang w:val="en-GB"/>
        </w:rPr>
      </w:pPr>
      <w:r w:rsidRPr="000E7F16">
        <w:rPr>
          <w:lang w:val="en-GB"/>
        </w:rPr>
        <w:t>2.</w:t>
      </w:r>
      <w:r w:rsidR="00D148F4">
        <w:rPr>
          <w:lang w:val="en-GB"/>
        </w:rPr>
        <w:t>7</w:t>
      </w:r>
      <w:r w:rsidRPr="000E7F16">
        <w:rPr>
          <w:lang w:val="en-GB"/>
        </w:rPr>
        <w:t xml:space="preserve"> </w:t>
      </w:r>
      <w:r w:rsidR="00D039C6">
        <w:rPr>
          <w:rFonts w:cs="Times New Roman"/>
          <w:lang w:val="en-GB"/>
        </w:rPr>
        <w:t>I</w:t>
      </w:r>
      <w:r w:rsidR="00D039C6" w:rsidRPr="00B46733">
        <w:rPr>
          <w:rFonts w:cs="Times New Roman"/>
          <w:lang w:val="en-GB"/>
        </w:rPr>
        <w:t xml:space="preserve">nductively </w:t>
      </w:r>
      <w:r w:rsidR="00D039C6">
        <w:rPr>
          <w:rFonts w:cs="Times New Roman"/>
          <w:lang w:val="en-GB"/>
        </w:rPr>
        <w:t>C</w:t>
      </w:r>
      <w:r w:rsidR="00D039C6" w:rsidRPr="00B46733">
        <w:rPr>
          <w:rFonts w:cs="Times New Roman"/>
          <w:lang w:val="en-GB"/>
        </w:rPr>
        <w:t xml:space="preserve">oupled </w:t>
      </w:r>
      <w:r w:rsidR="00D039C6">
        <w:rPr>
          <w:rFonts w:cs="Times New Roman"/>
          <w:lang w:val="en-GB"/>
        </w:rPr>
        <w:t>P</w:t>
      </w:r>
      <w:r w:rsidR="00D039C6" w:rsidRPr="00B46733">
        <w:rPr>
          <w:rFonts w:cs="Times New Roman"/>
          <w:lang w:val="en-GB"/>
        </w:rPr>
        <w:t>lasma</w:t>
      </w:r>
      <w:r w:rsidR="00D039C6" w:rsidRPr="000E7F16" w:rsidDel="002E0913">
        <w:rPr>
          <w:lang w:val="en-GB"/>
        </w:rPr>
        <w:t xml:space="preserve"> </w:t>
      </w:r>
      <w:r w:rsidR="00D039C6">
        <w:rPr>
          <w:lang w:val="en-GB"/>
        </w:rPr>
        <w:t>(ICP)- mass spectrometry (MS)</w:t>
      </w:r>
      <w:r w:rsidR="00D039C6" w:rsidRPr="000E7F16">
        <w:rPr>
          <w:lang w:val="en-GB"/>
        </w:rPr>
        <w:t xml:space="preserve"> analysis</w:t>
      </w:r>
    </w:p>
    <w:p w14:paraId="1CD74607" w14:textId="208CDE22" w:rsidR="009343F8" w:rsidRPr="000E7F16" w:rsidRDefault="00D039C6" w:rsidP="00D039C6">
      <w:pPr>
        <w:pStyle w:val="Nessunaspaziatura"/>
        <w:rPr>
          <w:lang w:val="en-GB"/>
        </w:rPr>
      </w:pPr>
      <w:r w:rsidRPr="000E7F16">
        <w:rPr>
          <w:lang w:val="en-GB"/>
        </w:rPr>
        <w:t xml:space="preserve">Mice divided into three groups (N=5 mice per group) </w:t>
      </w:r>
      <w:r>
        <w:rPr>
          <w:lang w:val="en-GB"/>
        </w:rPr>
        <w:t>and</w:t>
      </w:r>
      <w:r w:rsidRPr="000E7F16">
        <w:rPr>
          <w:lang w:val="en-GB"/>
        </w:rPr>
        <w:t xml:space="preserve"> three different probes were injected </w:t>
      </w:r>
      <w:r>
        <w:rPr>
          <w:lang w:val="en-GB"/>
        </w:rPr>
        <w:t>intravenously:</w:t>
      </w:r>
      <w:r w:rsidRPr="000E7F16">
        <w:rPr>
          <w:lang w:val="en-GB"/>
        </w:rPr>
        <w:t xml:space="preserve"> 0</w:t>
      </w:r>
      <w:r>
        <w:rPr>
          <w:lang w:val="en-GB"/>
        </w:rPr>
        <w:t>.</w:t>
      </w:r>
      <w:r w:rsidRPr="000E7F16">
        <w:rPr>
          <w:lang w:val="en-GB"/>
        </w:rPr>
        <w:t xml:space="preserve">1 mmol/kg Gd of Lip_PEP (group 1), Lip_SCR (group 2) and LIP (group 3). </w:t>
      </w:r>
      <w:r>
        <w:rPr>
          <w:lang w:val="en-GB"/>
        </w:rPr>
        <w:t>Eight</w:t>
      </w:r>
      <w:r w:rsidRPr="000E7F16">
        <w:rPr>
          <w:lang w:val="en-GB"/>
        </w:rPr>
        <w:t xml:space="preserve"> and 72 hours after the injection, </w:t>
      </w:r>
      <w:r>
        <w:rPr>
          <w:lang w:val="en-GB"/>
        </w:rPr>
        <w:t>following</w:t>
      </w:r>
      <w:r w:rsidRPr="000E7F16">
        <w:rPr>
          <w:lang w:val="en-GB"/>
        </w:rPr>
        <w:t xml:space="preserve"> MRI acquisitions, one mouse </w:t>
      </w:r>
      <w:r>
        <w:rPr>
          <w:lang w:val="en-GB"/>
        </w:rPr>
        <w:t xml:space="preserve">per </w:t>
      </w:r>
      <w:r w:rsidRPr="000E7F16">
        <w:rPr>
          <w:lang w:val="en-GB"/>
        </w:rPr>
        <w:t>group was sacrificed and cancer tissues, liver and kidneys were removed, weighed and processed for ICP-MS analysis</w:t>
      </w:r>
      <w:r w:rsidR="001F0CD0" w:rsidRPr="000E7F16">
        <w:rPr>
          <w:lang w:val="en-GB"/>
        </w:rPr>
        <w:fldChar w:fldCharType="begin"/>
      </w:r>
      <w:r w:rsidR="00E76C65">
        <w:rPr>
          <w:lang w:val="en-GB"/>
        </w:rPr>
        <w:instrText xml:space="preserve"> ADDIN ZOTERO_ITEM CSL_CITATION {"citationID":"CxhhHj1K","properties":{"formattedCitation":"[34]","plainCitation":"[34]","noteIndex":0},"citationItems":[{"id":102,"uris":["http://zotero.org/users/15032150/items/NYATTSX7"],"itemData":{"id":102,"type":"article-journal","abstract":"Objectives\n              The aim of the study was to explore the role of the stability of metal complexes in the processes that lead to the metal retention in the brain and other tissues of mice administered with lanthanides-based contrast agents. This issue was tackled by the simultaneous injection of gadolinium (Gd)-diethylentriamminopentaacetate (DTPA) and lanthanum-DTPA, which have the same charge and structure but differ in their thermodynamic stability by 3 orders of magnitude.\n            \n            \n              Materials and Methods\n              A total of 20 healthy BALB/c mice were administered by a single intravenous injection with a dose consisting of 0.6 mmol La-DTPA/kg and 0.6 mmol Gd-DTPA/kg. Then the animals were killed at different time points: 4, 24, 48, and 96 hours (5 mice each group).\n              In an additional protocol, 5 mice were administered with 9 doses of 0.3 mmol La-DTPA/kg and 0.3 mmol of Gd-DTPA/kg every 2 days over a period of 3 weeks. The sacrifice time was set to 3 weeks after the last administration. After sacrifice, the Gd and La content in liver, spleen, kidney, muscle, cerebrum, cerebellum, bone, eye, skin, blood, and urine was determined by inductively coupled plasma-mass spectrometry.\n            \n            \n              Results\n              A general decrease in the content of both the lanthanides was observed upon delaying the sacrifice time. At relatively short times after the injection (up to 96 hours), in the spleen, kidney, muscle, skin, and eye, almost the same content of La and Gd was detected, whereas in the cerebrum, cerebellum, bones, and liver, the amount of retained La decreased much slower than that of Gd, yielding a progressive increase in La/Gd ratio. The amount of retained La in the various tissues 21 days after the last of 9 administrations of La-DTPA and Gd-DTPA was always significantly higher than that of Gd. The concentration of both La and Gd decreased rapidly both in blood and in urine samples.\n            \n            \n              Discussion\n              The departure from the 1:1 ratio in the amounts of La and Gd determined in the investigated tissues has been used to gain information on the role of the complex stability and “wash-out” kinetics. The behavior of the less s` La-DTPA highlights processes occurring for Gd-DTPA at a slower rate.\n              The herein obtained results support the view that most of the La/Gd retained in the brain arises from the intact chelate that has extravasated immediately after the intravenous administration. Long-term deposition of metal ions from internal reservoirs seems particularly relevant for liver and spleen.","container-title":"Investigative Radiology","DOI":"10.1097/RLI.0000000000000423","ISSN":"1536-0210, 0020-9996","issue":"3","journalAbbreviation":"Invest Radiol","language":"en","page":"167-172","source":"DOI.org (Crossref)","title":"The Issue of Gadolinium Retained in Tissues: Insights on the Role of Metal Complex Stability by Comparing Metal Uptake in Murine Tissues Upon the Concomitant Administration of Lanthanum- and Gadolinium-Diethylentriamminopentaacetate","title-short":"The Issue of Gadolinium Retained in Tissues","volume":"53","author":[{"family":"Di Gregorio","given":"Enza"},{"family":"Ferrauto","given":"Giuseppe"},{"family":"Furlan","given":"Chiara"},{"family":"Lanzardo","given":"Stefania"},{"family":"Nuzzi","given":"Raffaele"},{"family":"Gianolio","given":"Eliana"},{"family":"Aime","given":"Silvio"}],"issued":{"date-parts":[["2018",3]]}}}],"schema":"https://github.com/citation-style-language/schema/raw/master/csl-citation.json"} </w:instrText>
      </w:r>
      <w:r w:rsidR="001F0CD0" w:rsidRPr="000E7F16">
        <w:rPr>
          <w:lang w:val="en-GB"/>
        </w:rPr>
        <w:fldChar w:fldCharType="separate"/>
      </w:r>
      <w:r w:rsidR="00E76C65" w:rsidRPr="00E76C65">
        <w:rPr>
          <w:rFonts w:cs="Times New Roman"/>
          <w:lang w:val="en-GB"/>
        </w:rPr>
        <w:t>[34]</w:t>
      </w:r>
      <w:r w:rsidR="001F0CD0" w:rsidRPr="000E7F16">
        <w:rPr>
          <w:lang w:val="en-GB"/>
        </w:rPr>
        <w:fldChar w:fldCharType="end"/>
      </w:r>
      <w:r w:rsidR="009343F8" w:rsidRPr="000E7F16">
        <w:rPr>
          <w:lang w:val="en-GB"/>
        </w:rPr>
        <w:t xml:space="preserve">. </w:t>
      </w:r>
    </w:p>
    <w:p w14:paraId="09A63417" w14:textId="62ACB1DC" w:rsidR="009343F8" w:rsidRPr="000E7F16" w:rsidRDefault="009343F8" w:rsidP="009343F8">
      <w:pPr>
        <w:pStyle w:val="Nessunaspaziatura"/>
        <w:rPr>
          <w:lang w:val="en-GB"/>
        </w:rPr>
      </w:pPr>
      <w:r w:rsidRPr="000E7F16">
        <w:rPr>
          <w:lang w:val="en-GB"/>
        </w:rPr>
        <w:t>The tissues were added to 1 mL of concentrated HNO</w:t>
      </w:r>
      <w:r w:rsidRPr="000B65CC">
        <w:rPr>
          <w:vertAlign w:val="subscript"/>
          <w:lang w:val="en-GB"/>
        </w:rPr>
        <w:t>3</w:t>
      </w:r>
      <w:r w:rsidRPr="000E7F16">
        <w:rPr>
          <w:lang w:val="en-GB"/>
        </w:rPr>
        <w:t xml:space="preserve"> (70%). Upon dissolution of the tissues, samples were further digested through microwave heating (MicroSYNTH, Microwave labstation, Microsynth, Balgach, Switzerland). After digestion, 2 mL of bidist</w:t>
      </w:r>
      <w:r w:rsidR="00FA5E09" w:rsidRPr="000E7F16">
        <w:rPr>
          <w:lang w:val="en-GB"/>
        </w:rPr>
        <w:t>i</w:t>
      </w:r>
      <w:r w:rsidRPr="000E7F16">
        <w:rPr>
          <w:lang w:val="en-GB"/>
        </w:rPr>
        <w:t>llate water was added to each sample, then samples were filtered with 0.45 µm filter and analysed using ICP-MS for quantification of Gd</w:t>
      </w:r>
      <w:r w:rsidRPr="000B65CC">
        <w:rPr>
          <w:vertAlign w:val="superscript"/>
          <w:lang w:val="en-GB"/>
        </w:rPr>
        <w:t>3+</w:t>
      </w:r>
      <w:r w:rsidRPr="000E7F16">
        <w:rPr>
          <w:lang w:val="en-GB"/>
        </w:rPr>
        <w:t xml:space="preserve">, using a Thermo Scientific ELEMENT 2 ICP-MS-Finnigan, Rodano, Italy. A calibration </w:t>
      </w:r>
      <w:r w:rsidRPr="000E7F16">
        <w:rPr>
          <w:lang w:val="en-GB"/>
        </w:rPr>
        <w:lastRenderedPageBreak/>
        <w:t xml:space="preserve">curve obtained by using four gadolinium absorption standard solutions (Sigma-Aldrich, Burlington, MA, USA) in the range 0.005–0.1 µg/mL was used for the quantification. </w:t>
      </w:r>
    </w:p>
    <w:p w14:paraId="48291D03" w14:textId="117169B2" w:rsidR="009343F8" w:rsidRPr="000E7F16" w:rsidRDefault="009343F8" w:rsidP="009343F8">
      <w:pPr>
        <w:pStyle w:val="Nessunaspaziatura"/>
        <w:rPr>
          <w:lang w:val="en-GB"/>
        </w:rPr>
      </w:pPr>
      <w:r w:rsidRPr="000E7F16">
        <w:rPr>
          <w:lang w:val="en-GB"/>
        </w:rPr>
        <w:t>The total mass of Gd</w:t>
      </w:r>
      <w:r w:rsidRPr="000B65CC">
        <w:rPr>
          <w:vertAlign w:val="superscript"/>
          <w:lang w:val="en-GB"/>
        </w:rPr>
        <w:t>3+</w:t>
      </w:r>
      <w:r w:rsidRPr="000E7F16">
        <w:rPr>
          <w:lang w:val="en-GB"/>
        </w:rPr>
        <w:t xml:space="preserve"> retained in each specimen was calculated with respect to the weight of the tumor tissue (as µg of Gd</w:t>
      </w:r>
      <w:r w:rsidR="000B65CC" w:rsidRPr="000B65CC">
        <w:rPr>
          <w:vertAlign w:val="superscript"/>
          <w:lang w:val="en-GB"/>
        </w:rPr>
        <w:t>3+</w:t>
      </w:r>
      <w:r w:rsidRPr="000E7F16">
        <w:rPr>
          <w:lang w:val="en-GB"/>
        </w:rPr>
        <w:t>/g of tissue).</w:t>
      </w:r>
    </w:p>
    <w:p w14:paraId="6C4AE0F1" w14:textId="5732701A" w:rsidR="009343F8" w:rsidRDefault="009343F8" w:rsidP="009343F8">
      <w:pPr>
        <w:pStyle w:val="Nessunaspaziatura"/>
        <w:rPr>
          <w:lang w:val="en-GB"/>
        </w:rPr>
      </w:pPr>
    </w:p>
    <w:p w14:paraId="4FA80B98" w14:textId="77777777" w:rsidR="00D039C6" w:rsidRPr="000E7F16" w:rsidRDefault="00D039C6" w:rsidP="00D039C6">
      <w:pPr>
        <w:pStyle w:val="Nessunaspaziatura"/>
        <w:rPr>
          <w:lang w:val="en-GB"/>
        </w:rPr>
      </w:pPr>
      <w:r>
        <w:rPr>
          <w:lang w:val="en-GB"/>
        </w:rPr>
        <w:t xml:space="preserve">2.8 </w:t>
      </w:r>
      <w:r w:rsidRPr="000E7F16">
        <w:rPr>
          <w:lang w:val="en-GB"/>
        </w:rPr>
        <w:t>Rhodamine-labeled liposomes</w:t>
      </w:r>
      <w:r>
        <w:rPr>
          <w:lang w:val="en-GB"/>
        </w:rPr>
        <w:t xml:space="preserve"> injection </w:t>
      </w:r>
      <w:r w:rsidRPr="00B44F5E">
        <w:rPr>
          <w:i/>
          <w:iCs/>
          <w:lang w:val="en-GB"/>
        </w:rPr>
        <w:t>in vivo</w:t>
      </w:r>
      <w:r>
        <w:rPr>
          <w:lang w:val="en-GB"/>
        </w:rPr>
        <w:t xml:space="preserve"> and analysis</w:t>
      </w:r>
    </w:p>
    <w:p w14:paraId="7CD19796" w14:textId="0340B80C" w:rsidR="00D039C6" w:rsidRDefault="00D039C6" w:rsidP="00D039C6">
      <w:pPr>
        <w:pStyle w:val="Nessunaspaziatura"/>
        <w:rPr>
          <w:lang w:val="en-GB"/>
        </w:rPr>
      </w:pPr>
      <w:r w:rsidRPr="000E7F16">
        <w:rPr>
          <w:lang w:val="en-GB"/>
        </w:rPr>
        <w:t>Rhodamine-labeled liposomes</w:t>
      </w:r>
      <w:r>
        <w:rPr>
          <w:lang w:val="en-GB"/>
        </w:rPr>
        <w:t xml:space="preserve"> </w:t>
      </w:r>
      <w:r w:rsidRPr="000E7F16">
        <w:rPr>
          <w:lang w:val="en-GB"/>
        </w:rPr>
        <w:t>were administered intravenous</w:t>
      </w:r>
      <w:r>
        <w:rPr>
          <w:lang w:val="en-GB"/>
        </w:rPr>
        <w:t>ly</w:t>
      </w:r>
      <w:r w:rsidRPr="000E7F16">
        <w:rPr>
          <w:lang w:val="en-GB"/>
        </w:rPr>
        <w:t xml:space="preserve">. </w:t>
      </w:r>
      <w:r>
        <w:rPr>
          <w:lang w:val="en-GB"/>
        </w:rPr>
        <w:t>Eight</w:t>
      </w:r>
      <w:r w:rsidRPr="000E7F16">
        <w:rPr>
          <w:lang w:val="en-GB"/>
        </w:rPr>
        <w:t xml:space="preserve"> hours post-</w:t>
      </w:r>
      <w:r>
        <w:rPr>
          <w:lang w:val="en-GB"/>
        </w:rPr>
        <w:t>injection, the mice were sacrificed,</w:t>
      </w:r>
      <w:r w:rsidRPr="000E7F16">
        <w:rPr>
          <w:lang w:val="en-GB"/>
        </w:rPr>
        <w:t xml:space="preserve"> and organs collected</w:t>
      </w:r>
      <w:r>
        <w:rPr>
          <w:lang w:val="en-GB"/>
        </w:rPr>
        <w:t>, fixed in 4% PFA, followed by immersion in</w:t>
      </w:r>
      <w:r w:rsidRPr="000E7F16">
        <w:rPr>
          <w:lang w:val="en-GB"/>
        </w:rPr>
        <w:t xml:space="preserve"> a 30% aqueous sucrose solution </w:t>
      </w:r>
      <w:r>
        <w:rPr>
          <w:lang w:val="en-GB"/>
        </w:rPr>
        <w:t>prior to</w:t>
      </w:r>
      <w:r w:rsidRPr="000E7F16">
        <w:rPr>
          <w:lang w:val="en-GB"/>
        </w:rPr>
        <w:t xml:space="preserve"> inclusion in OCT (Optimal Cutting Temperature compound</w:t>
      </w:r>
      <w:r>
        <w:rPr>
          <w:lang w:val="en-GB"/>
        </w:rPr>
        <w:t xml:space="preserve">, </w:t>
      </w:r>
      <w:r w:rsidRPr="000E7F16">
        <w:rPr>
          <w:lang w:val="en-GB"/>
        </w:rPr>
        <w:t>VWR PROLABO CHEMICALS, product: 361603E)</w:t>
      </w:r>
      <w:r w:rsidRPr="009C13D2">
        <w:rPr>
          <w:lang w:val="en-GB"/>
        </w:rPr>
        <w:t xml:space="preserve"> </w:t>
      </w:r>
      <w:r>
        <w:rPr>
          <w:lang w:val="en-GB"/>
        </w:rPr>
        <w:t>and storage</w:t>
      </w:r>
      <w:r w:rsidRPr="000E7F16">
        <w:rPr>
          <w:lang w:val="en-GB"/>
        </w:rPr>
        <w:t xml:space="preserve"> at -80°C until sectioning.</w:t>
      </w:r>
      <w:r>
        <w:rPr>
          <w:lang w:val="en-GB"/>
        </w:rPr>
        <w:t xml:space="preserve"> </w:t>
      </w:r>
      <w:r w:rsidRPr="000E7F16">
        <w:rPr>
          <w:lang w:val="en-GB"/>
        </w:rPr>
        <w:t xml:space="preserve">Sections of 5 µm thickness were cut </w:t>
      </w:r>
      <w:r>
        <w:rPr>
          <w:lang w:val="en-GB"/>
        </w:rPr>
        <w:t>using</w:t>
      </w:r>
      <w:r w:rsidRPr="000E7F16">
        <w:rPr>
          <w:lang w:val="en-GB"/>
        </w:rPr>
        <w:t xml:space="preserve"> a </w:t>
      </w:r>
      <w:r>
        <w:rPr>
          <w:lang w:val="en-GB"/>
        </w:rPr>
        <w:t xml:space="preserve">cryostat </w:t>
      </w:r>
      <w:r w:rsidRPr="000E7F16">
        <w:rPr>
          <w:lang w:val="en-GB"/>
        </w:rPr>
        <w:t>microtome</w:t>
      </w:r>
      <w:r>
        <w:rPr>
          <w:lang w:val="en-GB"/>
        </w:rPr>
        <w:t xml:space="preserve"> </w:t>
      </w:r>
      <w:r w:rsidRPr="000E7F16">
        <w:rPr>
          <w:lang w:val="en-GB"/>
        </w:rPr>
        <w:t>and stained for confocal analysis.</w:t>
      </w:r>
    </w:p>
    <w:p w14:paraId="450386A9" w14:textId="538F036C" w:rsidR="00D039C6" w:rsidRPr="000E7F16" w:rsidRDefault="00D039C6" w:rsidP="009343F8">
      <w:pPr>
        <w:pStyle w:val="Nessunaspaziatura"/>
        <w:rPr>
          <w:lang w:val="en-GB"/>
        </w:rPr>
      </w:pPr>
    </w:p>
    <w:p w14:paraId="0452EEAC" w14:textId="77777777" w:rsidR="00D039C6" w:rsidRPr="000E7F16" w:rsidRDefault="00D039C6" w:rsidP="00D039C6">
      <w:pPr>
        <w:pStyle w:val="Nessunaspaziatura"/>
        <w:rPr>
          <w:lang w:val="en-GB"/>
        </w:rPr>
      </w:pPr>
      <w:r w:rsidRPr="000E7F16">
        <w:rPr>
          <w:lang w:val="en-GB"/>
        </w:rPr>
        <w:t>2.</w:t>
      </w:r>
      <w:r>
        <w:rPr>
          <w:lang w:val="en-GB"/>
        </w:rPr>
        <w:t>9</w:t>
      </w:r>
      <w:r w:rsidRPr="000E7F16">
        <w:rPr>
          <w:lang w:val="en-GB"/>
        </w:rPr>
        <w:t xml:space="preserve"> Confocal </w:t>
      </w:r>
      <w:r>
        <w:rPr>
          <w:lang w:val="en-GB"/>
        </w:rPr>
        <w:t xml:space="preserve">microscopy </w:t>
      </w:r>
      <w:r w:rsidRPr="000E7F16">
        <w:rPr>
          <w:lang w:val="en-GB"/>
        </w:rPr>
        <w:t>analysis</w:t>
      </w:r>
    </w:p>
    <w:p w14:paraId="7C9ADF9F" w14:textId="77777777" w:rsidR="00D039C6" w:rsidRDefault="00D039C6" w:rsidP="00D039C6">
      <w:pPr>
        <w:pStyle w:val="Nessunaspaziatura"/>
        <w:rPr>
          <w:lang w:val="en-GB"/>
        </w:rPr>
      </w:pPr>
      <w:r w:rsidRPr="000E7F16">
        <w:rPr>
          <w:lang w:val="en-GB"/>
        </w:rPr>
        <w:t xml:space="preserve">For the </w:t>
      </w:r>
      <w:r w:rsidRPr="0001238C">
        <w:rPr>
          <w:i/>
          <w:iCs/>
          <w:lang w:val="en-GB"/>
        </w:rPr>
        <w:t>in vitro</w:t>
      </w:r>
      <w:r>
        <w:rPr>
          <w:lang w:val="en-GB"/>
        </w:rPr>
        <w:t xml:space="preserve"> </w:t>
      </w:r>
      <w:r w:rsidRPr="000E7F16">
        <w:rPr>
          <w:lang w:val="en-GB"/>
        </w:rPr>
        <w:t>fluorescent cell-binding experiments, 2 × 10</w:t>
      </w:r>
      <w:r w:rsidRPr="0056292A">
        <w:rPr>
          <w:vertAlign w:val="superscript"/>
          <w:lang w:val="en-GB"/>
        </w:rPr>
        <w:t>4</w:t>
      </w:r>
      <w:r w:rsidRPr="000E7F16">
        <w:rPr>
          <w:lang w:val="en-GB"/>
        </w:rPr>
        <w:t xml:space="preserve"> cells were seeded in Ibidi µ-Slide 8 well. After 24 h, the cells were incubated with the binding solution consisting of a medium solution containing the fluorescent probes (i.e.</w:t>
      </w:r>
      <w:r>
        <w:rPr>
          <w:lang w:val="en-GB"/>
        </w:rPr>
        <w:t xml:space="preserve"> RLip_Pep</w:t>
      </w:r>
      <w:r w:rsidRPr="000E7F16">
        <w:rPr>
          <w:lang w:val="en-GB"/>
        </w:rPr>
        <w:t>, RLip_SCR, RLIP) for 4 h at 37</w:t>
      </w:r>
      <w:r>
        <w:rPr>
          <w:lang w:val="en-GB"/>
        </w:rPr>
        <w:t>°</w:t>
      </w:r>
      <w:r w:rsidRPr="000E7F16">
        <w:rPr>
          <w:lang w:val="en-GB"/>
        </w:rPr>
        <w:t>C and 5% CO</w:t>
      </w:r>
      <w:r w:rsidRPr="0056292A">
        <w:rPr>
          <w:vertAlign w:val="subscript"/>
          <w:lang w:val="en-GB"/>
        </w:rPr>
        <w:t>2</w:t>
      </w:r>
      <w:r w:rsidRPr="000E7F16">
        <w:rPr>
          <w:lang w:val="en-GB"/>
        </w:rPr>
        <w:t xml:space="preserve">. </w:t>
      </w:r>
      <w:r>
        <w:rPr>
          <w:lang w:val="en-GB"/>
        </w:rPr>
        <w:t>C</w:t>
      </w:r>
      <w:r w:rsidRPr="000E7F16">
        <w:rPr>
          <w:lang w:val="en-GB"/>
        </w:rPr>
        <w:t xml:space="preserve">ells were </w:t>
      </w:r>
      <w:r>
        <w:rPr>
          <w:lang w:val="en-GB"/>
        </w:rPr>
        <w:t>then</w:t>
      </w:r>
      <w:r w:rsidRPr="000E7F16">
        <w:rPr>
          <w:lang w:val="en-GB"/>
        </w:rPr>
        <w:t xml:space="preserve"> fixed in 10% formalin</w:t>
      </w:r>
      <w:r>
        <w:rPr>
          <w:lang w:val="en-GB"/>
        </w:rPr>
        <w:t xml:space="preserve">, followed by </w:t>
      </w:r>
      <w:r w:rsidRPr="000E7F16">
        <w:rPr>
          <w:lang w:val="en-GB"/>
        </w:rPr>
        <w:t>incubat</w:t>
      </w:r>
      <w:r>
        <w:rPr>
          <w:lang w:val="en-GB"/>
        </w:rPr>
        <w:t xml:space="preserve">ion in </w:t>
      </w:r>
      <w:r w:rsidRPr="000E7F16">
        <w:rPr>
          <w:lang w:val="en-GB"/>
        </w:rPr>
        <w:t xml:space="preserve">Perforation Buffer </w:t>
      </w:r>
      <w:r>
        <w:rPr>
          <w:lang w:val="en-GB"/>
        </w:rPr>
        <w:t xml:space="preserve"> and incubation in </w:t>
      </w:r>
      <w:r w:rsidRPr="000E7F16">
        <w:rPr>
          <w:lang w:val="en-GB"/>
        </w:rPr>
        <w:t xml:space="preserve"> blocking buffer.</w:t>
      </w:r>
      <w:r>
        <w:rPr>
          <w:lang w:val="en-GB"/>
        </w:rPr>
        <w:t xml:space="preserve"> </w:t>
      </w:r>
      <w:r w:rsidRPr="000E7F16">
        <w:rPr>
          <w:lang w:val="en-GB"/>
        </w:rPr>
        <w:t>Finally, the cytoskeleton and nucleus were stained with Phalloidin</w:t>
      </w:r>
      <w:r>
        <w:rPr>
          <w:lang w:val="en-GB"/>
        </w:rPr>
        <w:t>-FITC (green)</w:t>
      </w:r>
      <w:r w:rsidRPr="000E7F16">
        <w:rPr>
          <w:lang w:val="en-GB"/>
        </w:rPr>
        <w:t xml:space="preserve"> and  DAPI</w:t>
      </w:r>
      <w:r>
        <w:rPr>
          <w:lang w:val="en-GB"/>
        </w:rPr>
        <w:t xml:space="preserve"> (red)</w:t>
      </w:r>
      <w:r w:rsidRPr="000E7F16">
        <w:rPr>
          <w:lang w:val="en-GB"/>
        </w:rPr>
        <w:t>, respectively</w:t>
      </w:r>
      <w:r>
        <w:rPr>
          <w:lang w:val="en-GB"/>
        </w:rPr>
        <w:t>, followed by a</w:t>
      </w:r>
      <w:r w:rsidRPr="008F35C4">
        <w:rPr>
          <w:lang w:val="en-GB"/>
        </w:rPr>
        <w:t>nalysis on a SP5 confocal microscope</w:t>
      </w:r>
      <w:r>
        <w:rPr>
          <w:lang w:val="en-GB"/>
        </w:rPr>
        <w:t xml:space="preserve"> </w:t>
      </w:r>
      <w:r w:rsidRPr="008F35C4">
        <w:rPr>
          <w:lang w:val="en-GB"/>
        </w:rPr>
        <w:t>(Leica, Wetzlar, Germany</w:t>
      </w:r>
      <w:r>
        <w:rPr>
          <w:lang w:val="en-GB"/>
        </w:rPr>
        <w:t>)</w:t>
      </w:r>
      <w:r w:rsidRPr="000E7F16">
        <w:rPr>
          <w:lang w:val="en-GB"/>
        </w:rPr>
        <w:t>. Z-stack images were acquired</w:t>
      </w:r>
      <w:r>
        <w:rPr>
          <w:lang w:val="en-GB"/>
        </w:rPr>
        <w:t xml:space="preserve"> and f</w:t>
      </w:r>
      <w:r w:rsidRPr="000E7F16">
        <w:rPr>
          <w:lang w:val="en-GB"/>
        </w:rPr>
        <w:t>luorescent images were processed using ImageJ Fiji freeware software</w:t>
      </w:r>
      <w:r w:rsidRPr="0056292A">
        <w:rPr>
          <w:lang w:val="en-GB"/>
        </w:rPr>
        <w:t xml:space="preserve"> </w:t>
      </w:r>
      <w:r>
        <w:rPr>
          <w:lang w:val="en-GB"/>
        </w:rPr>
        <w:t>(</w:t>
      </w:r>
      <w:hyperlink r:id="rId6" w:history="1">
        <w:r w:rsidRPr="00017DA6">
          <w:rPr>
            <w:rStyle w:val="Collegamentoipertestuale"/>
            <w:lang w:val="en-GB"/>
          </w:rPr>
          <w:t>http://rsb.info.nih.gov/ij/</w:t>
        </w:r>
      </w:hyperlink>
      <w:r>
        <w:rPr>
          <w:lang w:val="en-GB"/>
        </w:rPr>
        <w:t>)</w:t>
      </w:r>
      <w:r w:rsidRPr="000E7F16">
        <w:rPr>
          <w:lang w:val="en-GB"/>
        </w:rPr>
        <w:t>.</w:t>
      </w:r>
    </w:p>
    <w:p w14:paraId="5C81DE3B" w14:textId="66B82583" w:rsidR="00D039C6" w:rsidRDefault="00D039C6" w:rsidP="00D039C6">
      <w:pPr>
        <w:pStyle w:val="Nessunaspaziatura"/>
        <w:rPr>
          <w:lang w:val="en-GB"/>
        </w:rPr>
      </w:pPr>
      <w:r w:rsidRPr="000E7F16">
        <w:rPr>
          <w:lang w:val="en-GB"/>
        </w:rPr>
        <w:t xml:space="preserve">To evaluate the presence of rhodamine-loaded liposomes (red) </w:t>
      </w:r>
      <w:r>
        <w:rPr>
          <w:lang w:val="en-GB"/>
        </w:rPr>
        <w:t xml:space="preserve">in the tumors </w:t>
      </w:r>
      <w:r w:rsidRPr="0001238C">
        <w:rPr>
          <w:i/>
          <w:iCs/>
          <w:lang w:val="en-GB"/>
        </w:rPr>
        <w:t>in vivo</w:t>
      </w:r>
      <w:r>
        <w:rPr>
          <w:lang w:val="en-GB"/>
        </w:rPr>
        <w:t xml:space="preserve"> </w:t>
      </w:r>
      <w:r w:rsidRPr="000E7F16">
        <w:rPr>
          <w:lang w:val="en-GB"/>
        </w:rPr>
        <w:t xml:space="preserve">and to </w:t>
      </w:r>
      <w:r>
        <w:rPr>
          <w:lang w:val="en-GB"/>
        </w:rPr>
        <w:t>analyse their distribution</w:t>
      </w:r>
      <w:r w:rsidRPr="000E7F16">
        <w:rPr>
          <w:lang w:val="en-GB"/>
        </w:rPr>
        <w:t xml:space="preserve"> within the cells, </w:t>
      </w:r>
      <w:r>
        <w:rPr>
          <w:lang w:val="en-GB"/>
        </w:rPr>
        <w:t xml:space="preserve">cryostat sections of tumors and organs were </w:t>
      </w:r>
      <w:r w:rsidRPr="000E7F16">
        <w:rPr>
          <w:lang w:val="en-GB"/>
        </w:rPr>
        <w:t>stained with DAPI</w:t>
      </w:r>
      <w:r>
        <w:rPr>
          <w:lang w:val="en-GB"/>
        </w:rPr>
        <w:t xml:space="preserve"> for nuclei</w:t>
      </w:r>
      <w:r w:rsidRPr="000E7F16">
        <w:rPr>
          <w:lang w:val="en-GB"/>
        </w:rPr>
        <w:t>, and Phalloidin</w:t>
      </w:r>
      <w:r>
        <w:rPr>
          <w:lang w:val="en-GB"/>
        </w:rPr>
        <w:t>-FITC for cytoskeleton</w:t>
      </w:r>
      <w:r w:rsidRPr="000E7F16">
        <w:rPr>
          <w:lang w:val="en-GB"/>
        </w:rPr>
        <w:t xml:space="preserve">. </w:t>
      </w:r>
      <w:r>
        <w:rPr>
          <w:lang w:val="en-GB"/>
        </w:rPr>
        <w:t>On separate</w:t>
      </w:r>
      <w:r w:rsidRPr="000E7F16">
        <w:rPr>
          <w:lang w:val="en-GB"/>
        </w:rPr>
        <w:t xml:space="preserve"> s</w:t>
      </w:r>
      <w:r>
        <w:rPr>
          <w:lang w:val="en-GB"/>
        </w:rPr>
        <w:t>ections</w:t>
      </w:r>
      <w:r w:rsidRPr="000E7F16">
        <w:rPr>
          <w:lang w:val="en-GB"/>
        </w:rPr>
        <w:t>, to assess the differential fate of functionalized and non-functionalized liposomes, macrophage cells were marked in green</w:t>
      </w:r>
      <w:r>
        <w:rPr>
          <w:lang w:val="en-GB"/>
        </w:rPr>
        <w:t xml:space="preserve"> using an </w:t>
      </w:r>
      <w:r w:rsidRPr="000E7F16">
        <w:rPr>
          <w:lang w:val="en-GB"/>
        </w:rPr>
        <w:t>antibody</w:t>
      </w:r>
      <w:r>
        <w:rPr>
          <w:lang w:val="en-GB"/>
        </w:rPr>
        <w:t xml:space="preserve"> against </w:t>
      </w:r>
      <w:r w:rsidRPr="000E7F16">
        <w:rPr>
          <w:lang w:val="en-GB"/>
        </w:rPr>
        <w:t xml:space="preserve">F4/80 </w:t>
      </w:r>
      <w:r>
        <w:rPr>
          <w:lang w:val="en-GB"/>
        </w:rPr>
        <w:t>(</w:t>
      </w:r>
      <w:r w:rsidRPr="000E7F16">
        <w:rPr>
          <w:lang w:val="en-GB"/>
        </w:rPr>
        <w:t>Invitrogen™</w:t>
      </w:r>
      <w:r>
        <w:rPr>
          <w:lang w:val="en-GB"/>
        </w:rPr>
        <w:t xml:space="preserve">) followed by an </w:t>
      </w:r>
      <w:r w:rsidRPr="000E7F16">
        <w:rPr>
          <w:lang w:val="en-GB"/>
        </w:rPr>
        <w:t xml:space="preserve">Alexa </w:t>
      </w:r>
      <w:r w:rsidRPr="00D039C6">
        <w:rPr>
          <w:lang w:val="en-GB"/>
        </w:rPr>
        <w:t>Fluor 488</w:t>
      </w:r>
      <w:r>
        <w:rPr>
          <w:lang w:val="en-GB"/>
        </w:rPr>
        <w:t>-labeled</w:t>
      </w:r>
      <w:r w:rsidRPr="000E7F16">
        <w:rPr>
          <w:lang w:val="en-GB"/>
        </w:rPr>
        <w:t xml:space="preserve"> secondary antibody </w:t>
      </w:r>
      <w:r>
        <w:rPr>
          <w:lang w:val="en-GB"/>
        </w:rPr>
        <w:t>(</w:t>
      </w:r>
      <w:r w:rsidRPr="000E7F16">
        <w:rPr>
          <w:lang w:val="en-GB"/>
        </w:rPr>
        <w:t>Invitrogen™)</w:t>
      </w:r>
      <w:r>
        <w:rPr>
          <w:lang w:val="en-GB"/>
        </w:rPr>
        <w:t xml:space="preserve"> and imaging on </w:t>
      </w:r>
      <w:r w:rsidRPr="008F35C4">
        <w:rPr>
          <w:lang w:val="en-GB"/>
        </w:rPr>
        <w:t>SP</w:t>
      </w:r>
      <w:r>
        <w:rPr>
          <w:lang w:val="en-GB"/>
        </w:rPr>
        <w:t>8</w:t>
      </w:r>
      <w:r w:rsidRPr="008F35C4">
        <w:rPr>
          <w:lang w:val="en-GB"/>
        </w:rPr>
        <w:t xml:space="preserve"> confocal microscope</w:t>
      </w:r>
      <w:r w:rsidRPr="000E7F16">
        <w:rPr>
          <w:lang w:val="en-GB"/>
        </w:rPr>
        <w:t>.</w:t>
      </w:r>
      <w:r>
        <w:rPr>
          <w:lang w:val="en-GB"/>
        </w:rPr>
        <w:t xml:space="preserve"> </w:t>
      </w:r>
    </w:p>
    <w:p w14:paraId="7D3766DB" w14:textId="77777777" w:rsidR="00D039C6" w:rsidRDefault="00D039C6" w:rsidP="00D039C6">
      <w:pPr>
        <w:pStyle w:val="Nessunaspaziatura"/>
        <w:rPr>
          <w:lang w:val="en-GB"/>
        </w:rPr>
      </w:pPr>
      <w:r w:rsidRPr="000E7F16">
        <w:rPr>
          <w:lang w:val="en-GB"/>
        </w:rPr>
        <w:t>Z-stack images were acquired</w:t>
      </w:r>
      <w:r>
        <w:rPr>
          <w:lang w:val="en-GB"/>
        </w:rPr>
        <w:t xml:space="preserve"> and f</w:t>
      </w:r>
      <w:r w:rsidRPr="000E7F16">
        <w:rPr>
          <w:lang w:val="en-GB"/>
        </w:rPr>
        <w:t>luorescent images were processed using ImageJ Fiji freeware software</w:t>
      </w:r>
      <w:r w:rsidRPr="0056292A">
        <w:rPr>
          <w:lang w:val="en-GB"/>
        </w:rPr>
        <w:t xml:space="preserve"> </w:t>
      </w:r>
      <w:r>
        <w:rPr>
          <w:lang w:val="en-GB"/>
        </w:rPr>
        <w:t>(</w:t>
      </w:r>
      <w:hyperlink r:id="rId7" w:history="1">
        <w:r w:rsidRPr="00017DA6">
          <w:rPr>
            <w:rStyle w:val="Collegamentoipertestuale"/>
            <w:lang w:val="en-GB"/>
          </w:rPr>
          <w:t>http://rsb.info.nih.gov/ij/</w:t>
        </w:r>
      </w:hyperlink>
      <w:r>
        <w:rPr>
          <w:lang w:val="en-GB"/>
        </w:rPr>
        <w:t>)</w:t>
      </w:r>
    </w:p>
    <w:p w14:paraId="6FF49A95" w14:textId="77777777" w:rsidR="009343F8" w:rsidRPr="000E7F16" w:rsidRDefault="009343F8" w:rsidP="009343F8">
      <w:pPr>
        <w:pStyle w:val="Nessunaspaziatura"/>
        <w:rPr>
          <w:lang w:val="en-GB"/>
        </w:rPr>
      </w:pPr>
      <w:r w:rsidRPr="000E7F16">
        <w:rPr>
          <w:lang w:val="en-GB"/>
        </w:rPr>
        <w:t>Z-stack images were acquired using laser scanning confocal microscopy (Leica SP8, Leica Microsystems, Wetzlar, Germany). Fluorescent images were processed using ImageJ Fiji freeware software.</w:t>
      </w:r>
    </w:p>
    <w:p w14:paraId="0B80957B" w14:textId="15DB455C" w:rsidR="00D73DA5" w:rsidRPr="000E7F16" w:rsidRDefault="009343F8" w:rsidP="009343F8">
      <w:pPr>
        <w:pStyle w:val="Nessunaspaziatura"/>
        <w:rPr>
          <w:lang w:val="en-GB"/>
        </w:rPr>
      </w:pPr>
      <w:r w:rsidRPr="000E7F16">
        <w:rPr>
          <w:lang w:val="en-GB"/>
        </w:rPr>
        <w:t xml:space="preserve">  </w:t>
      </w:r>
    </w:p>
    <w:p w14:paraId="391F2F41" w14:textId="246A3F8F" w:rsidR="00D73DA5" w:rsidRPr="000E7F16" w:rsidRDefault="001B2779" w:rsidP="00861200">
      <w:pPr>
        <w:pStyle w:val="Nessunaspaziatura"/>
        <w:rPr>
          <w:lang w:val="en-GB"/>
        </w:rPr>
      </w:pPr>
      <w:r w:rsidRPr="000E7F16">
        <w:rPr>
          <w:b/>
          <w:lang w:val="en-GB"/>
        </w:rPr>
        <w:t xml:space="preserve">3. </w:t>
      </w:r>
      <w:r w:rsidR="00D73DA5" w:rsidRPr="000E7F16">
        <w:rPr>
          <w:b/>
          <w:lang w:val="en-GB"/>
        </w:rPr>
        <w:t>Results and discussion</w:t>
      </w:r>
    </w:p>
    <w:p w14:paraId="3DDD6AF3" w14:textId="668829AA" w:rsidR="00C555F6" w:rsidRPr="000E7F16" w:rsidRDefault="001B2779" w:rsidP="00F61BE0">
      <w:pPr>
        <w:spacing w:line="360" w:lineRule="auto"/>
        <w:rPr>
          <w:rFonts w:ascii="Times New Roman" w:hAnsi="Times New Roman"/>
          <w:szCs w:val="22"/>
          <w:lang w:val="en-US"/>
        </w:rPr>
      </w:pPr>
      <w:r w:rsidRPr="000E7F16">
        <w:rPr>
          <w:rFonts w:ascii="Times New Roman" w:hAnsi="Times New Roman"/>
          <w:szCs w:val="22"/>
          <w:lang w:val="en-US"/>
        </w:rPr>
        <w:lastRenderedPageBreak/>
        <w:t xml:space="preserve">3.1 </w:t>
      </w:r>
      <w:r w:rsidR="00670DCD" w:rsidRPr="000E7F16">
        <w:rPr>
          <w:rFonts w:ascii="Times New Roman" w:hAnsi="Times New Roman"/>
          <w:szCs w:val="22"/>
          <w:lang w:val="en-US"/>
        </w:rPr>
        <w:t xml:space="preserve">Gd- loaded </w:t>
      </w:r>
      <w:r w:rsidR="00A95B91" w:rsidRPr="000E7F16">
        <w:rPr>
          <w:rFonts w:ascii="Times New Roman" w:hAnsi="Times New Roman"/>
          <w:szCs w:val="22"/>
          <w:lang w:val="en-US"/>
        </w:rPr>
        <w:t xml:space="preserve">Liposomes </w:t>
      </w:r>
    </w:p>
    <w:p w14:paraId="20CC2EB8" w14:textId="796296BE" w:rsidR="002840BB" w:rsidRPr="000E7F16" w:rsidRDefault="00670DCD" w:rsidP="00094E6A">
      <w:pPr>
        <w:spacing w:line="360" w:lineRule="auto"/>
        <w:jc w:val="both"/>
        <w:rPr>
          <w:rFonts w:ascii="Times New Roman" w:hAnsi="Times New Roman"/>
          <w:color w:val="000000" w:themeColor="text1"/>
          <w:szCs w:val="22"/>
          <w:lang w:val="en-US"/>
        </w:rPr>
      </w:pPr>
      <w:r w:rsidRPr="000E7F16">
        <w:rPr>
          <w:rFonts w:ascii="Times New Roman" w:hAnsi="Times New Roman"/>
          <w:color w:val="000000" w:themeColor="text1"/>
          <w:szCs w:val="22"/>
          <w:lang w:val="en-US"/>
        </w:rPr>
        <w:t>L</w:t>
      </w:r>
      <w:r w:rsidR="00AC0E1E" w:rsidRPr="000E7F16">
        <w:rPr>
          <w:rFonts w:ascii="Times New Roman" w:hAnsi="Times New Roman"/>
          <w:color w:val="000000" w:themeColor="text1"/>
          <w:szCs w:val="22"/>
          <w:lang w:val="en-US"/>
        </w:rPr>
        <w:t>iposomes</w:t>
      </w:r>
      <w:r w:rsidRPr="000E7F16">
        <w:rPr>
          <w:rFonts w:ascii="Times New Roman" w:hAnsi="Times New Roman"/>
          <w:color w:val="000000" w:themeColor="text1"/>
          <w:szCs w:val="22"/>
          <w:lang w:val="en-US"/>
        </w:rPr>
        <w:t xml:space="preserve"> with a membrane composition made of DPCC, DSPE-PEG 2000 and DSPE-PEG 2000 Mal in the 95:4:1 </w:t>
      </w:r>
      <w:r w:rsidR="0001697E" w:rsidRPr="000E7F16">
        <w:rPr>
          <w:rFonts w:ascii="Times New Roman" w:hAnsi="Times New Roman"/>
          <w:color w:val="000000" w:themeColor="text1"/>
          <w:szCs w:val="22"/>
          <w:lang w:val="en-US"/>
        </w:rPr>
        <w:t>molar ratio, respectively, were</w:t>
      </w:r>
      <w:r w:rsidR="00AC0E1E" w:rsidRPr="000E7F16">
        <w:rPr>
          <w:rFonts w:ascii="Times New Roman" w:hAnsi="Times New Roman"/>
          <w:color w:val="000000" w:themeColor="text1"/>
          <w:szCs w:val="22"/>
          <w:lang w:val="en-US"/>
        </w:rPr>
        <w:t xml:space="preserve"> loaded with 300 mM of GdHPDO</w:t>
      </w:r>
      <w:r w:rsidR="00094E6A" w:rsidRPr="00094E6A">
        <w:rPr>
          <w:rFonts w:ascii="Times New Roman" w:hAnsi="Times New Roman"/>
          <w:color w:val="000000" w:themeColor="text1"/>
          <w:szCs w:val="22"/>
          <w:lang w:val="en-US"/>
        </w:rPr>
        <w:t>3</w:t>
      </w:r>
      <w:r w:rsidR="00AC0E1E" w:rsidRPr="000E7F16">
        <w:rPr>
          <w:rFonts w:ascii="Times New Roman" w:hAnsi="Times New Roman"/>
          <w:color w:val="000000" w:themeColor="text1"/>
          <w:szCs w:val="22"/>
          <w:lang w:val="en-US"/>
        </w:rPr>
        <w:t>A. A</w:t>
      </w:r>
      <w:r w:rsidRPr="000E7F16">
        <w:rPr>
          <w:rFonts w:ascii="Times New Roman" w:hAnsi="Times New Roman"/>
          <w:color w:val="000000" w:themeColor="text1"/>
          <w:szCs w:val="22"/>
          <w:lang w:val="en-US"/>
        </w:rPr>
        <w:t>n aliquot</w:t>
      </w:r>
      <w:r w:rsidR="005B229F">
        <w:rPr>
          <w:rFonts w:ascii="Times New Roman" w:hAnsi="Times New Roman"/>
          <w:color w:val="000000" w:themeColor="text1"/>
          <w:szCs w:val="22"/>
          <w:lang w:val="en-US"/>
        </w:rPr>
        <w:t xml:space="preserve"> </w:t>
      </w:r>
      <w:r w:rsidR="00AC0E1E" w:rsidRPr="000E7F16">
        <w:rPr>
          <w:rFonts w:ascii="Times New Roman" w:hAnsi="Times New Roman"/>
          <w:color w:val="000000" w:themeColor="text1"/>
          <w:szCs w:val="22"/>
          <w:lang w:val="en-US"/>
        </w:rPr>
        <w:t xml:space="preserve">of </w:t>
      </w:r>
      <w:r w:rsidR="0030595C" w:rsidRPr="000E7F16">
        <w:rPr>
          <w:rFonts w:ascii="Times New Roman" w:hAnsi="Times New Roman"/>
          <w:color w:val="000000" w:themeColor="text1"/>
          <w:szCs w:val="22"/>
          <w:lang w:val="en-US"/>
        </w:rPr>
        <w:t>the Liposomes’</w:t>
      </w:r>
      <w:r w:rsidR="005B229F">
        <w:rPr>
          <w:rFonts w:ascii="Times New Roman" w:hAnsi="Times New Roman"/>
          <w:color w:val="000000" w:themeColor="text1"/>
          <w:szCs w:val="22"/>
          <w:lang w:val="en-US"/>
        </w:rPr>
        <w:t xml:space="preserve"> </w:t>
      </w:r>
      <w:r w:rsidR="0030595C" w:rsidRPr="000E7F16">
        <w:rPr>
          <w:rFonts w:ascii="Times New Roman" w:hAnsi="Times New Roman"/>
          <w:color w:val="000000" w:themeColor="text1"/>
          <w:szCs w:val="22"/>
          <w:lang w:val="en-US"/>
        </w:rPr>
        <w:t>suspension</w:t>
      </w:r>
      <w:r w:rsidR="00AC0E1E" w:rsidRPr="000E7F16">
        <w:rPr>
          <w:rFonts w:ascii="Times New Roman" w:hAnsi="Times New Roman"/>
          <w:color w:val="000000" w:themeColor="text1"/>
          <w:szCs w:val="22"/>
          <w:lang w:val="en-US"/>
        </w:rPr>
        <w:t xml:space="preserve"> was let to react at room temperature with a controlled excess of a CAIX-specific peptide, synthesiz</w:t>
      </w:r>
      <w:r w:rsidR="008E3ED4" w:rsidRPr="000E7F16">
        <w:rPr>
          <w:rFonts w:ascii="Times New Roman" w:hAnsi="Times New Roman"/>
          <w:color w:val="000000" w:themeColor="text1"/>
          <w:szCs w:val="22"/>
          <w:lang w:val="en-US"/>
        </w:rPr>
        <w:t>ed as previously described</w:t>
      </w:r>
      <w:r w:rsidR="00255384" w:rsidRPr="000E7F16">
        <w:rPr>
          <w:rFonts w:ascii="Times New Roman" w:hAnsi="Times New Roman"/>
          <w:color w:val="000000" w:themeColor="text1"/>
          <w:szCs w:val="22"/>
          <w:lang w:val="en-US"/>
        </w:rPr>
        <w:t xml:space="preserve"> </w:t>
      </w:r>
      <w:r w:rsidR="008E3ED4" w:rsidRPr="000E7F16">
        <w:rPr>
          <w:rFonts w:ascii="Times New Roman" w:hAnsi="Times New Roman"/>
          <w:color w:val="000000" w:themeColor="text1"/>
          <w:szCs w:val="22"/>
          <w:lang w:val="en-US"/>
        </w:rPr>
        <w:fldChar w:fldCharType="begin"/>
      </w:r>
      <w:r w:rsidR="00E76C65">
        <w:rPr>
          <w:rFonts w:ascii="Times New Roman" w:hAnsi="Times New Roman"/>
          <w:color w:val="000000" w:themeColor="text1"/>
          <w:szCs w:val="22"/>
          <w:lang w:val="en-US"/>
        </w:rPr>
        <w:instrText xml:space="preserve"> ADDIN ZOTERO_ITEM CSL_CITATION {"citationID":"0mSDd9wB","properties":{"formattedCitation":"[35]","plainCitation":"[35]","noteIndex":0},"citationItems":[{"id":45,"uris":["http://zotero.org/users/15032150/items/Q3M3MUFL"],"itemData":{"id":45,"type":"article-journal","abstract":"The carbonic anhydrase isoform IX (hCAIX) is one of the main players in extracellular tumor pH regulation, and it is known to be overexpressed in breast cancer and other common tumors. hCA IX supports the growth and survival of tumor cells, and its expression is correlated with metastasis and resistance to therapies, making it an interesting biomarker for diagnosis and therapy. The aim of this work deals with the development of an MRI imaging probe able to target the extracellular non-catalytic proteoglycan-like (PG) domain of CAIX. For this purpose, a specific nanoprobe, LIP_PepC, was designed by conjugating a peptidic interactor of the PG domain on the surface of a liposome loaded with Gd-bearing contrast agents. A Mouse Mammary Adenocarcinoma Cell Line (TS/A) was chosen as an in vitro breast cancer model to test the developed probe. MRI results showed a high selectivity and sensitivity of the imaging probe toward hCAI-expressing TS/A cells. This approach appears highly promising for the in vivo translation of a diagnostic procedure based on the targeting of hCA IX enzyme expression.","container-title":"Pharmaceuticals (Basel, Switzerland)","DOI":"10.3390/ph16091301","ISSN":"1424-8247","issue":"9","journalAbbreviation":"Pharmaceuticals (Basel)","language":"eng","note":"PMID: 37765110\nPMCID: PMC10535658","page":"1301","source":"PubMed","title":"Molecular Resonance Imaging of the CAIX Expression in Mouse Mammary Adenocarcinoma Cells","volume":"16","author":[{"family":"Quattrociocchi","given":"Claudia"},{"family":"Mangia","given":"Alberto"},{"family":"Aime","given":"Silvio"},{"family":"Menchise","given":"Valeria"},{"family":"Delli Castelli","given":"Daniela"}],"issued":{"date-parts":[["2023",9,14]]}}}],"schema":"https://github.com/citation-style-language/schema/raw/master/csl-citation.json"} </w:instrText>
      </w:r>
      <w:r w:rsidR="008E3ED4" w:rsidRPr="000E7F16">
        <w:rPr>
          <w:rFonts w:ascii="Times New Roman" w:hAnsi="Times New Roman"/>
          <w:color w:val="000000" w:themeColor="text1"/>
          <w:szCs w:val="22"/>
          <w:lang w:val="en-US"/>
        </w:rPr>
        <w:fldChar w:fldCharType="separate"/>
      </w:r>
      <w:r w:rsidR="00E76C65" w:rsidRPr="00E76C65">
        <w:rPr>
          <w:rFonts w:ascii="Times New Roman" w:hAnsi="Times New Roman" w:cs="Times New Roman"/>
          <w:lang w:val="en-GB"/>
        </w:rPr>
        <w:t>[35]</w:t>
      </w:r>
      <w:r w:rsidR="008E3ED4" w:rsidRPr="000E7F16">
        <w:rPr>
          <w:rFonts w:ascii="Times New Roman" w:hAnsi="Times New Roman"/>
          <w:color w:val="000000" w:themeColor="text1"/>
          <w:szCs w:val="22"/>
          <w:lang w:val="en-US"/>
        </w:rPr>
        <w:fldChar w:fldCharType="end"/>
      </w:r>
      <w:r w:rsidR="005B229F">
        <w:rPr>
          <w:rFonts w:ascii="Times New Roman" w:hAnsi="Times New Roman"/>
          <w:color w:val="000000" w:themeColor="text1"/>
          <w:szCs w:val="22"/>
          <w:lang w:val="en-US"/>
        </w:rPr>
        <w:t>,</w:t>
      </w:r>
      <w:r w:rsidR="00AC0E1E" w:rsidRPr="000E7F16">
        <w:rPr>
          <w:rFonts w:ascii="Times New Roman" w:hAnsi="Times New Roman"/>
          <w:color w:val="000000" w:themeColor="text1"/>
          <w:szCs w:val="22"/>
          <w:lang w:val="en-US"/>
        </w:rPr>
        <w:t xml:space="preserve"> to functionalize all maleimide residues present on the liposomal surface. A liposome functionalized with a scramble</w:t>
      </w:r>
      <w:r w:rsidR="00F326C2" w:rsidRPr="000E7F16">
        <w:rPr>
          <w:rFonts w:ascii="Times New Roman" w:hAnsi="Times New Roman"/>
          <w:color w:val="000000" w:themeColor="text1"/>
          <w:szCs w:val="22"/>
          <w:lang w:val="en-US"/>
        </w:rPr>
        <w:t>d</w:t>
      </w:r>
      <w:r w:rsidR="00AC0E1E" w:rsidRPr="000E7F16">
        <w:rPr>
          <w:rFonts w:ascii="Times New Roman" w:hAnsi="Times New Roman"/>
          <w:color w:val="000000" w:themeColor="text1"/>
          <w:szCs w:val="22"/>
          <w:lang w:val="en-US"/>
        </w:rPr>
        <w:t xml:space="preserve"> peptide (LIP_SCR) was </w:t>
      </w:r>
      <w:r w:rsidR="0030595C" w:rsidRPr="000E7F16">
        <w:rPr>
          <w:rFonts w:ascii="Times New Roman" w:hAnsi="Times New Roman"/>
          <w:color w:val="000000" w:themeColor="text1"/>
          <w:szCs w:val="22"/>
          <w:lang w:val="en-US"/>
        </w:rPr>
        <w:t xml:space="preserve">also </w:t>
      </w:r>
      <w:r w:rsidR="00AC0E1E" w:rsidRPr="000E7F16">
        <w:rPr>
          <w:rFonts w:ascii="Times New Roman" w:hAnsi="Times New Roman"/>
          <w:color w:val="000000" w:themeColor="text1"/>
          <w:szCs w:val="22"/>
          <w:lang w:val="en-US"/>
        </w:rPr>
        <w:t xml:space="preserve">prepared following the same procedure, as well as an unfunctionalized control liposome (LIP), </w:t>
      </w:r>
      <w:r w:rsidR="0030595C" w:rsidRPr="000E7F16">
        <w:rPr>
          <w:rFonts w:ascii="Times New Roman" w:hAnsi="Times New Roman"/>
          <w:color w:val="000000" w:themeColor="text1"/>
          <w:szCs w:val="22"/>
          <w:lang w:val="en-US"/>
        </w:rPr>
        <w:t>where</w:t>
      </w:r>
      <w:r w:rsidR="00AC0E1E" w:rsidRPr="000E7F16">
        <w:rPr>
          <w:rFonts w:ascii="Times New Roman" w:hAnsi="Times New Roman"/>
          <w:color w:val="000000" w:themeColor="text1"/>
          <w:szCs w:val="22"/>
          <w:lang w:val="en-US"/>
        </w:rPr>
        <w:t xml:space="preserve"> the DSPE-PEG 2000 Mal phospholipid was replaced with DSPE-PEG 2000. The concentration of Gd-HPDO</w:t>
      </w:r>
      <w:r w:rsidR="00094E6A">
        <w:rPr>
          <w:rFonts w:ascii="Times New Roman" w:hAnsi="Times New Roman"/>
          <w:color w:val="000000" w:themeColor="text1"/>
          <w:szCs w:val="22"/>
          <w:lang w:val="en-US"/>
        </w:rPr>
        <w:t>3</w:t>
      </w:r>
      <w:r w:rsidR="00AC0E1E" w:rsidRPr="000E7F16">
        <w:rPr>
          <w:rFonts w:ascii="Times New Roman" w:hAnsi="Times New Roman"/>
          <w:color w:val="000000" w:themeColor="text1"/>
          <w:szCs w:val="22"/>
          <w:lang w:val="en-US"/>
        </w:rPr>
        <w:t>A in the suspe</w:t>
      </w:r>
      <w:r w:rsidR="006C2544" w:rsidRPr="000E7F16">
        <w:rPr>
          <w:rFonts w:ascii="Times New Roman" w:hAnsi="Times New Roman"/>
          <w:color w:val="000000" w:themeColor="text1"/>
          <w:szCs w:val="22"/>
          <w:lang w:val="en-US"/>
        </w:rPr>
        <w:t>n</w:t>
      </w:r>
      <w:r w:rsidR="00AC0E1E" w:rsidRPr="000E7F16">
        <w:rPr>
          <w:rFonts w:ascii="Times New Roman" w:hAnsi="Times New Roman"/>
          <w:color w:val="000000" w:themeColor="text1"/>
          <w:szCs w:val="22"/>
          <w:lang w:val="en-US"/>
        </w:rPr>
        <w:t>sions, determined by NMR magne</w:t>
      </w:r>
      <w:r w:rsidR="00675F36">
        <w:rPr>
          <w:rFonts w:ascii="Times New Roman" w:hAnsi="Times New Roman"/>
          <w:color w:val="000000" w:themeColor="text1"/>
          <w:szCs w:val="22"/>
          <w:lang w:val="en-US"/>
        </w:rPr>
        <w:t xml:space="preserve">tic susceptibility measurements </w:t>
      </w:r>
      <w:r w:rsidR="00675F36">
        <w:rPr>
          <w:rFonts w:ascii="Times New Roman" w:hAnsi="Times New Roman"/>
          <w:color w:val="000000" w:themeColor="text1"/>
          <w:szCs w:val="22"/>
          <w:lang w:val="en-US"/>
        </w:rPr>
        <w:fldChar w:fldCharType="begin"/>
      </w:r>
      <w:r w:rsidR="00E76C65">
        <w:rPr>
          <w:rFonts w:ascii="Times New Roman" w:hAnsi="Times New Roman"/>
          <w:color w:val="000000" w:themeColor="text1"/>
          <w:szCs w:val="22"/>
          <w:lang w:val="en-US"/>
        </w:rPr>
        <w:instrText xml:space="preserve"> ADDIN ZOTERO_ITEM CSL_CITATION {"citationID":"rvMwRweq","properties":{"formattedCitation":"[36]","plainCitation":"[36]","noteIndex":0},"citationItems":[{"id":"jBgMvJr5/Gng297eH","uris":["http://zotero.org/users/13589438/items/ZCKBP6GI"],"itemData":{"id":62,"type":"article-journal","abstract":"Abstract\n            \n              The bulk magnetic susceptibility (BMS) shifts of\n              1\n              H NMR resonance signals for inert reference compounds caused by the addition of paramagnetic lanthanide(III) compounds were exploited in order to determine lanthanide(III) concentrations in solution. The BMS shifts of an inert reference compound in the samples were measured by comparing the chemical shifts with those of an external reference. The concentration values obtained were in good agreement with results acquired from inductively coupled plasma analysis. Copyright © 2001 John Wiley &amp; Sons, Ltd.","container-title":"Magnetic Resonance in Chemistry","DOI":"10.1002/mrc.922","ISSN":"0749-1581, 1097-458X","issue":"11","journalAbbreviation":"Magnetic Reson in Chemistry","language":"en","license":"http://onlinelibrary.wiley.com/termsAndConditions#vor","page":"723-726","source":"DOI.org (Crossref)","title":"Determination of paramagnetic lanthanide(III) concentrations from bulk magnetic susceptibility shifts in NMR spectra","volume":"39","author":[{"family":"Corsi","given":"Daniele M."},{"family":"Platas‐Iglesias","given":"Carlos"},{"family":"Bekkum","given":"Herman Van"},{"family":"Peters","given":"Joop A."}],"issued":{"date-parts":[["2001",11]]}}}],"schema":"https://github.com/citation-style-language/schema/raw/master/csl-citation.json"} </w:instrText>
      </w:r>
      <w:r w:rsidR="00675F36">
        <w:rPr>
          <w:rFonts w:ascii="Times New Roman" w:hAnsi="Times New Roman"/>
          <w:color w:val="000000" w:themeColor="text1"/>
          <w:szCs w:val="22"/>
          <w:lang w:val="en-US"/>
        </w:rPr>
        <w:fldChar w:fldCharType="separate"/>
      </w:r>
      <w:r w:rsidR="00E76C65" w:rsidRPr="00E76C65">
        <w:rPr>
          <w:rFonts w:ascii="Times New Roman" w:hAnsi="Times New Roman" w:cs="Times New Roman"/>
          <w:lang w:val="en-GB"/>
        </w:rPr>
        <w:t>[36]</w:t>
      </w:r>
      <w:r w:rsidR="00675F36">
        <w:rPr>
          <w:rFonts w:ascii="Times New Roman" w:hAnsi="Times New Roman"/>
          <w:color w:val="000000" w:themeColor="text1"/>
          <w:szCs w:val="22"/>
          <w:lang w:val="en-US"/>
        </w:rPr>
        <w:fldChar w:fldCharType="end"/>
      </w:r>
      <w:r w:rsidR="00AC0E1E" w:rsidRPr="000E7F16">
        <w:rPr>
          <w:rFonts w:ascii="Times New Roman" w:hAnsi="Times New Roman"/>
          <w:color w:val="000000" w:themeColor="text1"/>
          <w:szCs w:val="22"/>
          <w:lang w:val="en-US"/>
        </w:rPr>
        <w:t>, enabled the estimation of the concentration of the liposome suspen</w:t>
      </w:r>
      <w:r w:rsidR="0030595C" w:rsidRPr="000E7F16">
        <w:rPr>
          <w:rFonts w:ascii="Times New Roman" w:hAnsi="Times New Roman"/>
          <w:color w:val="000000" w:themeColor="text1"/>
          <w:szCs w:val="22"/>
          <w:lang w:val="en-US"/>
        </w:rPr>
        <w:t>s</w:t>
      </w:r>
      <w:r w:rsidR="00AC0E1E" w:rsidRPr="000E7F16">
        <w:rPr>
          <w:rFonts w:ascii="Times New Roman" w:hAnsi="Times New Roman"/>
          <w:color w:val="000000" w:themeColor="text1"/>
          <w:szCs w:val="22"/>
          <w:lang w:val="en-US"/>
        </w:rPr>
        <w:t>ion.</w:t>
      </w:r>
    </w:p>
    <w:p w14:paraId="5EAC5B13" w14:textId="78E59FCB" w:rsidR="0088124F" w:rsidRPr="000E7F16" w:rsidRDefault="001E37D7" w:rsidP="00094E6A">
      <w:pPr>
        <w:spacing w:line="360" w:lineRule="auto"/>
        <w:jc w:val="both"/>
        <w:rPr>
          <w:rFonts w:ascii="Times New Roman" w:hAnsi="Times New Roman"/>
          <w:color w:val="000000" w:themeColor="text1"/>
          <w:szCs w:val="22"/>
          <w:lang w:val="en-US"/>
        </w:rPr>
      </w:pPr>
      <w:r w:rsidRPr="000E7F16">
        <w:rPr>
          <w:rFonts w:ascii="Times New Roman" w:hAnsi="Times New Roman"/>
          <w:color w:val="000000" w:themeColor="text1"/>
          <w:szCs w:val="22"/>
          <w:lang w:val="en-US"/>
        </w:rPr>
        <w:t>The</w:t>
      </w:r>
      <w:r w:rsidR="000E2D7F" w:rsidRPr="000E7F16">
        <w:rPr>
          <w:rFonts w:ascii="Times New Roman" w:hAnsi="Times New Roman"/>
          <w:color w:val="000000" w:themeColor="text1"/>
          <w:szCs w:val="22"/>
          <w:lang w:val="en-US"/>
        </w:rPr>
        <w:t xml:space="preserve"> occurrence of the</w:t>
      </w:r>
      <w:r w:rsidRPr="000E7F16">
        <w:rPr>
          <w:rFonts w:ascii="Times New Roman" w:hAnsi="Times New Roman"/>
          <w:color w:val="000000" w:themeColor="text1"/>
          <w:szCs w:val="22"/>
          <w:lang w:val="en-US"/>
        </w:rPr>
        <w:t xml:space="preserve"> binding between the peptide and the liposomal membrane was </w:t>
      </w:r>
      <w:r w:rsidR="000E2D7F" w:rsidRPr="000E7F16">
        <w:rPr>
          <w:rFonts w:ascii="Times New Roman" w:hAnsi="Times New Roman"/>
          <w:color w:val="000000" w:themeColor="text1"/>
          <w:szCs w:val="22"/>
          <w:lang w:val="en-US"/>
        </w:rPr>
        <w:t>assessed by the</w:t>
      </w:r>
      <w:r w:rsidRPr="000E7F16">
        <w:rPr>
          <w:rFonts w:ascii="Times New Roman" w:hAnsi="Times New Roman"/>
          <w:color w:val="000000" w:themeColor="text1"/>
          <w:szCs w:val="22"/>
          <w:lang w:val="en-US"/>
        </w:rPr>
        <w:t xml:space="preserve"> </w:t>
      </w:r>
      <w:r w:rsidR="006A0EFA" w:rsidRPr="000E7F16">
        <w:rPr>
          <w:rFonts w:ascii="Times New Roman" w:hAnsi="Times New Roman"/>
          <w:color w:val="000000" w:themeColor="text1"/>
          <w:szCs w:val="22"/>
          <w:lang w:val="en-US"/>
        </w:rPr>
        <w:t xml:space="preserve">Nanodrop </w:t>
      </w:r>
      <w:r w:rsidR="00AC0E1E" w:rsidRPr="000E7F16">
        <w:rPr>
          <w:rFonts w:ascii="Times New Roman" w:hAnsi="Times New Roman"/>
          <w:color w:val="000000" w:themeColor="text1"/>
          <w:szCs w:val="22"/>
          <w:lang w:val="en-US"/>
        </w:rPr>
        <w:t>s</w:t>
      </w:r>
      <w:r w:rsidR="006A0EFA" w:rsidRPr="000E7F16">
        <w:rPr>
          <w:rFonts w:ascii="Times New Roman" w:hAnsi="Times New Roman"/>
          <w:color w:val="000000" w:themeColor="text1"/>
          <w:szCs w:val="22"/>
          <w:lang w:val="en-US"/>
        </w:rPr>
        <w:t>pectrophotometric tec</w:t>
      </w:r>
      <w:r w:rsidR="00F326C2" w:rsidRPr="000E7F16">
        <w:rPr>
          <w:rFonts w:ascii="Times New Roman" w:hAnsi="Times New Roman"/>
          <w:color w:val="000000" w:themeColor="text1"/>
          <w:szCs w:val="22"/>
          <w:lang w:val="en-US"/>
        </w:rPr>
        <w:t>h</w:t>
      </w:r>
      <w:r w:rsidR="006A0EFA" w:rsidRPr="000E7F16">
        <w:rPr>
          <w:rFonts w:ascii="Times New Roman" w:hAnsi="Times New Roman"/>
          <w:color w:val="000000" w:themeColor="text1"/>
          <w:szCs w:val="22"/>
          <w:lang w:val="en-US"/>
        </w:rPr>
        <w:t>nique</w:t>
      </w:r>
      <w:r w:rsidR="002A4DE9" w:rsidRPr="000E7F16">
        <w:rPr>
          <w:rFonts w:ascii="Times New Roman" w:hAnsi="Times New Roman"/>
          <w:color w:val="000000" w:themeColor="text1"/>
          <w:szCs w:val="22"/>
          <w:lang w:val="en-US"/>
        </w:rPr>
        <w:t xml:space="preserve">, using </w:t>
      </w:r>
      <w:r w:rsidR="00AC0E1E" w:rsidRPr="000E7F16">
        <w:rPr>
          <w:rFonts w:ascii="Times New Roman" w:hAnsi="Times New Roman"/>
          <w:color w:val="000000" w:themeColor="text1"/>
          <w:szCs w:val="22"/>
          <w:lang w:val="en-US"/>
        </w:rPr>
        <w:t>un</w:t>
      </w:r>
      <w:r w:rsidR="002A4DE9" w:rsidRPr="000E7F16">
        <w:rPr>
          <w:rFonts w:ascii="Times New Roman" w:hAnsi="Times New Roman"/>
          <w:color w:val="000000" w:themeColor="text1"/>
          <w:szCs w:val="22"/>
          <w:lang w:val="en-US"/>
        </w:rPr>
        <w:t>functionalized liposome (LIP) as a control</w:t>
      </w:r>
      <w:r w:rsidRPr="000E7F16">
        <w:rPr>
          <w:rFonts w:ascii="Times New Roman" w:hAnsi="Times New Roman"/>
          <w:color w:val="000000" w:themeColor="text1"/>
          <w:szCs w:val="22"/>
          <w:lang w:val="en-US"/>
        </w:rPr>
        <w:t>.</w:t>
      </w:r>
      <w:r w:rsidR="008A4AC2" w:rsidRPr="000E7F16">
        <w:rPr>
          <w:rFonts w:ascii="Times New Roman" w:hAnsi="Times New Roman"/>
          <w:color w:val="000000" w:themeColor="text1"/>
          <w:szCs w:val="22"/>
          <w:lang w:val="en-US"/>
        </w:rPr>
        <w:t xml:space="preserve"> </w:t>
      </w:r>
      <w:r w:rsidR="00E1179B" w:rsidRPr="000E7F16">
        <w:rPr>
          <w:rFonts w:ascii="Times New Roman" w:hAnsi="Times New Roman"/>
          <w:color w:val="000000" w:themeColor="text1"/>
          <w:szCs w:val="22"/>
          <w:lang w:val="en-US"/>
        </w:rPr>
        <w:t>The absorbance data of the liposomal suspensions confirm</w:t>
      </w:r>
      <w:r w:rsidR="000E2D7F" w:rsidRPr="000E7F16">
        <w:rPr>
          <w:rFonts w:ascii="Times New Roman" w:hAnsi="Times New Roman"/>
          <w:color w:val="000000" w:themeColor="text1"/>
          <w:szCs w:val="22"/>
          <w:lang w:val="en-US"/>
        </w:rPr>
        <w:t>ed</w:t>
      </w:r>
      <w:r w:rsidR="00E1179B" w:rsidRPr="000E7F16">
        <w:rPr>
          <w:rFonts w:ascii="Times New Roman" w:hAnsi="Times New Roman"/>
          <w:color w:val="000000" w:themeColor="text1"/>
          <w:szCs w:val="22"/>
          <w:lang w:val="en-US"/>
        </w:rPr>
        <w:t xml:space="preserve"> the successful conjugation between the maleimide groups on the liposome surface and the peptides</w:t>
      </w:r>
      <w:r w:rsidR="00AC0E1E" w:rsidRPr="000E7F16">
        <w:rPr>
          <w:rFonts w:ascii="Times New Roman" w:hAnsi="Times New Roman"/>
          <w:color w:val="000000" w:themeColor="text1"/>
          <w:szCs w:val="22"/>
          <w:lang w:val="en-US"/>
        </w:rPr>
        <w:t xml:space="preserve"> (</w:t>
      </w:r>
      <w:r w:rsidR="00A00808" w:rsidRPr="000E7F16">
        <w:rPr>
          <w:rFonts w:ascii="Times New Roman" w:hAnsi="Times New Roman"/>
          <w:color w:val="000000" w:themeColor="text1"/>
          <w:szCs w:val="22"/>
          <w:lang w:val="en-US"/>
        </w:rPr>
        <w:t>Figure</w:t>
      </w:r>
      <w:r w:rsidR="00094E6A">
        <w:rPr>
          <w:rFonts w:ascii="Times New Roman" w:hAnsi="Times New Roman"/>
          <w:color w:val="000000" w:themeColor="text1"/>
          <w:szCs w:val="22"/>
          <w:lang w:val="en-US"/>
        </w:rPr>
        <w:t xml:space="preserve"> </w:t>
      </w:r>
      <w:r w:rsidR="00A00808" w:rsidRPr="000E7F16">
        <w:rPr>
          <w:rFonts w:ascii="Times New Roman" w:hAnsi="Times New Roman"/>
          <w:color w:val="000000" w:themeColor="text1"/>
          <w:szCs w:val="22"/>
          <w:lang w:val="en-US"/>
        </w:rPr>
        <w:t>S1</w:t>
      </w:r>
      <w:r w:rsidR="007D037A" w:rsidRPr="000E7F16">
        <w:rPr>
          <w:rFonts w:ascii="Times New Roman" w:hAnsi="Times New Roman"/>
          <w:color w:val="000000" w:themeColor="text1"/>
          <w:szCs w:val="22"/>
          <w:lang w:val="en-US"/>
        </w:rPr>
        <w:t>a</w:t>
      </w:r>
      <w:r w:rsidR="00AC0E1E" w:rsidRPr="000E7F16">
        <w:rPr>
          <w:rFonts w:ascii="Times New Roman" w:hAnsi="Times New Roman"/>
          <w:color w:val="000000" w:themeColor="text1"/>
          <w:szCs w:val="22"/>
          <w:lang w:val="en-US"/>
        </w:rPr>
        <w:t>)</w:t>
      </w:r>
      <w:r w:rsidR="00E1179B" w:rsidRPr="000E7F16">
        <w:rPr>
          <w:rFonts w:ascii="Times New Roman" w:hAnsi="Times New Roman"/>
          <w:color w:val="000000" w:themeColor="text1"/>
          <w:szCs w:val="22"/>
          <w:lang w:val="en-US"/>
        </w:rPr>
        <w:t>.</w:t>
      </w:r>
      <w:r w:rsidR="00A00808" w:rsidRPr="000E7F16">
        <w:rPr>
          <w:rFonts w:ascii="Times New Roman" w:hAnsi="Times New Roman"/>
          <w:color w:val="000000" w:themeColor="text1"/>
          <w:szCs w:val="22"/>
          <w:lang w:val="en-US"/>
        </w:rPr>
        <w:t xml:space="preserve"> The</w:t>
      </w:r>
      <w:r w:rsidR="007D037A" w:rsidRPr="000E7F16">
        <w:rPr>
          <w:rFonts w:ascii="Times New Roman" w:hAnsi="Times New Roman"/>
          <w:color w:val="000000" w:themeColor="text1"/>
          <w:szCs w:val="22"/>
          <w:lang w:val="en-US"/>
        </w:rPr>
        <w:t xml:space="preserve"> liposomes</w:t>
      </w:r>
      <w:r w:rsidR="00A00808" w:rsidRPr="000E7F16">
        <w:rPr>
          <w:rFonts w:ascii="Times New Roman" w:hAnsi="Times New Roman"/>
          <w:color w:val="000000" w:themeColor="text1"/>
          <w:szCs w:val="22"/>
          <w:lang w:val="en-US"/>
        </w:rPr>
        <w:t xml:space="preserve"> s</w:t>
      </w:r>
      <w:r w:rsidR="007D037A" w:rsidRPr="000E7F16">
        <w:rPr>
          <w:rFonts w:ascii="Times New Roman" w:hAnsi="Times New Roman"/>
          <w:color w:val="000000" w:themeColor="text1"/>
          <w:szCs w:val="22"/>
          <w:lang w:val="en-US"/>
        </w:rPr>
        <w:t xml:space="preserve">tability </w:t>
      </w:r>
      <w:r w:rsidR="0056031A" w:rsidRPr="000E7F16">
        <w:rPr>
          <w:rFonts w:ascii="Times New Roman" w:hAnsi="Times New Roman"/>
          <w:color w:val="000000" w:themeColor="text1"/>
          <w:szCs w:val="22"/>
          <w:lang w:val="en-US"/>
        </w:rPr>
        <w:t xml:space="preserve">in serum </w:t>
      </w:r>
      <w:r w:rsidR="007D037A" w:rsidRPr="000E7F16">
        <w:rPr>
          <w:rFonts w:ascii="Times New Roman" w:hAnsi="Times New Roman"/>
          <w:color w:val="000000" w:themeColor="text1"/>
          <w:szCs w:val="22"/>
          <w:lang w:val="en-US"/>
        </w:rPr>
        <w:t xml:space="preserve">has been assessed through </w:t>
      </w:r>
      <w:r w:rsidR="0056031A" w:rsidRPr="000E7F16">
        <w:rPr>
          <w:rFonts w:ascii="Times New Roman" w:hAnsi="Times New Roman"/>
          <w:color w:val="000000" w:themeColor="text1"/>
          <w:szCs w:val="22"/>
          <w:lang w:val="en-US"/>
        </w:rPr>
        <w:t xml:space="preserve">DLS and </w:t>
      </w:r>
      <w:r w:rsidR="007D037A" w:rsidRPr="000E7F16">
        <w:rPr>
          <w:rFonts w:ascii="Times New Roman" w:hAnsi="Times New Roman"/>
          <w:color w:val="000000" w:themeColor="text1"/>
          <w:szCs w:val="22"/>
          <w:lang w:val="en-US"/>
        </w:rPr>
        <w:t>relaxometric analysis at 37 °C, showing that all the liposomal preparation</w:t>
      </w:r>
      <w:r w:rsidR="00F326C2" w:rsidRPr="000E7F16">
        <w:rPr>
          <w:rFonts w:ascii="Times New Roman" w:hAnsi="Times New Roman"/>
          <w:color w:val="000000" w:themeColor="text1"/>
          <w:szCs w:val="22"/>
          <w:lang w:val="en-US"/>
        </w:rPr>
        <w:t>s</w:t>
      </w:r>
      <w:r w:rsidR="007D037A" w:rsidRPr="000E7F16">
        <w:rPr>
          <w:rFonts w:ascii="Times New Roman" w:hAnsi="Times New Roman"/>
          <w:color w:val="000000" w:themeColor="text1"/>
          <w:szCs w:val="22"/>
          <w:lang w:val="en-US"/>
        </w:rPr>
        <w:t xml:space="preserve"> retain the same </w:t>
      </w:r>
      <w:r w:rsidR="0056031A" w:rsidRPr="000E7F16">
        <w:rPr>
          <w:rFonts w:ascii="Times New Roman" w:hAnsi="Times New Roman"/>
          <w:color w:val="000000" w:themeColor="text1"/>
          <w:szCs w:val="22"/>
          <w:lang w:val="en-US"/>
        </w:rPr>
        <w:t>dimensions</w:t>
      </w:r>
      <w:r w:rsidR="007D037A" w:rsidRPr="000E7F16">
        <w:rPr>
          <w:rFonts w:ascii="Times New Roman" w:hAnsi="Times New Roman"/>
          <w:color w:val="000000" w:themeColor="text1"/>
          <w:szCs w:val="22"/>
          <w:lang w:val="en-US"/>
        </w:rPr>
        <w:t xml:space="preserve"> and relaxation rate upon time (Figure</w:t>
      </w:r>
      <w:r w:rsidR="00094E6A">
        <w:rPr>
          <w:rFonts w:ascii="Times New Roman" w:hAnsi="Times New Roman"/>
          <w:color w:val="000000" w:themeColor="text1"/>
          <w:szCs w:val="22"/>
          <w:lang w:val="en-US"/>
        </w:rPr>
        <w:t xml:space="preserve"> </w:t>
      </w:r>
      <w:r w:rsidR="007D037A" w:rsidRPr="000E7F16">
        <w:rPr>
          <w:rFonts w:ascii="Times New Roman" w:hAnsi="Times New Roman"/>
          <w:color w:val="000000" w:themeColor="text1"/>
          <w:szCs w:val="22"/>
          <w:lang w:val="en-US"/>
        </w:rPr>
        <w:t>S1b)</w:t>
      </w:r>
      <w:r w:rsidR="0056031A" w:rsidRPr="000E7F16">
        <w:rPr>
          <w:rFonts w:ascii="Times New Roman" w:hAnsi="Times New Roman"/>
          <w:color w:val="000000" w:themeColor="text1"/>
          <w:szCs w:val="22"/>
          <w:lang w:val="en-US"/>
        </w:rPr>
        <w:t>.</w:t>
      </w:r>
    </w:p>
    <w:p w14:paraId="2CB6B596" w14:textId="56505DFB" w:rsidR="00C22379" w:rsidRPr="000E7F16" w:rsidRDefault="00803260" w:rsidP="00094E6A">
      <w:pPr>
        <w:spacing w:line="360" w:lineRule="auto"/>
        <w:jc w:val="both"/>
        <w:rPr>
          <w:rFonts w:ascii="Times New Roman" w:hAnsi="Times New Roman"/>
          <w:szCs w:val="22"/>
          <w:lang w:val="en-GB"/>
        </w:rPr>
      </w:pPr>
      <w:r w:rsidRPr="000E7F16">
        <w:rPr>
          <w:rFonts w:ascii="Times New Roman" w:hAnsi="Times New Roman"/>
          <w:szCs w:val="22"/>
          <w:lang w:val="en-GB"/>
        </w:rPr>
        <w:t xml:space="preserve">In a previous </w:t>
      </w:r>
      <w:r w:rsidRPr="000E7F16">
        <w:rPr>
          <w:rFonts w:ascii="Times New Roman" w:hAnsi="Times New Roman"/>
          <w:i/>
          <w:szCs w:val="22"/>
          <w:lang w:val="en-GB"/>
        </w:rPr>
        <w:t>in vitro</w:t>
      </w:r>
      <w:r w:rsidRPr="000E7F16">
        <w:rPr>
          <w:rFonts w:ascii="Times New Roman" w:hAnsi="Times New Roman"/>
          <w:szCs w:val="22"/>
          <w:lang w:val="en-GB"/>
        </w:rPr>
        <w:t xml:space="preserve"> </w:t>
      </w:r>
      <w:r w:rsidR="000E2D7F" w:rsidRPr="000E7F16">
        <w:rPr>
          <w:rFonts w:ascii="Times New Roman" w:hAnsi="Times New Roman"/>
          <w:szCs w:val="22"/>
          <w:lang w:val="en-GB"/>
        </w:rPr>
        <w:t>work</w:t>
      </w:r>
      <w:r w:rsidR="00094E6A">
        <w:rPr>
          <w:rFonts w:ascii="Times New Roman" w:hAnsi="Times New Roman"/>
          <w:szCs w:val="22"/>
          <w:lang w:val="en-GB"/>
        </w:rPr>
        <w:fldChar w:fldCharType="begin"/>
      </w:r>
      <w:r w:rsidR="00094E6A">
        <w:rPr>
          <w:rFonts w:ascii="Times New Roman" w:hAnsi="Times New Roman"/>
          <w:szCs w:val="22"/>
          <w:lang w:val="en-GB"/>
        </w:rPr>
        <w:instrText xml:space="preserve"> ADDIN ZOTERO_ITEM CSL_CITATION {"citationID":"9c82A8Wd","properties":{"formattedCitation":"[35]","plainCitation":"[35]","noteIndex":0},"citationItems":[{"id":45,"uris":["http://zotero.org/users/15032150/items/Q3M3MUFL"],"itemData":{"id":45,"type":"article-journal","abstract":"The carbonic anhydrase isoform IX (hCAIX) is one of the main players in extracellular tumor pH regulation, and it is known to be overexpressed in breast cancer and other common tumors. hCA IX supports the growth and survival of tumor cells, and its expression is correlated with metastasis and resistance to therapies, making it an interesting biomarker for diagnosis and therapy. The aim of this work deals with the development of an MRI imaging probe able to target the extracellular non-catalytic proteoglycan-like (PG) domain of CAIX. For this purpose, a specific nanoprobe, LIP_PepC, was designed by conjugating a peptidic interactor of the PG domain on the surface of a liposome loaded with Gd-bearing contrast agents. A Mouse Mammary Adenocarcinoma Cell Line (TS/A) was chosen as an in vitro breast cancer model to test the developed probe. MRI results showed a high selectivity and sensitivity of the imaging probe toward hCAI-expressing TS/A cells. This approach appears highly promising for the in vivo translation of a diagnostic procedure based on the targeting of hCA IX enzyme expression.","container-title":"Pharmaceuticals (Basel, Switzerland)","DOI":"10.3390/ph16091301","ISSN":"1424-8247","issue":"9","journalAbbreviation":"Pharmaceuticals (Basel)","language":"eng","note":"PMID: 37765110\nPMCID: PMC10535658","page":"1301","source":"PubMed","title":"Molecular Resonance Imaging of the CAIX Expression in Mouse Mammary Adenocarcinoma Cells","volume":"16","author":[{"family":"Quattrociocchi","given":"Claudia"},{"family":"Mangia","given":"Alberto"},{"family":"Aime","given":"Silvio"},{"family":"Menchise","given":"Valeria"},{"family":"Delli Castelli","given":"Daniela"}],"issued":{"date-parts":[["2023",9,14]]}}}],"schema":"https://github.com/citation-style-language/schema/raw/master/csl-citation.json"} </w:instrText>
      </w:r>
      <w:r w:rsidR="00094E6A">
        <w:rPr>
          <w:rFonts w:ascii="Times New Roman" w:hAnsi="Times New Roman"/>
          <w:szCs w:val="22"/>
          <w:lang w:val="en-GB"/>
        </w:rPr>
        <w:fldChar w:fldCharType="separate"/>
      </w:r>
      <w:r w:rsidR="00094E6A" w:rsidRPr="00094E6A">
        <w:rPr>
          <w:rFonts w:ascii="Times New Roman" w:hAnsi="Times New Roman" w:cs="Times New Roman"/>
          <w:lang w:val="en-GB"/>
        </w:rPr>
        <w:t>[35]</w:t>
      </w:r>
      <w:r w:rsidR="00094E6A">
        <w:rPr>
          <w:rFonts w:ascii="Times New Roman" w:hAnsi="Times New Roman"/>
          <w:szCs w:val="22"/>
          <w:lang w:val="en-GB"/>
        </w:rPr>
        <w:fldChar w:fldCharType="end"/>
      </w:r>
      <w:r w:rsidR="00F326C2" w:rsidRPr="000E7F16">
        <w:rPr>
          <w:rFonts w:ascii="Times New Roman" w:hAnsi="Times New Roman"/>
          <w:szCs w:val="22"/>
          <w:lang w:val="en-GB"/>
        </w:rPr>
        <w:t>,</w:t>
      </w:r>
      <w:r w:rsidRPr="000E7F16">
        <w:rPr>
          <w:rFonts w:ascii="Times New Roman" w:hAnsi="Times New Roman"/>
          <w:szCs w:val="22"/>
          <w:lang w:val="en-GB"/>
        </w:rPr>
        <w:t xml:space="preserve"> the same</w:t>
      </w:r>
      <w:r w:rsidR="000E2D7F" w:rsidRPr="000E7F16">
        <w:rPr>
          <w:rFonts w:ascii="Times New Roman" w:hAnsi="Times New Roman"/>
          <w:szCs w:val="22"/>
          <w:lang w:val="en-GB"/>
        </w:rPr>
        <w:t xml:space="preserve"> type of</w:t>
      </w:r>
      <w:r w:rsidRPr="000E7F16">
        <w:rPr>
          <w:rFonts w:ascii="Times New Roman" w:hAnsi="Times New Roman"/>
          <w:szCs w:val="22"/>
          <w:lang w:val="en-GB"/>
        </w:rPr>
        <w:t xml:space="preserve"> CAIX </w:t>
      </w:r>
      <w:r w:rsidR="000E2D7F" w:rsidRPr="000E7F16">
        <w:rPr>
          <w:rFonts w:ascii="Times New Roman" w:hAnsi="Times New Roman"/>
          <w:szCs w:val="22"/>
          <w:lang w:val="en-GB"/>
        </w:rPr>
        <w:t xml:space="preserve">targeting </w:t>
      </w:r>
      <w:r w:rsidRPr="000E7F16">
        <w:rPr>
          <w:rFonts w:ascii="Times New Roman" w:hAnsi="Times New Roman"/>
          <w:szCs w:val="22"/>
          <w:lang w:val="en-GB"/>
        </w:rPr>
        <w:t xml:space="preserve">liposomes </w:t>
      </w:r>
      <w:r w:rsidR="000E2D7F" w:rsidRPr="000E7F16">
        <w:rPr>
          <w:rFonts w:ascii="Times New Roman" w:hAnsi="Times New Roman"/>
          <w:szCs w:val="22"/>
          <w:lang w:val="en-GB"/>
        </w:rPr>
        <w:t>were</w:t>
      </w:r>
      <w:r w:rsidRPr="000E7F16">
        <w:rPr>
          <w:rFonts w:ascii="Times New Roman" w:hAnsi="Times New Roman"/>
          <w:szCs w:val="22"/>
          <w:lang w:val="en-GB"/>
        </w:rPr>
        <w:t xml:space="preserve"> succefully </w:t>
      </w:r>
      <w:r w:rsidR="000E2D7F" w:rsidRPr="000E7F16">
        <w:rPr>
          <w:rFonts w:ascii="Times New Roman" w:hAnsi="Times New Roman"/>
          <w:szCs w:val="22"/>
          <w:lang w:val="en-GB"/>
        </w:rPr>
        <w:t xml:space="preserve">tested </w:t>
      </w:r>
      <w:r w:rsidRPr="000E7F16">
        <w:rPr>
          <w:rFonts w:ascii="Times New Roman" w:hAnsi="Times New Roman"/>
          <w:szCs w:val="22"/>
          <w:lang w:val="en-GB"/>
        </w:rPr>
        <w:t>on</w:t>
      </w:r>
      <w:r w:rsidR="009E668D" w:rsidRPr="000E7F16">
        <w:rPr>
          <w:rFonts w:ascii="Times New Roman" w:hAnsi="Times New Roman"/>
          <w:szCs w:val="22"/>
          <w:lang w:val="en-GB"/>
        </w:rPr>
        <w:t xml:space="preserve"> </w:t>
      </w:r>
      <w:r w:rsidR="000E2D7F" w:rsidRPr="000E7F16">
        <w:rPr>
          <w:rFonts w:ascii="Times New Roman" w:hAnsi="Times New Roman"/>
          <w:szCs w:val="22"/>
          <w:lang w:val="en-GB"/>
        </w:rPr>
        <w:t>a</w:t>
      </w:r>
      <w:r w:rsidRPr="000E7F16">
        <w:rPr>
          <w:rFonts w:ascii="Times New Roman" w:hAnsi="Times New Roman"/>
          <w:szCs w:val="22"/>
          <w:lang w:val="en-GB"/>
        </w:rPr>
        <w:t xml:space="preserve"> </w:t>
      </w:r>
      <w:r w:rsidR="00202E97" w:rsidRPr="000E7F16">
        <w:rPr>
          <w:rFonts w:ascii="Times New Roman" w:hAnsi="Times New Roman"/>
          <w:szCs w:val="22"/>
          <w:lang w:val="en-GB"/>
        </w:rPr>
        <w:t>mouse mammary adenocarcinoma cell line</w:t>
      </w:r>
      <w:r w:rsidR="009E668D" w:rsidRPr="000E7F16">
        <w:rPr>
          <w:rFonts w:ascii="Times New Roman" w:hAnsi="Times New Roman"/>
          <w:szCs w:val="22"/>
          <w:lang w:val="en-GB"/>
        </w:rPr>
        <w:t xml:space="preserve"> (</w:t>
      </w:r>
      <w:r w:rsidRPr="000E7F16">
        <w:rPr>
          <w:rFonts w:ascii="Times New Roman" w:hAnsi="Times New Roman"/>
          <w:szCs w:val="22"/>
          <w:lang w:val="en-GB"/>
        </w:rPr>
        <w:t>TS/A</w:t>
      </w:r>
      <w:r w:rsidR="009E668D" w:rsidRPr="000E7F16">
        <w:rPr>
          <w:rFonts w:ascii="Times New Roman" w:hAnsi="Times New Roman"/>
          <w:szCs w:val="22"/>
          <w:lang w:val="en-GB"/>
        </w:rPr>
        <w:t>)</w:t>
      </w:r>
      <w:r w:rsidRPr="000E7F16">
        <w:rPr>
          <w:rFonts w:ascii="Times New Roman" w:hAnsi="Times New Roman"/>
          <w:szCs w:val="22"/>
          <w:lang w:val="en-GB"/>
        </w:rPr>
        <w:t xml:space="preserve">. This approach exploited the process of </w:t>
      </w:r>
      <w:r w:rsidR="000E2D7F" w:rsidRPr="000E7F16">
        <w:rPr>
          <w:rFonts w:ascii="Times New Roman" w:hAnsi="Times New Roman"/>
          <w:szCs w:val="22"/>
          <w:lang w:val="en-GB"/>
        </w:rPr>
        <w:t>“</w:t>
      </w:r>
      <w:r w:rsidRPr="000E7F16">
        <w:rPr>
          <w:rFonts w:ascii="Times New Roman" w:hAnsi="Times New Roman"/>
          <w:szCs w:val="22"/>
          <w:lang w:val="en-GB"/>
        </w:rPr>
        <w:t>quenching/de</w:t>
      </w:r>
      <w:r w:rsidR="000E2D7F" w:rsidRPr="000E7F16">
        <w:rPr>
          <w:rFonts w:ascii="Times New Roman" w:hAnsi="Times New Roman"/>
          <w:szCs w:val="22"/>
          <w:lang w:val="en-GB"/>
        </w:rPr>
        <w:t>-quenchin</w:t>
      </w:r>
      <w:r w:rsidR="00F326C2" w:rsidRPr="000E7F16">
        <w:rPr>
          <w:rFonts w:ascii="Times New Roman" w:hAnsi="Times New Roman"/>
          <w:szCs w:val="22"/>
          <w:lang w:val="en-GB"/>
        </w:rPr>
        <w:t>g</w:t>
      </w:r>
      <w:r w:rsidR="000E2D7F" w:rsidRPr="000E7F16">
        <w:rPr>
          <w:rFonts w:ascii="Times New Roman" w:hAnsi="Times New Roman"/>
          <w:szCs w:val="22"/>
          <w:lang w:val="en-GB"/>
        </w:rPr>
        <w:t xml:space="preserve">” </w:t>
      </w:r>
      <w:r w:rsidRPr="000E7F16">
        <w:rPr>
          <w:rFonts w:ascii="Times New Roman" w:hAnsi="Times New Roman"/>
          <w:szCs w:val="22"/>
          <w:lang w:val="en-GB"/>
        </w:rPr>
        <w:t xml:space="preserve">of the Gd complex, consisting in silencing the probe </w:t>
      </w:r>
      <w:r w:rsidR="00F326C2" w:rsidRPr="000E7F16">
        <w:rPr>
          <w:rFonts w:ascii="Times New Roman" w:hAnsi="Times New Roman"/>
          <w:szCs w:val="22"/>
          <w:lang w:val="en-GB"/>
        </w:rPr>
        <w:t>relaxation enhancing</w:t>
      </w:r>
      <w:r w:rsidRPr="000E7F16">
        <w:rPr>
          <w:rFonts w:ascii="Times New Roman" w:hAnsi="Times New Roman"/>
          <w:szCs w:val="22"/>
          <w:lang w:val="en-GB"/>
        </w:rPr>
        <w:t xml:space="preserve"> ability on bulk water </w:t>
      </w:r>
      <w:r w:rsidR="00F326C2" w:rsidRPr="000E7F16">
        <w:rPr>
          <w:rFonts w:ascii="Times New Roman" w:hAnsi="Times New Roman"/>
          <w:szCs w:val="22"/>
          <w:lang w:val="en-GB"/>
        </w:rPr>
        <w:t xml:space="preserve">resonance </w:t>
      </w:r>
      <w:r w:rsidRPr="000E7F16">
        <w:rPr>
          <w:rFonts w:ascii="Times New Roman" w:hAnsi="Times New Roman"/>
          <w:szCs w:val="22"/>
          <w:lang w:val="en-GB"/>
        </w:rPr>
        <w:t xml:space="preserve">as long as it is entrapped in the inner core of the nanovesicle and in recovering </w:t>
      </w:r>
      <w:r w:rsidR="000E2D7F" w:rsidRPr="000E7F16">
        <w:rPr>
          <w:rFonts w:ascii="Times New Roman" w:hAnsi="Times New Roman"/>
          <w:szCs w:val="22"/>
          <w:lang w:val="en-GB"/>
        </w:rPr>
        <w:t xml:space="preserve">the relaxation enhancement capability </w:t>
      </w:r>
      <w:r w:rsidRPr="000E7F16">
        <w:rPr>
          <w:rFonts w:ascii="Times New Roman" w:hAnsi="Times New Roman"/>
          <w:szCs w:val="22"/>
          <w:lang w:val="en-GB"/>
        </w:rPr>
        <w:t xml:space="preserve">once the </w:t>
      </w:r>
      <w:r w:rsidR="000E2D7F" w:rsidRPr="000E7F16">
        <w:rPr>
          <w:rFonts w:ascii="Times New Roman" w:hAnsi="Times New Roman"/>
          <w:szCs w:val="22"/>
          <w:lang w:val="en-GB"/>
        </w:rPr>
        <w:t xml:space="preserve">payload </w:t>
      </w:r>
      <w:r w:rsidRPr="000E7F16">
        <w:rPr>
          <w:rFonts w:ascii="Times New Roman" w:hAnsi="Times New Roman"/>
          <w:szCs w:val="22"/>
          <w:lang w:val="en-GB"/>
        </w:rPr>
        <w:t>is released</w:t>
      </w:r>
      <w:r w:rsidR="00F326C2" w:rsidRPr="000E7F16">
        <w:rPr>
          <w:rFonts w:ascii="Times New Roman" w:hAnsi="Times New Roman"/>
          <w:szCs w:val="22"/>
          <w:lang w:val="en-GB"/>
        </w:rPr>
        <w:t xml:space="preserve"> from the nanocarrier</w:t>
      </w:r>
      <w:r w:rsidRPr="000E7F16">
        <w:rPr>
          <w:rFonts w:ascii="Times New Roman" w:hAnsi="Times New Roman"/>
          <w:szCs w:val="22"/>
          <w:lang w:val="en-GB"/>
        </w:rPr>
        <w:t xml:space="preserve">. </w:t>
      </w:r>
    </w:p>
    <w:p w14:paraId="5CD1F096" w14:textId="4C2DAA60" w:rsidR="00685973" w:rsidRPr="000E7F16" w:rsidRDefault="008C5C56" w:rsidP="00094E6A">
      <w:pPr>
        <w:spacing w:line="360" w:lineRule="auto"/>
        <w:jc w:val="both"/>
        <w:rPr>
          <w:rFonts w:ascii="Times New Roman" w:hAnsi="Times New Roman"/>
          <w:szCs w:val="22"/>
          <w:lang w:val="en-GB"/>
        </w:rPr>
      </w:pPr>
      <w:r w:rsidRPr="000E7F16">
        <w:rPr>
          <w:rFonts w:ascii="Times New Roman" w:hAnsi="Times New Roman"/>
          <w:szCs w:val="22"/>
          <w:lang w:val="en-GB"/>
        </w:rPr>
        <w:t xml:space="preserve">The </w:t>
      </w:r>
      <w:r w:rsidR="000E2D7F" w:rsidRPr="000E7F16">
        <w:rPr>
          <w:rFonts w:ascii="Times New Roman" w:hAnsi="Times New Roman"/>
          <w:szCs w:val="22"/>
          <w:lang w:val="en-GB"/>
        </w:rPr>
        <w:t>“</w:t>
      </w:r>
      <w:r w:rsidRPr="000E7F16">
        <w:rPr>
          <w:rFonts w:ascii="Times New Roman" w:hAnsi="Times New Roman"/>
          <w:szCs w:val="22"/>
          <w:lang w:val="en-GB"/>
        </w:rPr>
        <w:t>quenching/de</w:t>
      </w:r>
      <w:r w:rsidR="000E2D7F" w:rsidRPr="000E7F16">
        <w:rPr>
          <w:rFonts w:ascii="Times New Roman" w:hAnsi="Times New Roman"/>
          <w:szCs w:val="22"/>
          <w:lang w:val="en-GB"/>
        </w:rPr>
        <w:t>-</w:t>
      </w:r>
      <w:r w:rsidRPr="000E7F16">
        <w:rPr>
          <w:rFonts w:ascii="Times New Roman" w:hAnsi="Times New Roman"/>
          <w:szCs w:val="22"/>
          <w:lang w:val="en-GB"/>
        </w:rPr>
        <w:t>quenching</w:t>
      </w:r>
      <w:r w:rsidR="000E2D7F" w:rsidRPr="000E7F16">
        <w:rPr>
          <w:rFonts w:ascii="Times New Roman" w:hAnsi="Times New Roman"/>
          <w:szCs w:val="22"/>
          <w:lang w:val="en-GB"/>
        </w:rPr>
        <w:t>”</w:t>
      </w:r>
      <w:r w:rsidRPr="000E7F16">
        <w:rPr>
          <w:rFonts w:ascii="Times New Roman" w:hAnsi="Times New Roman"/>
          <w:szCs w:val="22"/>
          <w:lang w:val="en-GB"/>
        </w:rPr>
        <w:t xml:space="preserve"> efficacy of the newly prepared liposomal probes were tested by </w:t>
      </w:r>
      <w:r w:rsidR="000E2D7F" w:rsidRPr="000E7F16">
        <w:rPr>
          <w:rFonts w:ascii="Times New Roman" w:hAnsi="Times New Roman"/>
          <w:szCs w:val="22"/>
          <w:lang w:val="en-GB"/>
        </w:rPr>
        <w:t xml:space="preserve">carrying out </w:t>
      </w:r>
      <w:r w:rsidRPr="000E7F16">
        <w:rPr>
          <w:rFonts w:ascii="Times New Roman" w:hAnsi="Times New Roman"/>
          <w:szCs w:val="22"/>
          <w:lang w:val="en-GB"/>
        </w:rPr>
        <w:t xml:space="preserve">a </w:t>
      </w:r>
      <w:r w:rsidR="00692BFA" w:rsidRPr="000E7F16">
        <w:rPr>
          <w:rFonts w:ascii="Times New Roman" w:hAnsi="Times New Roman"/>
          <w:szCs w:val="22"/>
          <w:lang w:val="en-GB"/>
        </w:rPr>
        <w:t xml:space="preserve">relaxometric </w:t>
      </w:r>
      <w:r w:rsidR="000E2D7F" w:rsidRPr="000E7F16">
        <w:rPr>
          <w:rFonts w:ascii="Times New Roman" w:hAnsi="Times New Roman"/>
          <w:szCs w:val="22"/>
          <w:lang w:val="en-GB"/>
        </w:rPr>
        <w:t xml:space="preserve">study </w:t>
      </w:r>
      <w:r w:rsidR="00692BFA" w:rsidRPr="000E7F16">
        <w:rPr>
          <w:rFonts w:ascii="Times New Roman" w:hAnsi="Times New Roman"/>
          <w:szCs w:val="22"/>
          <w:lang w:val="en-GB"/>
        </w:rPr>
        <w:t>at 20 MHz</w:t>
      </w:r>
      <w:r w:rsidR="000E2D7F" w:rsidRPr="000E7F16">
        <w:rPr>
          <w:rFonts w:ascii="Times New Roman" w:hAnsi="Times New Roman"/>
          <w:szCs w:val="22"/>
          <w:lang w:val="en-GB"/>
        </w:rPr>
        <w:t>.</w:t>
      </w:r>
      <w:r w:rsidRPr="000E7F16">
        <w:rPr>
          <w:rFonts w:ascii="Times New Roman" w:hAnsi="Times New Roman"/>
          <w:szCs w:val="22"/>
          <w:lang w:val="en-GB"/>
        </w:rPr>
        <w:t xml:space="preserve"> </w:t>
      </w:r>
      <w:r w:rsidR="00DD64C4" w:rsidRPr="000E7F16">
        <w:rPr>
          <w:rFonts w:ascii="Times New Roman" w:hAnsi="Times New Roman"/>
          <w:szCs w:val="22"/>
          <w:lang w:val="en-GB"/>
        </w:rPr>
        <w:t xml:space="preserve">The </w:t>
      </w:r>
      <w:r w:rsidR="009E668D" w:rsidRPr="000E7F16">
        <w:rPr>
          <w:rFonts w:ascii="Times New Roman" w:hAnsi="Times New Roman"/>
          <w:szCs w:val="22"/>
          <w:lang w:val="en-GB"/>
        </w:rPr>
        <w:t>millimolar</w:t>
      </w:r>
      <w:r w:rsidRPr="000E7F16">
        <w:rPr>
          <w:rFonts w:ascii="Times New Roman" w:hAnsi="Times New Roman"/>
          <w:szCs w:val="22"/>
          <w:lang w:val="en-GB"/>
        </w:rPr>
        <w:t xml:space="preserve"> relaxivity (r1p) of liposomes suspensions subjected to different sonication cycle</w:t>
      </w:r>
      <w:r w:rsidR="0044303E" w:rsidRPr="000E7F16">
        <w:rPr>
          <w:rFonts w:ascii="Times New Roman" w:hAnsi="Times New Roman"/>
          <w:szCs w:val="22"/>
          <w:lang w:val="en-GB"/>
        </w:rPr>
        <w:t>s was measured and reported in F</w:t>
      </w:r>
      <w:r w:rsidRPr="000E7F16">
        <w:rPr>
          <w:rFonts w:ascii="Times New Roman" w:hAnsi="Times New Roman"/>
          <w:szCs w:val="22"/>
          <w:lang w:val="en-GB"/>
        </w:rPr>
        <w:t>igure</w:t>
      </w:r>
      <w:r w:rsidR="00E1179B" w:rsidRPr="000E7F16">
        <w:rPr>
          <w:rFonts w:ascii="Times New Roman" w:hAnsi="Times New Roman"/>
          <w:szCs w:val="22"/>
          <w:lang w:val="en-GB"/>
        </w:rPr>
        <w:t xml:space="preserve"> </w:t>
      </w:r>
      <w:r w:rsidR="00EE234D" w:rsidRPr="000E7F16">
        <w:rPr>
          <w:rFonts w:ascii="Times New Roman" w:hAnsi="Times New Roman"/>
          <w:szCs w:val="22"/>
          <w:lang w:val="en-GB"/>
        </w:rPr>
        <w:t>1</w:t>
      </w:r>
      <w:r w:rsidR="00E1179B" w:rsidRPr="000E7F16">
        <w:rPr>
          <w:rFonts w:ascii="Times New Roman" w:hAnsi="Times New Roman"/>
          <w:szCs w:val="22"/>
          <w:lang w:val="en-GB"/>
        </w:rPr>
        <w:t xml:space="preserve">, where the </w:t>
      </w:r>
      <w:r w:rsidR="00692BFA" w:rsidRPr="000E7F16">
        <w:rPr>
          <w:rFonts w:ascii="Times New Roman" w:hAnsi="Times New Roman"/>
          <w:szCs w:val="22"/>
          <w:lang w:val="en-GB"/>
        </w:rPr>
        <w:t xml:space="preserve">curve shows </w:t>
      </w:r>
      <w:r w:rsidR="00DD64C4" w:rsidRPr="000E7F16">
        <w:rPr>
          <w:rFonts w:ascii="Times New Roman" w:hAnsi="Times New Roman"/>
          <w:szCs w:val="22"/>
          <w:lang w:val="en-GB"/>
        </w:rPr>
        <w:t xml:space="preserve">its </w:t>
      </w:r>
      <w:r w:rsidR="00692BFA" w:rsidRPr="000E7F16">
        <w:rPr>
          <w:rFonts w:ascii="Times New Roman" w:hAnsi="Times New Roman"/>
          <w:szCs w:val="22"/>
          <w:lang w:val="en-GB"/>
        </w:rPr>
        <w:t xml:space="preserve">gradual increase, </w:t>
      </w:r>
      <w:r w:rsidRPr="000E7F16">
        <w:rPr>
          <w:rFonts w:ascii="Times New Roman" w:hAnsi="Times New Roman"/>
          <w:szCs w:val="22"/>
          <w:lang w:val="en-GB"/>
        </w:rPr>
        <w:t>from 0.1 mM</w:t>
      </w:r>
      <w:r w:rsidRPr="000E7F16">
        <w:rPr>
          <w:rFonts w:ascii="Times New Roman" w:hAnsi="Times New Roman"/>
          <w:szCs w:val="22"/>
          <w:vertAlign w:val="superscript"/>
          <w:lang w:val="en-GB"/>
        </w:rPr>
        <w:t>-1</w:t>
      </w:r>
      <w:r w:rsidRPr="000E7F16">
        <w:rPr>
          <w:rFonts w:ascii="Times New Roman" w:hAnsi="Times New Roman"/>
          <w:szCs w:val="22"/>
          <w:lang w:val="en-GB"/>
        </w:rPr>
        <w:t>s</w:t>
      </w:r>
      <w:r w:rsidRPr="000E7F16">
        <w:rPr>
          <w:rFonts w:ascii="Times New Roman" w:hAnsi="Times New Roman"/>
          <w:szCs w:val="22"/>
          <w:vertAlign w:val="superscript"/>
          <w:lang w:val="en-GB"/>
        </w:rPr>
        <w:t>-</w:t>
      </w:r>
      <w:r w:rsidRPr="000E7F16">
        <w:rPr>
          <w:rFonts w:ascii="Times New Roman" w:hAnsi="Times New Roman"/>
          <w:szCs w:val="22"/>
          <w:lang w:val="en-GB"/>
        </w:rPr>
        <w:t xml:space="preserve">1 </w:t>
      </w:r>
      <w:r w:rsidR="00C96C52" w:rsidRPr="000E7F16">
        <w:rPr>
          <w:rFonts w:ascii="Times New Roman" w:hAnsi="Times New Roman"/>
          <w:szCs w:val="22"/>
          <w:lang w:val="en-GB"/>
        </w:rPr>
        <w:t xml:space="preserve">(intact vesicle) </w:t>
      </w:r>
      <w:r w:rsidR="00DD64C4" w:rsidRPr="000E7F16">
        <w:rPr>
          <w:rFonts w:ascii="Times New Roman" w:hAnsi="Times New Roman"/>
          <w:szCs w:val="22"/>
          <w:lang w:val="en-GB"/>
        </w:rPr>
        <w:t xml:space="preserve">to </w:t>
      </w:r>
      <w:r w:rsidR="00692BFA" w:rsidRPr="000E7F16">
        <w:rPr>
          <w:rFonts w:ascii="Times New Roman" w:hAnsi="Times New Roman"/>
          <w:szCs w:val="22"/>
          <w:lang w:val="en-GB"/>
        </w:rPr>
        <w:t>the relaxivity value of</w:t>
      </w:r>
      <w:r w:rsidR="00C96C52" w:rsidRPr="000E7F16">
        <w:rPr>
          <w:rFonts w:ascii="Times New Roman" w:hAnsi="Times New Roman"/>
          <w:szCs w:val="22"/>
          <w:lang w:val="en-GB"/>
        </w:rPr>
        <w:t xml:space="preserve"> free</w:t>
      </w:r>
      <w:r w:rsidR="00692BFA" w:rsidRPr="000E7F16">
        <w:rPr>
          <w:rFonts w:ascii="Times New Roman" w:hAnsi="Times New Roman"/>
          <w:szCs w:val="22"/>
          <w:lang w:val="en-GB"/>
        </w:rPr>
        <w:t xml:space="preserve"> GdHPDO</w:t>
      </w:r>
      <w:r w:rsidR="00692BFA" w:rsidRPr="00094E6A">
        <w:rPr>
          <w:rFonts w:ascii="Times New Roman" w:hAnsi="Times New Roman"/>
          <w:szCs w:val="22"/>
          <w:lang w:val="en-GB"/>
        </w:rPr>
        <w:t>3</w:t>
      </w:r>
      <w:r w:rsidR="00692BFA" w:rsidRPr="000E7F16">
        <w:rPr>
          <w:rFonts w:ascii="Times New Roman" w:hAnsi="Times New Roman"/>
          <w:szCs w:val="22"/>
          <w:lang w:val="en-GB"/>
        </w:rPr>
        <w:t>A</w:t>
      </w:r>
      <w:r w:rsidRPr="000E7F16">
        <w:rPr>
          <w:rFonts w:ascii="Times New Roman" w:hAnsi="Times New Roman"/>
          <w:szCs w:val="22"/>
          <w:lang w:val="en-GB"/>
        </w:rPr>
        <w:t>(4.5 mM</w:t>
      </w:r>
      <w:r w:rsidRPr="000E7F16">
        <w:rPr>
          <w:rFonts w:ascii="Times New Roman" w:hAnsi="Times New Roman"/>
          <w:szCs w:val="22"/>
          <w:vertAlign w:val="superscript"/>
          <w:lang w:val="en-GB"/>
        </w:rPr>
        <w:t>-1</w:t>
      </w:r>
      <w:r w:rsidRPr="000E7F16">
        <w:rPr>
          <w:rFonts w:ascii="Times New Roman" w:hAnsi="Times New Roman"/>
          <w:szCs w:val="22"/>
          <w:lang w:val="en-GB"/>
        </w:rPr>
        <w:t>s</w:t>
      </w:r>
      <w:r w:rsidRPr="000E7F16">
        <w:rPr>
          <w:rFonts w:ascii="Times New Roman" w:hAnsi="Times New Roman"/>
          <w:szCs w:val="22"/>
          <w:vertAlign w:val="superscript"/>
          <w:lang w:val="en-GB"/>
        </w:rPr>
        <w:t>-1</w:t>
      </w:r>
      <w:r w:rsidRPr="000E7F16">
        <w:rPr>
          <w:rFonts w:ascii="Times New Roman" w:hAnsi="Times New Roman"/>
          <w:szCs w:val="22"/>
          <w:lang w:val="en-GB"/>
        </w:rPr>
        <w:t>)</w:t>
      </w:r>
      <w:r w:rsidR="001F0CD0" w:rsidRPr="000E7F16">
        <w:rPr>
          <w:rFonts w:ascii="Times New Roman" w:hAnsi="Times New Roman"/>
          <w:szCs w:val="22"/>
          <w:lang w:val="en-GB"/>
        </w:rPr>
        <w:fldChar w:fldCharType="begin"/>
      </w:r>
      <w:r w:rsidR="00E76C65">
        <w:rPr>
          <w:rFonts w:ascii="Times New Roman" w:hAnsi="Times New Roman"/>
          <w:szCs w:val="22"/>
          <w:lang w:val="en-GB"/>
        </w:rPr>
        <w:instrText xml:space="preserve"> ADDIN ZOTERO_ITEM CSL_CITATION {"citationID":"H90LhtGM","properties":{"formattedCitation":"[37]","plainCitation":"[37]","noteIndex":0},"citationItems":[{"id":50,"uris":["http://zotero.org/users/15032150/items/PB3N7CNF"],"itemData":{"id":50,"type":"article-journal","abstract":"The setup of reversible binding interactions between the hydrophobic region of macrocyclic GBCAs (Gadolinium Based Contrast Agents) and SO 3 À /OH containing pyrene derivatives provides new insights for pursuing relaxivity enhancements of this class of MRI contrast agents. The strong binding affinity allows attaining relaxation enhancements up to 50% at pyrene/GBCA ratios of 3 : 1. High resolution NMR spectra of the Yb-HPDO3A/pyrene system fully support the formation of a supramolecular adduct based on the setup of hydrophobic interactions. The relaxation enhancement may be accounted for in terms of the increase of the molecular reorientation time (s R) and the number of second sphere water molecules. This effect is maintained in blood serum and in vivo, as shown by the enhancement of contrast in T 1w-MR images obtained by simultaneous injection of GBCA and pyrene derivatives in mice.","container-title":"Chemical Science","DOI":"10.1039/d0sc03504a","journalAbbreviation":"Chemical Science","source":"ResearchGate","title":"Supramolecular adducts between macrocyclic Gd(III) complexes and polyaromatic systems: a route to enhance the relaxivity through the formation of hydrophobic interactions","title-short":"Supramolecular adducts between macrocyclic Gd(III) complexes and polyaromatic systems","volume":"12","author":[{"family":"Gregorio","given":"Enza","non-dropping-particle":"di"},{"family":"Lattuada","given":"Luciano"},{"family":"Maiocchi","given":"Alessandro"},{"family":"Aime","given":"Silvio"},{"family":"Ferrauto","given":"Giuseppe"},{"family":"Gianolio","given":"Eliana"}],"issued":{"date-parts":[["2020",11,17]]}}}],"schema":"https://github.com/citation-style-language/schema/raw/master/csl-citation.json"} </w:instrText>
      </w:r>
      <w:r w:rsidR="001F0CD0" w:rsidRPr="000E7F16">
        <w:rPr>
          <w:rFonts w:ascii="Times New Roman" w:hAnsi="Times New Roman"/>
          <w:szCs w:val="22"/>
          <w:lang w:val="en-GB"/>
        </w:rPr>
        <w:fldChar w:fldCharType="separate"/>
      </w:r>
      <w:r w:rsidR="00E76C65" w:rsidRPr="00E76C65">
        <w:rPr>
          <w:rFonts w:ascii="Times New Roman" w:hAnsi="Times New Roman" w:cs="Times New Roman"/>
          <w:lang w:val="en-GB"/>
        </w:rPr>
        <w:t>[37]</w:t>
      </w:r>
      <w:r w:rsidR="001F0CD0" w:rsidRPr="000E7F16">
        <w:rPr>
          <w:rFonts w:ascii="Times New Roman" w:hAnsi="Times New Roman"/>
          <w:szCs w:val="22"/>
          <w:lang w:val="en-GB"/>
        </w:rPr>
        <w:fldChar w:fldCharType="end"/>
      </w:r>
      <w:r w:rsidR="00CD114D">
        <w:rPr>
          <w:rFonts w:ascii="Times New Roman" w:hAnsi="Times New Roman"/>
          <w:szCs w:val="22"/>
          <w:lang w:val="en-GB"/>
        </w:rPr>
        <w:t>.</w:t>
      </w:r>
      <w:r w:rsidR="00716047" w:rsidRPr="000E7F16">
        <w:rPr>
          <w:rFonts w:ascii="Times New Roman" w:hAnsi="Times New Roman"/>
          <w:szCs w:val="22"/>
          <w:lang w:val="en-GB"/>
        </w:rPr>
        <w:t xml:space="preserve"> The </w:t>
      </w:r>
      <w:r w:rsidR="00DD64C4" w:rsidRPr="000E7F16">
        <w:rPr>
          <w:rFonts w:ascii="Times New Roman" w:hAnsi="Times New Roman"/>
          <w:szCs w:val="22"/>
          <w:lang w:val="en-GB"/>
        </w:rPr>
        <w:t>“</w:t>
      </w:r>
      <w:r w:rsidR="00716047" w:rsidRPr="000E7F16">
        <w:rPr>
          <w:rFonts w:ascii="Times New Roman" w:hAnsi="Times New Roman"/>
          <w:szCs w:val="22"/>
          <w:lang w:val="en-GB"/>
        </w:rPr>
        <w:t>de</w:t>
      </w:r>
      <w:r w:rsidR="00DD64C4" w:rsidRPr="000E7F16">
        <w:rPr>
          <w:rFonts w:ascii="Times New Roman" w:hAnsi="Times New Roman"/>
          <w:szCs w:val="22"/>
          <w:lang w:val="en-GB"/>
        </w:rPr>
        <w:t>-</w:t>
      </w:r>
      <w:r w:rsidR="00716047" w:rsidRPr="000E7F16">
        <w:rPr>
          <w:rFonts w:ascii="Times New Roman" w:hAnsi="Times New Roman"/>
          <w:szCs w:val="22"/>
          <w:lang w:val="en-GB"/>
        </w:rPr>
        <w:t>quenching</w:t>
      </w:r>
      <w:r w:rsidR="00DD64C4" w:rsidRPr="000E7F16">
        <w:rPr>
          <w:rFonts w:ascii="Times New Roman" w:hAnsi="Times New Roman"/>
          <w:szCs w:val="22"/>
          <w:lang w:val="en-GB"/>
        </w:rPr>
        <w:t>”</w:t>
      </w:r>
      <w:r w:rsidR="00716047" w:rsidRPr="000E7F16">
        <w:rPr>
          <w:rFonts w:ascii="Times New Roman" w:hAnsi="Times New Roman"/>
          <w:szCs w:val="22"/>
          <w:lang w:val="en-GB"/>
        </w:rPr>
        <w:t xml:space="preserve"> process </w:t>
      </w:r>
      <w:r w:rsidR="00DD64C4" w:rsidRPr="000E7F16">
        <w:rPr>
          <w:rFonts w:ascii="Times New Roman" w:hAnsi="Times New Roman"/>
          <w:szCs w:val="22"/>
          <w:lang w:val="en-GB"/>
        </w:rPr>
        <w:t>led</w:t>
      </w:r>
      <w:r w:rsidR="00716047" w:rsidRPr="000E7F16">
        <w:rPr>
          <w:rFonts w:ascii="Times New Roman" w:hAnsi="Times New Roman"/>
          <w:szCs w:val="22"/>
          <w:lang w:val="en-GB"/>
        </w:rPr>
        <w:t xml:space="preserve"> to an increase in relaxivity of more than 40-fold.</w:t>
      </w:r>
      <w:r w:rsidR="00F06BB1" w:rsidRPr="000E7F16">
        <w:rPr>
          <w:rFonts w:ascii="Times New Roman" w:hAnsi="Times New Roman"/>
          <w:szCs w:val="22"/>
          <w:lang w:val="en-GB"/>
        </w:rPr>
        <w:t xml:space="preserve"> DLS measurement</w:t>
      </w:r>
      <w:r w:rsidR="00A73EB2" w:rsidRPr="000E7F16">
        <w:rPr>
          <w:rFonts w:ascii="Times New Roman" w:hAnsi="Times New Roman"/>
          <w:szCs w:val="22"/>
          <w:lang w:val="en-GB"/>
        </w:rPr>
        <w:t>s</w:t>
      </w:r>
      <w:r w:rsidR="00F06BB1" w:rsidRPr="000E7F16">
        <w:rPr>
          <w:rFonts w:ascii="Times New Roman" w:hAnsi="Times New Roman"/>
          <w:szCs w:val="22"/>
          <w:lang w:val="en-GB"/>
        </w:rPr>
        <w:t xml:space="preserve"> </w:t>
      </w:r>
      <w:r w:rsidR="00DD64C4" w:rsidRPr="000E7F16">
        <w:rPr>
          <w:rFonts w:ascii="Times New Roman" w:hAnsi="Times New Roman"/>
          <w:szCs w:val="22"/>
          <w:lang w:val="en-GB"/>
        </w:rPr>
        <w:t>indicated</w:t>
      </w:r>
      <w:r w:rsidR="00F06BB1" w:rsidRPr="000E7F16">
        <w:rPr>
          <w:rFonts w:ascii="Times New Roman" w:hAnsi="Times New Roman"/>
          <w:szCs w:val="22"/>
          <w:lang w:val="en-GB"/>
        </w:rPr>
        <w:t xml:space="preserve"> that</w:t>
      </w:r>
      <w:r w:rsidR="00DD64C4" w:rsidRPr="000E7F16">
        <w:rPr>
          <w:rFonts w:ascii="Times New Roman" w:hAnsi="Times New Roman"/>
          <w:szCs w:val="22"/>
          <w:lang w:val="en-GB"/>
        </w:rPr>
        <w:t>, upon the application of the sonication cycles,</w:t>
      </w:r>
      <w:r w:rsidR="00F06BB1" w:rsidRPr="000E7F16">
        <w:rPr>
          <w:rFonts w:ascii="Times New Roman" w:hAnsi="Times New Roman"/>
          <w:szCs w:val="22"/>
          <w:lang w:val="en-GB"/>
        </w:rPr>
        <w:t xml:space="preserve"> </w:t>
      </w:r>
      <w:r w:rsidR="00DD64C4" w:rsidRPr="000E7F16">
        <w:rPr>
          <w:rFonts w:ascii="Times New Roman" w:hAnsi="Times New Roman"/>
          <w:szCs w:val="22"/>
          <w:lang w:val="en-GB"/>
        </w:rPr>
        <w:t>the phosp</w:t>
      </w:r>
      <w:r w:rsidR="00A73EB2" w:rsidRPr="000E7F16">
        <w:rPr>
          <w:rFonts w:ascii="Times New Roman" w:hAnsi="Times New Roman"/>
          <w:szCs w:val="22"/>
          <w:lang w:val="en-GB"/>
        </w:rPr>
        <w:t>h</w:t>
      </w:r>
      <w:r w:rsidR="00DD64C4" w:rsidRPr="000E7F16">
        <w:rPr>
          <w:rFonts w:ascii="Times New Roman" w:hAnsi="Times New Roman"/>
          <w:szCs w:val="22"/>
          <w:lang w:val="en-GB"/>
        </w:rPr>
        <w:t xml:space="preserve">olipids </w:t>
      </w:r>
      <w:r w:rsidR="00F06BB1" w:rsidRPr="000E7F16">
        <w:rPr>
          <w:rFonts w:ascii="Times New Roman" w:hAnsi="Times New Roman"/>
          <w:szCs w:val="22"/>
          <w:lang w:val="en-GB"/>
        </w:rPr>
        <w:t xml:space="preserve">reorganized themselves in smaller vesicles </w:t>
      </w:r>
      <w:r w:rsidR="00DD64C4" w:rsidRPr="000E7F16">
        <w:rPr>
          <w:rFonts w:ascii="Times New Roman" w:hAnsi="Times New Roman"/>
          <w:szCs w:val="22"/>
          <w:lang w:val="en-GB"/>
        </w:rPr>
        <w:t xml:space="preserve">with </w:t>
      </w:r>
      <w:r w:rsidR="00A73EB2" w:rsidRPr="000E7F16">
        <w:rPr>
          <w:rFonts w:ascii="Times New Roman" w:hAnsi="Times New Roman"/>
          <w:szCs w:val="22"/>
          <w:lang w:val="en-GB"/>
        </w:rPr>
        <w:t>the concomitant</w:t>
      </w:r>
      <w:r w:rsidR="00DD64C4" w:rsidRPr="000E7F16">
        <w:rPr>
          <w:rFonts w:ascii="Times New Roman" w:hAnsi="Times New Roman"/>
          <w:szCs w:val="22"/>
          <w:lang w:val="en-GB"/>
        </w:rPr>
        <w:t xml:space="preserve"> release of the paramagnetic payload.</w:t>
      </w:r>
      <w:r w:rsidR="00A00808" w:rsidRPr="000E7F16">
        <w:rPr>
          <w:rFonts w:ascii="Times New Roman" w:hAnsi="Times New Roman"/>
          <w:szCs w:val="22"/>
          <w:lang w:val="en-GB"/>
        </w:rPr>
        <w:t xml:space="preserve"> </w:t>
      </w:r>
    </w:p>
    <w:p w14:paraId="2F417FDF" w14:textId="43363ED4" w:rsidR="0088124F" w:rsidRPr="000E7F16" w:rsidRDefault="0088124F" w:rsidP="00803260">
      <w:pPr>
        <w:spacing w:line="360" w:lineRule="auto"/>
        <w:rPr>
          <w:rFonts w:ascii="Times New Roman" w:hAnsi="Times New Roman"/>
          <w:szCs w:val="22"/>
          <w:lang w:val="en-GB"/>
        </w:rPr>
      </w:pPr>
      <w:r w:rsidRPr="000E7F16">
        <w:rPr>
          <w:rFonts w:ascii="Times New Roman" w:hAnsi="Times New Roman"/>
          <w:noProof/>
          <w:szCs w:val="22"/>
          <w:lang w:eastAsia="it-IT"/>
        </w:rPr>
        <w:lastRenderedPageBreak/>
        <w:drawing>
          <wp:anchor distT="0" distB="0" distL="114300" distR="114300" simplePos="0" relativeHeight="251652096" behindDoc="1" locked="0" layoutInCell="1" allowOverlap="1" wp14:anchorId="18CD9B8B" wp14:editId="1E73EA82">
            <wp:simplePos x="0" y="0"/>
            <wp:positionH relativeFrom="margin">
              <wp:align>left</wp:align>
            </wp:positionH>
            <wp:positionV relativeFrom="paragraph">
              <wp:posOffset>205105</wp:posOffset>
            </wp:positionV>
            <wp:extent cx="6334125" cy="2133600"/>
            <wp:effectExtent l="0" t="0" r="9525" b="0"/>
            <wp:wrapTight wrapText="bothSides">
              <wp:wrapPolygon edited="0">
                <wp:start x="10199" y="0"/>
                <wp:lineTo x="0" y="193"/>
                <wp:lineTo x="0" y="19479"/>
                <wp:lineTo x="10199" y="21407"/>
                <wp:lineTo x="21568" y="21407"/>
                <wp:lineTo x="21568" y="0"/>
                <wp:lineTo x="10199" y="0"/>
              </wp:wrapPolygon>
            </wp:wrapTight>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34125" cy="2133600"/>
                    </a:xfrm>
                    <a:prstGeom prst="rect">
                      <a:avLst/>
                    </a:prstGeom>
                    <a:noFill/>
                  </pic:spPr>
                </pic:pic>
              </a:graphicData>
            </a:graphic>
          </wp:anchor>
        </w:drawing>
      </w:r>
    </w:p>
    <w:p w14:paraId="5286456D" w14:textId="77777777" w:rsidR="002C1507" w:rsidRDefault="002C1507" w:rsidP="00E81C1D">
      <w:pPr>
        <w:jc w:val="both"/>
        <w:rPr>
          <w:rFonts w:ascii="Times New Roman" w:hAnsi="Times New Roman"/>
          <w:b/>
          <w:szCs w:val="22"/>
          <w:lang w:val="en-GB"/>
        </w:rPr>
      </w:pPr>
    </w:p>
    <w:p w14:paraId="490D4A46" w14:textId="76596E99" w:rsidR="00E81C1D" w:rsidRPr="002C1507" w:rsidRDefault="002C1507" w:rsidP="00E81C1D">
      <w:pPr>
        <w:jc w:val="both"/>
        <w:rPr>
          <w:rFonts w:ascii="Times New Roman" w:hAnsi="Times New Roman" w:cs="Times New Roman"/>
          <w:lang w:val="en-GB"/>
        </w:rPr>
      </w:pPr>
      <w:r>
        <w:rPr>
          <w:rFonts w:ascii="Times New Roman" w:hAnsi="Times New Roman"/>
          <w:b/>
          <w:szCs w:val="22"/>
          <w:lang w:val="en-GB"/>
        </w:rPr>
        <w:t xml:space="preserve">Figure </w:t>
      </w:r>
      <w:r w:rsidR="00E81C1D" w:rsidRPr="00517223">
        <w:rPr>
          <w:rFonts w:ascii="Times New Roman" w:hAnsi="Times New Roman"/>
          <w:b/>
          <w:szCs w:val="22"/>
          <w:lang w:val="en-GB"/>
        </w:rPr>
        <w:t>1</w:t>
      </w:r>
      <w:r w:rsidR="00E81C1D">
        <w:rPr>
          <w:rFonts w:ascii="Times New Roman" w:hAnsi="Times New Roman"/>
          <w:szCs w:val="22"/>
          <w:lang w:val="en-GB"/>
        </w:rPr>
        <w:t xml:space="preserve"> </w:t>
      </w:r>
      <w:r w:rsidR="00E81C1D" w:rsidRPr="002C1507">
        <w:rPr>
          <w:rFonts w:ascii="Times New Roman" w:hAnsi="Times New Roman" w:cs="Times New Roman"/>
          <w:szCs w:val="22"/>
          <w:lang w:val="en-GB"/>
        </w:rPr>
        <w:t xml:space="preserve">Relaxometric </w:t>
      </w:r>
      <w:r w:rsidR="00E81C1D" w:rsidRPr="002C1507">
        <w:rPr>
          <w:rFonts w:ascii="Times New Roman" w:hAnsi="Times New Roman" w:cs="Times New Roman"/>
          <w:lang w:val="en-GB"/>
        </w:rPr>
        <w:t>characterization of liposomes upon the application of ultrasound cycles. Illustrative diagram of liposome rupture with the corresponding millimolar relaxivities (left). Graph reporting r</w:t>
      </w:r>
      <w:r w:rsidR="00E81C1D" w:rsidRPr="002C1507">
        <w:rPr>
          <w:rFonts w:ascii="Times New Roman" w:hAnsi="Times New Roman" w:cs="Times New Roman"/>
          <w:vertAlign w:val="subscript"/>
          <w:lang w:val="en-GB"/>
        </w:rPr>
        <w:t>1p</w:t>
      </w:r>
      <w:r w:rsidR="00E81C1D" w:rsidRPr="002C1507">
        <w:rPr>
          <w:rFonts w:ascii="Times New Roman" w:hAnsi="Times New Roman" w:cs="Times New Roman"/>
          <w:lang w:val="en-GB"/>
        </w:rPr>
        <w:t xml:space="preserve"> values of the three different probes (right), measured after each sonication cycle (from 1 to 7 cycles, each lasting one minute at 70% power). The curve highlights the partial and then complete rupture of the liposomes (plateau) and consequently, the full “dequenching” of the system.</w:t>
      </w:r>
    </w:p>
    <w:p w14:paraId="49908A0F" w14:textId="362DF6E4" w:rsidR="00E81C1D" w:rsidRDefault="00E81C1D" w:rsidP="00F61BE0">
      <w:pPr>
        <w:spacing w:line="360" w:lineRule="auto"/>
        <w:rPr>
          <w:rFonts w:ascii="Times New Roman" w:hAnsi="Times New Roman"/>
          <w:szCs w:val="22"/>
          <w:lang w:val="en-GB"/>
        </w:rPr>
      </w:pPr>
    </w:p>
    <w:p w14:paraId="0ABF46C3" w14:textId="2DFFCE0D" w:rsidR="00DD0A01" w:rsidRPr="00D76C54" w:rsidRDefault="00D76C54" w:rsidP="00F61BE0">
      <w:pPr>
        <w:spacing w:line="360" w:lineRule="auto"/>
        <w:rPr>
          <w:rFonts w:ascii="Times New Roman" w:hAnsi="Times New Roman"/>
          <w:szCs w:val="22"/>
          <w:lang w:val="en-GB"/>
        </w:rPr>
      </w:pPr>
      <w:r w:rsidRPr="00D76C54">
        <w:rPr>
          <w:rFonts w:ascii="Times New Roman" w:hAnsi="Times New Roman"/>
          <w:szCs w:val="22"/>
          <w:lang w:val="en-GB"/>
        </w:rPr>
        <w:t xml:space="preserve">3.2 </w:t>
      </w:r>
      <w:r w:rsidR="00DD0A01" w:rsidRPr="00D76C54">
        <w:rPr>
          <w:rFonts w:ascii="Times New Roman" w:hAnsi="Times New Roman"/>
          <w:szCs w:val="22"/>
          <w:lang w:val="en-GB"/>
        </w:rPr>
        <w:t xml:space="preserve">MRI analysis </w:t>
      </w:r>
    </w:p>
    <w:p w14:paraId="349C4294" w14:textId="3FD5BE0C" w:rsidR="00835231" w:rsidRPr="00536764" w:rsidRDefault="00E55BE4" w:rsidP="00536764">
      <w:pPr>
        <w:spacing w:line="360" w:lineRule="auto"/>
        <w:jc w:val="both"/>
        <w:rPr>
          <w:rFonts w:ascii="Times New Roman" w:hAnsi="Times New Roman"/>
          <w:szCs w:val="22"/>
          <w:lang w:val="en-GB"/>
        </w:rPr>
      </w:pPr>
      <w:r w:rsidRPr="000E7F16">
        <w:rPr>
          <w:rFonts w:ascii="Times New Roman" w:hAnsi="Times New Roman"/>
          <w:szCs w:val="22"/>
          <w:lang w:val="en-GB"/>
        </w:rPr>
        <w:t xml:space="preserve">Syngeneic breast cancer mouse models </w:t>
      </w:r>
      <w:r w:rsidR="003C510B" w:rsidRPr="000E7F16">
        <w:rPr>
          <w:rFonts w:ascii="Times New Roman" w:hAnsi="Times New Roman"/>
          <w:szCs w:val="22"/>
          <w:lang w:val="en-GB"/>
        </w:rPr>
        <w:t>were</w:t>
      </w:r>
      <w:r w:rsidRPr="000E7F16">
        <w:rPr>
          <w:rFonts w:ascii="Times New Roman" w:hAnsi="Times New Roman"/>
          <w:szCs w:val="22"/>
          <w:lang w:val="en-GB"/>
        </w:rPr>
        <w:t xml:space="preserve"> prepared by </w:t>
      </w:r>
      <w:r w:rsidR="00AE0C8E" w:rsidRPr="000E7F16">
        <w:rPr>
          <w:rFonts w:ascii="Times New Roman" w:hAnsi="Times New Roman"/>
          <w:szCs w:val="22"/>
          <w:lang w:val="en-GB"/>
        </w:rPr>
        <w:t xml:space="preserve">subcutaneously </w:t>
      </w:r>
      <w:r w:rsidR="00C92021" w:rsidRPr="000E7F16">
        <w:rPr>
          <w:rFonts w:ascii="Times New Roman" w:hAnsi="Times New Roman"/>
          <w:szCs w:val="22"/>
          <w:lang w:val="en-GB"/>
        </w:rPr>
        <w:t xml:space="preserve">injection of </w:t>
      </w:r>
      <w:r w:rsidR="00AE0C8E" w:rsidRPr="000E7F16">
        <w:rPr>
          <w:rFonts w:ascii="Times New Roman" w:hAnsi="Times New Roman"/>
          <w:szCs w:val="22"/>
          <w:lang w:val="en-GB"/>
        </w:rPr>
        <w:t>a suspension of murine adenocarcinoma cells (TS/A) in BALB/c mice.</w:t>
      </w:r>
      <w:r w:rsidR="00536764">
        <w:rPr>
          <w:rFonts w:ascii="Times New Roman" w:hAnsi="Times New Roman"/>
          <w:szCs w:val="22"/>
          <w:lang w:val="en-GB"/>
        </w:rPr>
        <w:t xml:space="preserve"> </w:t>
      </w:r>
      <w:r w:rsidR="001F1F68" w:rsidRPr="000E7F16">
        <w:rPr>
          <w:rFonts w:ascii="Times New Roman" w:hAnsi="Times New Roman"/>
          <w:szCs w:val="22"/>
          <w:lang w:val="en-GB"/>
        </w:rPr>
        <w:t xml:space="preserve">Two weeks after inoculation, when the tumor masses had grown to a palpable size, mice </w:t>
      </w:r>
      <w:r w:rsidR="00F06BB1" w:rsidRPr="000E7F16">
        <w:rPr>
          <w:rFonts w:ascii="Times New Roman" w:hAnsi="Times New Roman"/>
          <w:szCs w:val="22"/>
          <w:lang w:val="en-GB"/>
        </w:rPr>
        <w:t>were subjected to</w:t>
      </w:r>
      <w:r w:rsidR="001F1F68" w:rsidRPr="000E7F16">
        <w:rPr>
          <w:rFonts w:ascii="Times New Roman" w:hAnsi="Times New Roman"/>
          <w:szCs w:val="22"/>
          <w:lang w:val="en-GB"/>
        </w:rPr>
        <w:t xml:space="preserve"> MRI analysis</w:t>
      </w:r>
      <w:r w:rsidR="00835231" w:rsidRPr="000E7F16">
        <w:rPr>
          <w:rFonts w:ascii="Times New Roman" w:hAnsi="Times New Roman"/>
          <w:szCs w:val="22"/>
          <w:lang w:val="en-GB"/>
        </w:rPr>
        <w:t xml:space="preserve"> on a 7T Bruker Avance 300 spectrometer</w:t>
      </w:r>
      <w:r w:rsidR="001F1F68" w:rsidRPr="000E7F16">
        <w:rPr>
          <w:rFonts w:ascii="Times New Roman" w:hAnsi="Times New Roman"/>
          <w:szCs w:val="22"/>
          <w:lang w:val="en-GB"/>
        </w:rPr>
        <w:t xml:space="preserve">. T1-wighted images </w:t>
      </w:r>
      <w:r w:rsidR="004A3983">
        <w:rPr>
          <w:rFonts w:ascii="Times New Roman" w:hAnsi="Times New Roman"/>
          <w:szCs w:val="22"/>
          <w:lang w:val="en-GB"/>
        </w:rPr>
        <w:t>were</w:t>
      </w:r>
      <w:r w:rsidR="001F1F68" w:rsidRPr="000E7F16">
        <w:rPr>
          <w:rFonts w:ascii="Times New Roman" w:hAnsi="Times New Roman"/>
          <w:szCs w:val="22"/>
          <w:lang w:val="en-GB"/>
        </w:rPr>
        <w:t xml:space="preserve"> acquired on</w:t>
      </w:r>
      <w:r w:rsidR="00556EC4" w:rsidRPr="000E7F16">
        <w:rPr>
          <w:rFonts w:ascii="Times New Roman" w:hAnsi="Times New Roman"/>
          <w:szCs w:val="22"/>
          <w:lang w:val="en-GB"/>
        </w:rPr>
        <w:t xml:space="preserve"> three groups of mice (five mice for each group) </w:t>
      </w:r>
      <w:r w:rsidR="00187A6F" w:rsidRPr="000E7F16">
        <w:rPr>
          <w:rFonts w:ascii="Times New Roman" w:hAnsi="Times New Roman"/>
          <w:szCs w:val="22"/>
          <w:lang w:val="en-GB"/>
        </w:rPr>
        <w:t xml:space="preserve">before and </w:t>
      </w:r>
      <w:r w:rsidR="00556EC4" w:rsidRPr="000E7F16">
        <w:rPr>
          <w:rFonts w:ascii="Times New Roman" w:hAnsi="Times New Roman"/>
          <w:szCs w:val="22"/>
          <w:lang w:val="en-GB"/>
        </w:rPr>
        <w:t xml:space="preserve">after the iv injection of 0,1 mmol/kg </w:t>
      </w:r>
      <w:r w:rsidR="0001697E" w:rsidRPr="000E7F16">
        <w:rPr>
          <w:rFonts w:ascii="Times New Roman" w:hAnsi="Times New Roman"/>
          <w:szCs w:val="22"/>
          <w:lang w:val="en-GB"/>
        </w:rPr>
        <w:t xml:space="preserve">Gd </w:t>
      </w:r>
      <w:r w:rsidR="00556EC4" w:rsidRPr="000E7F16">
        <w:rPr>
          <w:rFonts w:ascii="Times New Roman" w:hAnsi="Times New Roman"/>
          <w:szCs w:val="22"/>
          <w:lang w:val="en-GB"/>
        </w:rPr>
        <w:t xml:space="preserve">of </w:t>
      </w:r>
      <w:r w:rsidR="00C92021" w:rsidRPr="000E7F16">
        <w:rPr>
          <w:rFonts w:ascii="Times New Roman" w:hAnsi="Times New Roman"/>
          <w:szCs w:val="22"/>
          <w:lang w:val="en-GB"/>
        </w:rPr>
        <w:t>Lip_</w:t>
      </w:r>
      <w:r w:rsidR="00556EC4" w:rsidRPr="000E7F16">
        <w:rPr>
          <w:rFonts w:ascii="Times New Roman" w:hAnsi="Times New Roman"/>
          <w:szCs w:val="22"/>
          <w:lang w:val="en-GB"/>
        </w:rPr>
        <w:t>P</w:t>
      </w:r>
      <w:r w:rsidR="00F809A7">
        <w:rPr>
          <w:rFonts w:ascii="Times New Roman" w:hAnsi="Times New Roman"/>
          <w:szCs w:val="22"/>
          <w:lang w:val="en-GB"/>
        </w:rPr>
        <w:t>ep</w:t>
      </w:r>
      <w:r w:rsidR="00556EC4" w:rsidRPr="000E7F16">
        <w:rPr>
          <w:rFonts w:ascii="Times New Roman" w:hAnsi="Times New Roman"/>
          <w:szCs w:val="22"/>
          <w:lang w:val="en-GB"/>
        </w:rPr>
        <w:t xml:space="preserve"> (group 1), </w:t>
      </w:r>
      <w:r w:rsidR="00C92021" w:rsidRPr="000E7F16">
        <w:rPr>
          <w:rFonts w:ascii="Times New Roman" w:hAnsi="Times New Roman"/>
          <w:szCs w:val="22"/>
          <w:lang w:val="en-GB"/>
        </w:rPr>
        <w:t>Lip_</w:t>
      </w:r>
      <w:r w:rsidR="00556EC4" w:rsidRPr="000E7F16">
        <w:rPr>
          <w:rFonts w:ascii="Times New Roman" w:hAnsi="Times New Roman"/>
          <w:szCs w:val="22"/>
          <w:lang w:val="en-GB"/>
        </w:rPr>
        <w:t>SCR (group 2) and LIP (group 3)</w:t>
      </w:r>
      <w:r w:rsidR="003C510B" w:rsidRPr="000E7F16">
        <w:rPr>
          <w:rFonts w:ascii="Times New Roman" w:hAnsi="Times New Roman"/>
          <w:szCs w:val="22"/>
          <w:lang w:val="en-GB"/>
        </w:rPr>
        <w:t>, respectively</w:t>
      </w:r>
      <w:r w:rsidR="00556EC4" w:rsidRPr="000E7F16">
        <w:rPr>
          <w:rFonts w:ascii="Times New Roman" w:hAnsi="Times New Roman"/>
          <w:szCs w:val="22"/>
          <w:lang w:val="en-GB"/>
        </w:rPr>
        <w:t xml:space="preserve">. </w:t>
      </w:r>
      <w:r w:rsidR="00AC1204" w:rsidRPr="000E7F16">
        <w:rPr>
          <w:rFonts w:ascii="Times New Roman" w:hAnsi="Times New Roman"/>
          <w:szCs w:val="22"/>
          <w:lang w:val="en-GB"/>
        </w:rPr>
        <w:t xml:space="preserve">The </w:t>
      </w:r>
      <w:r w:rsidR="00A73EB2" w:rsidRPr="000E7F16">
        <w:rPr>
          <w:rFonts w:ascii="Times New Roman" w:hAnsi="Times New Roman"/>
          <w:szCs w:val="22"/>
          <w:lang w:val="en-GB"/>
        </w:rPr>
        <w:t>Signal Enhancement (</w:t>
      </w:r>
      <w:r w:rsidR="00AC1204" w:rsidRPr="000E7F16">
        <w:rPr>
          <w:rFonts w:ascii="Times New Roman" w:hAnsi="Times New Roman"/>
          <w:szCs w:val="22"/>
          <w:lang w:val="en-GB"/>
        </w:rPr>
        <w:t>SE</w:t>
      </w:r>
      <w:r w:rsidR="00A73EB2" w:rsidRPr="000E7F16">
        <w:rPr>
          <w:rFonts w:ascii="Times New Roman" w:hAnsi="Times New Roman"/>
          <w:szCs w:val="22"/>
          <w:lang w:val="en-GB"/>
        </w:rPr>
        <w:t>)</w:t>
      </w:r>
      <w:r w:rsidR="00AC1204" w:rsidRPr="000E7F16">
        <w:rPr>
          <w:rFonts w:ascii="Times New Roman" w:hAnsi="Times New Roman"/>
          <w:szCs w:val="22"/>
          <w:lang w:val="en-GB"/>
        </w:rPr>
        <w:t xml:space="preserve"> </w:t>
      </w:r>
      <w:r w:rsidR="00556EC4" w:rsidRPr="000E7F16">
        <w:rPr>
          <w:rFonts w:ascii="Times New Roman" w:hAnsi="Times New Roman"/>
          <w:szCs w:val="22"/>
          <w:lang w:val="en-GB"/>
        </w:rPr>
        <w:t>evolution in the tumor region</w:t>
      </w:r>
      <w:r w:rsidR="004F6B15" w:rsidRPr="000E7F16">
        <w:rPr>
          <w:rFonts w:ascii="Times New Roman" w:hAnsi="Times New Roman"/>
          <w:szCs w:val="22"/>
          <w:lang w:val="en-GB"/>
        </w:rPr>
        <w:t xml:space="preserve"> </w:t>
      </w:r>
      <w:r w:rsidR="004A3983">
        <w:rPr>
          <w:rFonts w:ascii="Times New Roman" w:hAnsi="Times New Roman"/>
          <w:szCs w:val="22"/>
          <w:lang w:val="en-GB"/>
        </w:rPr>
        <w:t>was</w:t>
      </w:r>
      <w:r w:rsidR="00187A6F" w:rsidRPr="000E7F16">
        <w:rPr>
          <w:rFonts w:ascii="Times New Roman" w:hAnsi="Times New Roman"/>
          <w:szCs w:val="22"/>
          <w:lang w:val="en-GB"/>
        </w:rPr>
        <w:t xml:space="preserve"> followed </w:t>
      </w:r>
      <w:r w:rsidR="004F6B15" w:rsidRPr="000E7F16">
        <w:rPr>
          <w:rFonts w:ascii="Times New Roman" w:hAnsi="Times New Roman"/>
          <w:szCs w:val="22"/>
          <w:lang w:val="en-GB"/>
        </w:rPr>
        <w:t>over time</w:t>
      </w:r>
      <w:r w:rsidR="0001697E" w:rsidRPr="000E7F16">
        <w:rPr>
          <w:rFonts w:ascii="Times New Roman" w:hAnsi="Times New Roman"/>
          <w:szCs w:val="22"/>
          <w:lang w:val="en-GB"/>
        </w:rPr>
        <w:t xml:space="preserve"> with</w:t>
      </w:r>
      <w:r w:rsidR="00556EC4" w:rsidRPr="000E7F16">
        <w:rPr>
          <w:rFonts w:ascii="Times New Roman" w:hAnsi="Times New Roman"/>
          <w:szCs w:val="22"/>
          <w:lang w:val="en-GB"/>
        </w:rPr>
        <w:t xml:space="preserve">in the </w:t>
      </w:r>
      <w:r w:rsidR="00FE311D" w:rsidRPr="000E7F16">
        <w:rPr>
          <w:rFonts w:ascii="Times New Roman" w:hAnsi="Times New Roman"/>
          <w:szCs w:val="22"/>
          <w:lang w:val="en-GB"/>
        </w:rPr>
        <w:t>three groups</w:t>
      </w:r>
      <w:r w:rsidR="002A24F7">
        <w:rPr>
          <w:rFonts w:ascii="Times New Roman" w:hAnsi="Times New Roman"/>
          <w:szCs w:val="22"/>
          <w:lang w:val="en-GB"/>
        </w:rPr>
        <w:t xml:space="preserve"> of mice (Figure 2A)</w:t>
      </w:r>
      <w:r w:rsidR="00CD114D">
        <w:rPr>
          <w:rFonts w:ascii="Times New Roman" w:hAnsi="Times New Roman"/>
          <w:szCs w:val="22"/>
          <w:lang w:val="en-GB"/>
        </w:rPr>
        <w:t>.</w:t>
      </w:r>
      <w:r w:rsidR="00536764">
        <w:rPr>
          <w:rFonts w:ascii="Times New Roman" w:hAnsi="Times New Roman"/>
          <w:szCs w:val="22"/>
          <w:lang w:val="en-GB"/>
        </w:rPr>
        <w:t xml:space="preserve">  </w:t>
      </w:r>
      <w:r w:rsidR="00892FC6" w:rsidRPr="00536764">
        <w:rPr>
          <w:rFonts w:ascii="Times New Roman" w:hAnsi="Times New Roman"/>
          <w:szCs w:val="22"/>
          <w:lang w:val="en-GB"/>
        </w:rPr>
        <w:t xml:space="preserve">At 1 hour after injection, </w:t>
      </w:r>
      <w:r w:rsidR="00C92021" w:rsidRPr="00536764">
        <w:rPr>
          <w:rFonts w:ascii="Times New Roman" w:hAnsi="Times New Roman"/>
          <w:szCs w:val="22"/>
          <w:lang w:val="en-GB"/>
        </w:rPr>
        <w:t>Lip_</w:t>
      </w:r>
      <w:r w:rsidR="00892FC6" w:rsidRPr="00536764">
        <w:rPr>
          <w:rFonts w:ascii="Times New Roman" w:hAnsi="Times New Roman"/>
          <w:szCs w:val="22"/>
          <w:lang w:val="en-GB"/>
        </w:rPr>
        <w:t>P</w:t>
      </w:r>
      <w:r w:rsidR="00F809A7">
        <w:rPr>
          <w:rFonts w:ascii="Times New Roman" w:hAnsi="Times New Roman"/>
          <w:szCs w:val="22"/>
          <w:lang w:val="en-GB"/>
        </w:rPr>
        <w:t>ep</w:t>
      </w:r>
      <w:r w:rsidR="00892FC6" w:rsidRPr="00536764">
        <w:rPr>
          <w:rFonts w:ascii="Times New Roman" w:hAnsi="Times New Roman"/>
          <w:szCs w:val="22"/>
          <w:lang w:val="en-GB"/>
        </w:rPr>
        <w:t xml:space="preserve"> and </w:t>
      </w:r>
      <w:r w:rsidR="00C92021" w:rsidRPr="00536764">
        <w:rPr>
          <w:rFonts w:ascii="Times New Roman" w:hAnsi="Times New Roman"/>
          <w:szCs w:val="22"/>
          <w:lang w:val="en-GB"/>
        </w:rPr>
        <w:t>Lip_</w:t>
      </w:r>
      <w:r w:rsidR="00892FC6" w:rsidRPr="00536764">
        <w:rPr>
          <w:rFonts w:ascii="Times New Roman" w:hAnsi="Times New Roman"/>
          <w:szCs w:val="22"/>
          <w:lang w:val="en-GB"/>
        </w:rPr>
        <w:t xml:space="preserve">SCR probes elicit an immediate and significant increase in tumor signal intensity compared to LIP. This increase continues only for </w:t>
      </w:r>
      <w:r w:rsidR="00C92021" w:rsidRPr="00536764">
        <w:rPr>
          <w:rFonts w:ascii="Times New Roman" w:hAnsi="Times New Roman"/>
          <w:szCs w:val="22"/>
          <w:lang w:val="en-GB"/>
        </w:rPr>
        <w:t>Lip_</w:t>
      </w:r>
      <w:r w:rsidR="00892FC6" w:rsidRPr="00536764">
        <w:rPr>
          <w:rFonts w:ascii="Times New Roman" w:hAnsi="Times New Roman"/>
          <w:szCs w:val="22"/>
          <w:lang w:val="en-GB"/>
        </w:rPr>
        <w:t>P</w:t>
      </w:r>
      <w:r w:rsidR="00F809A7">
        <w:rPr>
          <w:rFonts w:ascii="Times New Roman" w:hAnsi="Times New Roman"/>
          <w:szCs w:val="22"/>
          <w:lang w:val="en-GB"/>
        </w:rPr>
        <w:t>ep</w:t>
      </w:r>
      <w:r w:rsidR="00892FC6" w:rsidRPr="00536764">
        <w:rPr>
          <w:rFonts w:ascii="Times New Roman" w:hAnsi="Times New Roman"/>
          <w:szCs w:val="22"/>
          <w:lang w:val="en-GB"/>
        </w:rPr>
        <w:t xml:space="preserve">, reaching a maximum value at 8 hours post-injection. After the first hour, SE values </w:t>
      </w:r>
      <w:r w:rsidR="00A73EB2" w:rsidRPr="00536764">
        <w:rPr>
          <w:rFonts w:ascii="Times New Roman" w:hAnsi="Times New Roman"/>
          <w:szCs w:val="22"/>
          <w:lang w:val="en-GB"/>
        </w:rPr>
        <w:t xml:space="preserve">started to </w:t>
      </w:r>
      <w:r w:rsidR="00892FC6" w:rsidRPr="00536764">
        <w:rPr>
          <w:rFonts w:ascii="Times New Roman" w:hAnsi="Times New Roman"/>
          <w:szCs w:val="22"/>
          <w:lang w:val="en-GB"/>
        </w:rPr>
        <w:t xml:space="preserve">decrease for both </w:t>
      </w:r>
      <w:r w:rsidR="00C92021" w:rsidRPr="00536764">
        <w:rPr>
          <w:rFonts w:ascii="Times New Roman" w:hAnsi="Times New Roman"/>
          <w:szCs w:val="22"/>
          <w:lang w:val="en-GB"/>
        </w:rPr>
        <w:t>Lip_</w:t>
      </w:r>
      <w:r w:rsidR="00892FC6" w:rsidRPr="00536764">
        <w:rPr>
          <w:rFonts w:ascii="Times New Roman" w:hAnsi="Times New Roman"/>
          <w:szCs w:val="22"/>
          <w:lang w:val="en-GB"/>
        </w:rPr>
        <w:t xml:space="preserve">SCR and LIP without </w:t>
      </w:r>
      <w:r w:rsidR="001A7BC1" w:rsidRPr="00536764">
        <w:rPr>
          <w:rFonts w:ascii="Times New Roman" w:hAnsi="Times New Roman"/>
          <w:szCs w:val="22"/>
          <w:lang w:val="en-GB"/>
        </w:rPr>
        <w:t xml:space="preserve">a </w:t>
      </w:r>
      <w:r w:rsidR="00892FC6" w:rsidRPr="00536764">
        <w:rPr>
          <w:rFonts w:ascii="Times New Roman" w:hAnsi="Times New Roman"/>
          <w:szCs w:val="22"/>
          <w:lang w:val="en-GB"/>
        </w:rPr>
        <w:t xml:space="preserve">significant difference between them. </w:t>
      </w:r>
      <w:r w:rsidR="001A7BC1" w:rsidRPr="00536764">
        <w:rPr>
          <w:rFonts w:ascii="Times New Roman" w:hAnsi="Times New Roman"/>
          <w:szCs w:val="22"/>
          <w:lang w:val="en-GB"/>
        </w:rPr>
        <w:t xml:space="preserve">After </w:t>
      </w:r>
      <w:r w:rsidR="00892FC6" w:rsidRPr="00536764">
        <w:rPr>
          <w:rFonts w:ascii="Times New Roman" w:hAnsi="Times New Roman"/>
          <w:szCs w:val="22"/>
          <w:lang w:val="en-GB"/>
        </w:rPr>
        <w:t xml:space="preserve">the 8-hour peak, the SE of </w:t>
      </w:r>
      <w:r w:rsidR="00C92021" w:rsidRPr="00536764">
        <w:rPr>
          <w:rFonts w:ascii="Times New Roman" w:hAnsi="Times New Roman"/>
          <w:szCs w:val="22"/>
          <w:lang w:val="en-GB"/>
        </w:rPr>
        <w:t>Lip_</w:t>
      </w:r>
      <w:r w:rsidR="00892FC6" w:rsidRPr="00536764">
        <w:rPr>
          <w:rFonts w:ascii="Times New Roman" w:hAnsi="Times New Roman"/>
          <w:szCs w:val="22"/>
          <w:lang w:val="en-GB"/>
        </w:rPr>
        <w:t>P</w:t>
      </w:r>
      <w:r w:rsidR="00F809A7">
        <w:rPr>
          <w:rFonts w:ascii="Times New Roman" w:hAnsi="Times New Roman"/>
          <w:szCs w:val="22"/>
          <w:lang w:val="en-GB"/>
        </w:rPr>
        <w:t>ep</w:t>
      </w:r>
      <w:r w:rsidR="00892FC6" w:rsidRPr="00536764">
        <w:rPr>
          <w:rFonts w:ascii="Times New Roman" w:hAnsi="Times New Roman"/>
          <w:szCs w:val="22"/>
          <w:lang w:val="en-GB"/>
        </w:rPr>
        <w:t xml:space="preserve"> begins to decline </w:t>
      </w:r>
      <w:r w:rsidR="001A7BC1" w:rsidRPr="00536764">
        <w:rPr>
          <w:rFonts w:ascii="Times New Roman" w:hAnsi="Times New Roman"/>
          <w:szCs w:val="22"/>
          <w:lang w:val="en-GB"/>
        </w:rPr>
        <w:t>likely as a consequence of the</w:t>
      </w:r>
      <w:r w:rsidR="00892FC6" w:rsidRPr="00536764">
        <w:rPr>
          <w:rFonts w:ascii="Times New Roman" w:hAnsi="Times New Roman"/>
          <w:szCs w:val="22"/>
          <w:lang w:val="en-GB"/>
        </w:rPr>
        <w:t xml:space="preserve"> </w:t>
      </w:r>
      <w:r w:rsidR="00380973" w:rsidRPr="00536764">
        <w:rPr>
          <w:rFonts w:ascii="Times New Roman" w:hAnsi="Times New Roman"/>
          <w:szCs w:val="22"/>
          <w:lang w:val="en-GB"/>
        </w:rPr>
        <w:t>wash</w:t>
      </w:r>
      <w:r w:rsidR="000C5FD8" w:rsidRPr="00536764">
        <w:rPr>
          <w:rFonts w:ascii="Times New Roman" w:hAnsi="Times New Roman"/>
          <w:szCs w:val="22"/>
          <w:lang w:val="en-GB"/>
        </w:rPr>
        <w:t xml:space="preserve"> out</w:t>
      </w:r>
      <w:r w:rsidR="00165561" w:rsidRPr="00536764">
        <w:rPr>
          <w:rFonts w:ascii="Times New Roman" w:hAnsi="Times New Roman"/>
          <w:szCs w:val="22"/>
          <w:lang w:val="en-GB"/>
        </w:rPr>
        <w:t xml:space="preserve"> f</w:t>
      </w:r>
      <w:r w:rsidR="001A7BC1" w:rsidRPr="00536764">
        <w:rPr>
          <w:rFonts w:ascii="Times New Roman" w:hAnsi="Times New Roman"/>
          <w:szCs w:val="22"/>
          <w:lang w:val="en-GB"/>
        </w:rPr>
        <w:t>rom</w:t>
      </w:r>
      <w:r w:rsidR="00165561" w:rsidRPr="00536764">
        <w:rPr>
          <w:rFonts w:ascii="Times New Roman" w:hAnsi="Times New Roman"/>
          <w:szCs w:val="22"/>
          <w:lang w:val="en-GB"/>
        </w:rPr>
        <w:t xml:space="preserve"> the tumor</w:t>
      </w:r>
      <w:r w:rsidR="00892FC6" w:rsidRPr="00536764">
        <w:rPr>
          <w:rFonts w:ascii="Times New Roman" w:hAnsi="Times New Roman"/>
          <w:szCs w:val="22"/>
          <w:lang w:val="en-GB"/>
        </w:rPr>
        <w:t xml:space="preserve">, stabilizing at </w:t>
      </w:r>
      <w:r w:rsidR="001A7BC1" w:rsidRPr="00536764">
        <w:rPr>
          <w:rFonts w:ascii="Times New Roman" w:hAnsi="Times New Roman"/>
          <w:szCs w:val="22"/>
          <w:lang w:val="en-GB"/>
        </w:rPr>
        <w:t xml:space="preserve">an </w:t>
      </w:r>
      <w:r w:rsidR="00892FC6" w:rsidRPr="00536764">
        <w:rPr>
          <w:rFonts w:ascii="Times New Roman" w:hAnsi="Times New Roman"/>
          <w:szCs w:val="22"/>
          <w:lang w:val="en-GB"/>
        </w:rPr>
        <w:t xml:space="preserve">average values around 18%, </w:t>
      </w:r>
      <w:r w:rsidR="001A7BC1" w:rsidRPr="00536764">
        <w:rPr>
          <w:rFonts w:ascii="Times New Roman" w:hAnsi="Times New Roman"/>
          <w:szCs w:val="22"/>
          <w:lang w:val="en-GB"/>
        </w:rPr>
        <w:t xml:space="preserve">a value that appears significantly </w:t>
      </w:r>
      <w:r w:rsidR="00892FC6" w:rsidRPr="00536764">
        <w:rPr>
          <w:rFonts w:ascii="Times New Roman" w:hAnsi="Times New Roman"/>
          <w:szCs w:val="22"/>
          <w:lang w:val="en-GB"/>
        </w:rPr>
        <w:t>higher than those of the other two groups of mice</w:t>
      </w:r>
      <w:r w:rsidR="00536764">
        <w:rPr>
          <w:rFonts w:ascii="Times New Roman" w:hAnsi="Times New Roman"/>
          <w:szCs w:val="22"/>
          <w:lang w:val="en-GB"/>
        </w:rPr>
        <w:t>.</w:t>
      </w:r>
      <w:r w:rsidR="00595693" w:rsidRPr="00536764">
        <w:rPr>
          <w:rFonts w:ascii="Times New Roman" w:hAnsi="Times New Roman"/>
          <w:szCs w:val="22"/>
          <w:lang w:val="en-GB"/>
        </w:rPr>
        <w:t xml:space="preserve"> </w:t>
      </w:r>
      <w:r w:rsidR="002A24F7">
        <w:rPr>
          <w:rFonts w:ascii="Times New Roman" w:hAnsi="Times New Roman"/>
          <w:szCs w:val="22"/>
          <w:lang w:val="en-GB"/>
        </w:rPr>
        <w:t>Figure 2B shows</w:t>
      </w:r>
      <w:r w:rsidR="00B46733" w:rsidRPr="00B46733">
        <w:rPr>
          <w:lang w:val="en-GB"/>
        </w:rPr>
        <w:t xml:space="preserve"> </w:t>
      </w:r>
      <w:r w:rsidR="00B46733">
        <w:rPr>
          <w:rFonts w:ascii="Times New Roman" w:hAnsi="Times New Roman"/>
          <w:szCs w:val="22"/>
          <w:lang w:val="en-GB"/>
        </w:rPr>
        <w:t>r</w:t>
      </w:r>
      <w:r w:rsidR="00B46733" w:rsidRPr="00B46733">
        <w:rPr>
          <w:rFonts w:ascii="Times New Roman" w:hAnsi="Times New Roman"/>
          <w:szCs w:val="22"/>
          <w:lang w:val="en-GB"/>
        </w:rPr>
        <w:t xml:space="preserve">epresentative T1-weighted MRI images of mice before and 8 hours after  injection of </w:t>
      </w:r>
      <w:r w:rsidR="00B46733">
        <w:rPr>
          <w:rFonts w:ascii="Times New Roman" w:hAnsi="Times New Roman"/>
          <w:szCs w:val="22"/>
          <w:lang w:val="en-GB"/>
        </w:rPr>
        <w:t>probes, when the Lip_P</w:t>
      </w:r>
      <w:r w:rsidR="00F809A7">
        <w:rPr>
          <w:rFonts w:ascii="Times New Roman" w:hAnsi="Times New Roman"/>
          <w:szCs w:val="22"/>
          <w:lang w:val="en-GB"/>
        </w:rPr>
        <w:t>ep</w:t>
      </w:r>
      <w:r w:rsidR="00B46733">
        <w:rPr>
          <w:rFonts w:ascii="Times New Roman" w:hAnsi="Times New Roman"/>
          <w:szCs w:val="22"/>
          <w:lang w:val="en-GB"/>
        </w:rPr>
        <w:t xml:space="preserve"> SE </w:t>
      </w:r>
      <w:r w:rsidR="00B46733" w:rsidRPr="00B46733">
        <w:rPr>
          <w:rFonts w:ascii="Times New Roman" w:hAnsi="Times New Roman"/>
          <w:szCs w:val="22"/>
          <w:lang w:val="en-GB"/>
        </w:rPr>
        <w:t>reaches its maximum value</w:t>
      </w:r>
      <w:r w:rsidR="00B46733">
        <w:rPr>
          <w:rFonts w:ascii="Times New Roman" w:hAnsi="Times New Roman"/>
          <w:szCs w:val="22"/>
          <w:lang w:val="en-GB"/>
        </w:rPr>
        <w:t>.</w:t>
      </w:r>
    </w:p>
    <w:p w14:paraId="083F2BAA" w14:textId="4F16F30B" w:rsidR="004F6B15" w:rsidRPr="000E7F16" w:rsidRDefault="00835231" w:rsidP="00517223">
      <w:pPr>
        <w:pStyle w:val="Nessunaspaziatura"/>
        <w:rPr>
          <w:color w:val="000000" w:themeColor="text1"/>
          <w:lang w:val="en-GB"/>
        </w:rPr>
      </w:pPr>
      <w:r w:rsidRPr="000E7F16">
        <w:rPr>
          <w:color w:val="000000" w:themeColor="text1"/>
          <w:lang w:val="en-GB"/>
        </w:rPr>
        <w:t xml:space="preserve">The biodistribution of </w:t>
      </w:r>
      <w:r w:rsidR="001A7BC1" w:rsidRPr="000E7F16">
        <w:rPr>
          <w:color w:val="000000" w:themeColor="text1"/>
          <w:lang w:val="en-GB"/>
        </w:rPr>
        <w:t>Gd-containing species</w:t>
      </w:r>
      <w:r w:rsidRPr="000E7F16">
        <w:rPr>
          <w:color w:val="000000" w:themeColor="text1"/>
          <w:lang w:val="en-GB"/>
        </w:rPr>
        <w:t xml:space="preserve"> </w:t>
      </w:r>
      <w:r w:rsidR="00536764">
        <w:rPr>
          <w:color w:val="000000" w:themeColor="text1"/>
          <w:lang w:val="en-GB"/>
        </w:rPr>
        <w:t xml:space="preserve">has been evaluated through MRI </w:t>
      </w:r>
      <w:r w:rsidRPr="000E7F16">
        <w:rPr>
          <w:color w:val="000000" w:themeColor="text1"/>
          <w:lang w:val="en-GB"/>
        </w:rPr>
        <w:t xml:space="preserve">on tumor, liver and kidney for the three choorts </w:t>
      </w:r>
      <w:r w:rsidR="009E668D" w:rsidRPr="000E7F16">
        <w:rPr>
          <w:color w:val="000000" w:themeColor="text1"/>
          <w:lang w:val="en-GB"/>
        </w:rPr>
        <w:t xml:space="preserve">of mice </w:t>
      </w:r>
      <w:r w:rsidRPr="000E7F16">
        <w:rPr>
          <w:color w:val="000000" w:themeColor="text1"/>
          <w:lang w:val="en-GB"/>
        </w:rPr>
        <w:t>(Fig</w:t>
      </w:r>
      <w:r w:rsidR="00536764">
        <w:rPr>
          <w:color w:val="000000" w:themeColor="text1"/>
          <w:lang w:val="en-GB"/>
        </w:rPr>
        <w:t xml:space="preserve">ure </w:t>
      </w:r>
      <w:r w:rsidRPr="000E7F16">
        <w:rPr>
          <w:color w:val="000000" w:themeColor="text1"/>
          <w:lang w:val="en-GB"/>
        </w:rPr>
        <w:t>S</w:t>
      </w:r>
      <w:r w:rsidR="001B2713" w:rsidRPr="000E7F16">
        <w:rPr>
          <w:color w:val="000000" w:themeColor="text1"/>
          <w:lang w:val="en-GB"/>
        </w:rPr>
        <w:t>2</w:t>
      </w:r>
      <w:r w:rsidRPr="000E7F16">
        <w:rPr>
          <w:color w:val="000000" w:themeColor="text1"/>
          <w:lang w:val="en-GB"/>
        </w:rPr>
        <w:t xml:space="preserve">). </w:t>
      </w:r>
    </w:p>
    <w:p w14:paraId="372B6C1A" w14:textId="369B9F35" w:rsidR="00FE70E4" w:rsidRPr="00675F36" w:rsidRDefault="00517223" w:rsidP="00B3693C">
      <w:pPr>
        <w:pStyle w:val="Nessunaspaziatura"/>
        <w:rPr>
          <w:lang w:val="en-GB"/>
        </w:rPr>
      </w:pPr>
      <w:r w:rsidRPr="000E7F16">
        <w:rPr>
          <w:lang w:val="en-GB"/>
        </w:rPr>
        <w:t>T</w:t>
      </w:r>
      <w:r w:rsidR="00C375C1" w:rsidRPr="000E7F16">
        <w:rPr>
          <w:lang w:val="en-GB"/>
        </w:rPr>
        <w:t>he histogram</w:t>
      </w:r>
      <w:r w:rsidR="00EE2AFA" w:rsidRPr="000E7F16">
        <w:rPr>
          <w:lang w:val="en-GB"/>
        </w:rPr>
        <w:t>s</w:t>
      </w:r>
      <w:r w:rsidR="00C375C1" w:rsidRPr="000E7F16">
        <w:rPr>
          <w:lang w:val="en-GB"/>
        </w:rPr>
        <w:t xml:space="preserve"> in Figure </w:t>
      </w:r>
      <w:r w:rsidR="0044303E" w:rsidRPr="000E7F16">
        <w:rPr>
          <w:lang w:val="en-GB"/>
        </w:rPr>
        <w:t>3</w:t>
      </w:r>
      <w:r w:rsidR="00B46733">
        <w:rPr>
          <w:lang w:val="en-GB"/>
        </w:rPr>
        <w:t>A</w:t>
      </w:r>
      <w:r w:rsidR="00C375C1" w:rsidRPr="000E7F16">
        <w:rPr>
          <w:lang w:val="en-GB"/>
        </w:rPr>
        <w:t xml:space="preserve"> </w:t>
      </w:r>
      <w:r w:rsidR="00EE2AFA" w:rsidRPr="000E7F16">
        <w:rPr>
          <w:lang w:val="en-GB"/>
        </w:rPr>
        <w:t xml:space="preserve">report </w:t>
      </w:r>
      <w:r w:rsidR="00C375C1" w:rsidRPr="000E7F16">
        <w:rPr>
          <w:lang w:val="en-GB"/>
        </w:rPr>
        <w:t xml:space="preserve">the </w:t>
      </w:r>
      <w:r w:rsidR="00B46733">
        <w:rPr>
          <w:lang w:val="en-GB"/>
        </w:rPr>
        <w:t>nano</w:t>
      </w:r>
      <w:r w:rsidR="00C375C1" w:rsidRPr="000E7F16">
        <w:rPr>
          <w:lang w:val="en-GB"/>
        </w:rPr>
        <w:t>moles of Gd per g</w:t>
      </w:r>
      <w:r w:rsidR="00EE2AFA" w:rsidRPr="000E7F16">
        <w:rPr>
          <w:lang w:val="en-GB"/>
        </w:rPr>
        <w:t xml:space="preserve"> of tissue</w:t>
      </w:r>
      <w:r w:rsidR="00C375C1" w:rsidRPr="000E7F16">
        <w:rPr>
          <w:lang w:val="en-GB"/>
        </w:rPr>
        <w:t xml:space="preserve"> in the tumors of</w:t>
      </w:r>
      <w:r w:rsidR="00EE2AFA" w:rsidRPr="000E7F16">
        <w:rPr>
          <w:lang w:val="en-GB"/>
        </w:rPr>
        <w:t xml:space="preserve"> the</w:t>
      </w:r>
      <w:r w:rsidR="007729EF" w:rsidRPr="000E7F16">
        <w:rPr>
          <w:lang w:val="en-GB"/>
        </w:rPr>
        <w:t xml:space="preserve"> three groups of mice</w:t>
      </w:r>
      <w:r w:rsidR="00C375C1" w:rsidRPr="000E7F16">
        <w:rPr>
          <w:lang w:val="en-GB"/>
        </w:rPr>
        <w:t xml:space="preserve">, sacrificed </w:t>
      </w:r>
      <w:r w:rsidR="00E45FF4" w:rsidRPr="000E7F16">
        <w:rPr>
          <w:lang w:val="en-GB"/>
        </w:rPr>
        <w:t>8</w:t>
      </w:r>
      <w:r w:rsidR="00C375C1" w:rsidRPr="000E7F16">
        <w:rPr>
          <w:lang w:val="en-GB"/>
        </w:rPr>
        <w:t xml:space="preserve"> hours after injection and immediately after MRI image acquisition</w:t>
      </w:r>
      <w:r w:rsidR="00B46733">
        <w:rPr>
          <w:lang w:val="en-GB"/>
        </w:rPr>
        <w:t>, measured by ICP-MS</w:t>
      </w:r>
      <w:r w:rsidR="00C375C1" w:rsidRPr="000E7F16">
        <w:rPr>
          <w:lang w:val="en-GB"/>
        </w:rPr>
        <w:t xml:space="preserve">. </w:t>
      </w:r>
      <w:r w:rsidR="00C375C1" w:rsidRPr="00675F36">
        <w:rPr>
          <w:lang w:val="en-GB"/>
        </w:rPr>
        <w:t xml:space="preserve">The corresponding SE values are reported in Figure </w:t>
      </w:r>
      <w:r w:rsidR="0044303E" w:rsidRPr="00675F36">
        <w:rPr>
          <w:lang w:val="en-GB"/>
        </w:rPr>
        <w:t>3</w:t>
      </w:r>
      <w:r w:rsidR="00B46733">
        <w:rPr>
          <w:lang w:val="en-GB"/>
        </w:rPr>
        <w:t>B</w:t>
      </w:r>
      <w:r w:rsidR="00675F36" w:rsidRPr="00675F36">
        <w:rPr>
          <w:lang w:val="en-GB"/>
        </w:rPr>
        <w:t>.</w:t>
      </w:r>
      <w:r w:rsidR="00B3693C" w:rsidRPr="00675F36">
        <w:rPr>
          <w:lang w:val="en-GB"/>
        </w:rPr>
        <w:t xml:space="preserve"> </w:t>
      </w:r>
    </w:p>
    <w:p w14:paraId="687ECAD5" w14:textId="28D774DF" w:rsidR="00517223" w:rsidRPr="00675F36" w:rsidRDefault="00B46733" w:rsidP="00250BC3">
      <w:pPr>
        <w:pStyle w:val="Nessunaspaziatura"/>
        <w:rPr>
          <w:lang w:val="en-GB"/>
        </w:rPr>
      </w:pPr>
      <w:r>
        <w:rPr>
          <w:noProof/>
          <w:lang w:eastAsia="it-IT"/>
        </w:rPr>
        <w:lastRenderedPageBreak/>
        <mc:AlternateContent>
          <mc:Choice Requires="wpg">
            <w:drawing>
              <wp:anchor distT="0" distB="0" distL="114300" distR="114300" simplePos="0" relativeHeight="251656192" behindDoc="0" locked="0" layoutInCell="1" allowOverlap="1" wp14:anchorId="6CAB4B7A" wp14:editId="5FF83CFD">
                <wp:simplePos x="0" y="0"/>
                <wp:positionH relativeFrom="column">
                  <wp:posOffset>299085</wp:posOffset>
                </wp:positionH>
                <wp:positionV relativeFrom="paragraph">
                  <wp:posOffset>64135</wp:posOffset>
                </wp:positionV>
                <wp:extent cx="5252085" cy="6885940"/>
                <wp:effectExtent l="0" t="0" r="5715" b="0"/>
                <wp:wrapTight wrapText="bothSides">
                  <wp:wrapPolygon edited="0">
                    <wp:start x="235" y="0"/>
                    <wp:lineTo x="235" y="538"/>
                    <wp:lineTo x="783" y="1076"/>
                    <wp:lineTo x="1254" y="1076"/>
                    <wp:lineTo x="1254" y="8724"/>
                    <wp:lineTo x="627" y="9143"/>
                    <wp:lineTo x="470" y="9322"/>
                    <wp:lineTo x="470" y="9681"/>
                    <wp:lineTo x="862" y="10637"/>
                    <wp:lineTo x="862" y="11593"/>
                    <wp:lineTo x="548" y="12310"/>
                    <wp:lineTo x="392" y="13266"/>
                    <wp:lineTo x="548" y="13505"/>
                    <wp:lineTo x="862" y="13505"/>
                    <wp:lineTo x="862" y="15417"/>
                    <wp:lineTo x="392" y="16373"/>
                    <wp:lineTo x="392" y="17090"/>
                    <wp:lineTo x="548" y="17329"/>
                    <wp:lineTo x="862" y="17329"/>
                    <wp:lineTo x="862" y="20198"/>
                    <wp:lineTo x="392" y="21094"/>
                    <wp:lineTo x="392" y="21273"/>
                    <wp:lineTo x="862" y="21512"/>
                    <wp:lineTo x="21545" y="21512"/>
                    <wp:lineTo x="21545" y="9681"/>
                    <wp:lineTo x="21075" y="9681"/>
                    <wp:lineTo x="21467" y="9203"/>
                    <wp:lineTo x="21545" y="359"/>
                    <wp:lineTo x="1097" y="0"/>
                    <wp:lineTo x="235" y="0"/>
                  </wp:wrapPolygon>
                </wp:wrapTight>
                <wp:docPr id="1" name="Gruppo 1"/>
                <wp:cNvGraphicFramePr/>
                <a:graphic xmlns:a="http://schemas.openxmlformats.org/drawingml/2006/main">
                  <a:graphicData uri="http://schemas.microsoft.com/office/word/2010/wordprocessingGroup">
                    <wpg:wgp>
                      <wpg:cNvGrpSpPr/>
                      <wpg:grpSpPr>
                        <a:xfrm>
                          <a:off x="0" y="0"/>
                          <a:ext cx="5252085" cy="6885940"/>
                          <a:chOff x="0" y="0"/>
                          <a:chExt cx="5252085" cy="6885940"/>
                        </a:xfrm>
                      </wpg:grpSpPr>
                      <pic:pic xmlns:pic="http://schemas.openxmlformats.org/drawingml/2006/picture">
                        <pic:nvPicPr>
                          <pic:cNvPr id="5" name="Immagin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66675" y="2943225"/>
                            <a:ext cx="5185410" cy="3942715"/>
                          </a:xfrm>
                          <a:prstGeom prst="rect">
                            <a:avLst/>
                          </a:prstGeom>
                        </pic:spPr>
                      </pic:pic>
                      <wps:wsp>
                        <wps:cNvPr id="6" name="Casella di testo 2"/>
                        <wps:cNvSpPr txBox="1">
                          <a:spLocks noChangeArrowheads="1"/>
                        </wps:cNvSpPr>
                        <wps:spPr bwMode="auto">
                          <a:xfrm>
                            <a:off x="0" y="0"/>
                            <a:ext cx="333218" cy="257576"/>
                          </a:xfrm>
                          <a:prstGeom prst="rect">
                            <a:avLst/>
                          </a:prstGeom>
                          <a:noFill/>
                          <a:ln w="9525">
                            <a:noFill/>
                            <a:miter lim="800000"/>
                            <a:headEnd/>
                            <a:tailEnd/>
                          </a:ln>
                        </wps:spPr>
                        <wps:txbx>
                          <w:txbxContent>
                            <w:p w14:paraId="5781B609" w14:textId="77777777" w:rsidR="00517223" w:rsidRPr="00B936E7" w:rsidRDefault="00517223" w:rsidP="00517223">
                              <w:pPr>
                                <w:rPr>
                                  <w:b/>
                                </w:rPr>
                              </w:pPr>
                              <w:r w:rsidRPr="00B936E7">
                                <w:rPr>
                                  <w:b/>
                                </w:rPr>
                                <w:t>A</w:t>
                              </w:r>
                            </w:p>
                          </w:txbxContent>
                        </wps:txbx>
                        <wps:bodyPr rot="0" vert="horz" wrap="square" lIns="91440" tIns="45720" rIns="91440" bIns="45720" anchor="t" anchorCtr="0">
                          <a:noAutofit/>
                        </wps:bodyPr>
                      </wps:wsp>
                      <wps:wsp>
                        <wps:cNvPr id="7" name="Casella di testo 2"/>
                        <wps:cNvSpPr txBox="1">
                          <a:spLocks noChangeArrowheads="1"/>
                        </wps:cNvSpPr>
                        <wps:spPr bwMode="auto">
                          <a:xfrm>
                            <a:off x="66675" y="2895600"/>
                            <a:ext cx="333218" cy="257576"/>
                          </a:xfrm>
                          <a:prstGeom prst="rect">
                            <a:avLst/>
                          </a:prstGeom>
                          <a:noFill/>
                          <a:ln w="9525">
                            <a:noFill/>
                            <a:miter lim="800000"/>
                            <a:headEnd/>
                            <a:tailEnd/>
                          </a:ln>
                        </wps:spPr>
                        <wps:txbx>
                          <w:txbxContent>
                            <w:p w14:paraId="26316484" w14:textId="77777777" w:rsidR="00517223" w:rsidRPr="00B936E7" w:rsidRDefault="00517223" w:rsidP="00517223">
                              <w:pPr>
                                <w:rPr>
                                  <w:b/>
                                </w:rPr>
                              </w:pPr>
                              <w:r>
                                <w:rPr>
                                  <w:b/>
                                </w:rPr>
                                <w:t>B</w:t>
                              </w:r>
                            </w:p>
                          </w:txbxContent>
                        </wps:txbx>
                        <wps:bodyPr rot="0" vert="horz" wrap="square" lIns="91440" tIns="45720" rIns="91440" bIns="45720" anchor="t" anchorCtr="0">
                          <a:noAutofit/>
                        </wps:bodyPr>
                      </wps:wsp>
                      <pic:pic xmlns:pic="http://schemas.openxmlformats.org/drawingml/2006/picture">
                        <pic:nvPicPr>
                          <pic:cNvPr id="4" name="Immagin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33375" y="123825"/>
                            <a:ext cx="4840605" cy="2887980"/>
                          </a:xfrm>
                          <a:prstGeom prst="rect">
                            <a:avLst/>
                          </a:prstGeom>
                        </pic:spPr>
                      </pic:pic>
                    </wpg:wgp>
                  </a:graphicData>
                </a:graphic>
              </wp:anchor>
            </w:drawing>
          </mc:Choice>
          <mc:Fallback>
            <w:pict>
              <v:group w14:anchorId="6CAB4B7A" id="Gruppo 1" o:spid="_x0000_s1026" style="position:absolute;left:0;text-align:left;margin-left:23.55pt;margin-top:5.05pt;width:413.55pt;height:542.2pt;z-index:251656192" coordsize="52520,6885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P/2kP+RHtf8AsLR/+ipa9Arz/wDaQ/5Ee1/7C0f/AKKloA9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z/9pD/kR7X/ALC0f/oqWvQK&#10;8/8A2kP+RHtf+wtH/wCipaAPQKKKKACiiigAooooAKKKKACiiigAoooOe1ABRQM96CT1FFwCimhj&#10;nGKUlgKAFoppZuwpykkc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z/APaQ/wCRHtf+wtH/AOipa9Arz/8AaQ/5Ee1/7C0f/oqWgD0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n/7SH/Ij2v/AGFo/wD0VLXoFef/ALSH&#10;/Ij2v/YWj/8ARUtAHo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5" o:spid="_x0000_s1027" type="#_x0000_t75" style="position:absolute;left:666;top:29432;width:51854;height:3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">
                  <v:imagedata r:id="rId13" o:title=""/>
                  <v:path arrowok="t"/>
                </v:shape>
                <v:shapetype id="_x0000_t202" coordsize="21600,21600" o:spt="202" path="m,l,21600r21600,l21600,xe">
                  <v:stroke joinstyle="miter"/>
                  <v:path gradientshapeok="t" o:connecttype="rect"/>
                </v:shapetype>
                <v:shape id="Casella di testo 2" o:spid="_x0000_s1028" type="#_x0000_t202" style="position:absolute;width:3332;height:2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5781B609" w14:textId="77777777" w:rsidR="00517223" w:rsidRPr="00B936E7" w:rsidRDefault="00517223" w:rsidP="00517223">
                        <w:pPr>
                          <w:rPr>
                            <w:b/>
                          </w:rPr>
                        </w:pPr>
                        <w:r w:rsidRPr="00B936E7">
                          <w:rPr>
                            <w:b/>
                          </w:rPr>
                          <w:t>A</w:t>
                        </w:r>
                      </w:p>
                    </w:txbxContent>
                  </v:textbox>
                </v:shape>
                <v:shape id="Casella di testo 2" o:spid="_x0000_s1029" type="#_x0000_t202" style="position:absolute;left:666;top:28956;width:3332;height:2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26316484" w14:textId="77777777" w:rsidR="00517223" w:rsidRPr="00B936E7" w:rsidRDefault="00517223" w:rsidP="00517223">
                        <w:pPr>
                          <w:rPr>
                            <w:b/>
                          </w:rPr>
                        </w:pPr>
                        <w:r>
                          <w:rPr>
                            <w:b/>
                          </w:rPr>
                          <w:t>B</w:t>
                        </w:r>
                      </w:p>
                    </w:txbxContent>
                  </v:textbox>
                </v:shape>
                <v:shape id="Immagine 4" o:spid="_x0000_s1030" type="#_x0000_t75" style="position:absolute;left:3333;top:1238;width:48406;height:28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">
                  <v:imagedata r:id="rId14" o:title=""/>
                  <v:path arrowok="t"/>
                </v:shape>
                <w10:wrap type="tight"/>
              </v:group>
            </w:pict>
          </mc:Fallback>
        </mc:AlternateContent>
      </w:r>
    </w:p>
    <w:p w14:paraId="6C778586" w14:textId="0E21F83C" w:rsidR="00517223" w:rsidRPr="00675F36" w:rsidRDefault="00517223" w:rsidP="00250BC3">
      <w:pPr>
        <w:pStyle w:val="Nessunaspaziatura"/>
        <w:rPr>
          <w:lang w:val="en-GB"/>
        </w:rPr>
      </w:pPr>
    </w:p>
    <w:p w14:paraId="0169FE78" w14:textId="4E950AC1" w:rsidR="00517223" w:rsidRPr="00675F36" w:rsidRDefault="00517223" w:rsidP="00250BC3">
      <w:pPr>
        <w:pStyle w:val="Nessunaspaziatura"/>
        <w:rPr>
          <w:lang w:val="en-GB"/>
        </w:rPr>
      </w:pPr>
    </w:p>
    <w:p w14:paraId="63B690A6" w14:textId="3B2C5171" w:rsidR="00517223" w:rsidRPr="00675F36" w:rsidRDefault="00517223" w:rsidP="00250BC3">
      <w:pPr>
        <w:pStyle w:val="Nessunaspaziatura"/>
        <w:rPr>
          <w:lang w:val="en-GB"/>
        </w:rPr>
      </w:pPr>
    </w:p>
    <w:p w14:paraId="153AB168" w14:textId="40190C65" w:rsidR="00517223" w:rsidRPr="00675F36" w:rsidRDefault="00517223" w:rsidP="00250BC3">
      <w:pPr>
        <w:pStyle w:val="Nessunaspaziatura"/>
        <w:rPr>
          <w:lang w:val="en-GB"/>
        </w:rPr>
      </w:pPr>
    </w:p>
    <w:p w14:paraId="396A8BD1" w14:textId="43BF66D8" w:rsidR="00517223" w:rsidRPr="00675F36" w:rsidRDefault="00517223" w:rsidP="00250BC3">
      <w:pPr>
        <w:pStyle w:val="Nessunaspaziatura"/>
        <w:rPr>
          <w:lang w:val="en-GB"/>
        </w:rPr>
      </w:pPr>
    </w:p>
    <w:p w14:paraId="7A4E3957" w14:textId="11E4EC62" w:rsidR="00517223" w:rsidRPr="00675F36" w:rsidRDefault="00517223" w:rsidP="00250BC3">
      <w:pPr>
        <w:pStyle w:val="Nessunaspaziatura"/>
        <w:rPr>
          <w:lang w:val="en-GB"/>
        </w:rPr>
      </w:pPr>
    </w:p>
    <w:p w14:paraId="1BC8075E" w14:textId="0E8BD746" w:rsidR="00517223" w:rsidRPr="00675F36" w:rsidRDefault="00517223" w:rsidP="00250BC3">
      <w:pPr>
        <w:pStyle w:val="Nessunaspaziatura"/>
        <w:rPr>
          <w:lang w:val="en-GB"/>
        </w:rPr>
      </w:pPr>
    </w:p>
    <w:p w14:paraId="26415507" w14:textId="26B687EC" w:rsidR="00517223" w:rsidRPr="00675F36" w:rsidRDefault="00517223" w:rsidP="00250BC3">
      <w:pPr>
        <w:pStyle w:val="Nessunaspaziatura"/>
        <w:rPr>
          <w:lang w:val="en-GB"/>
        </w:rPr>
      </w:pPr>
    </w:p>
    <w:p w14:paraId="2DEBBCB3" w14:textId="620A0C27" w:rsidR="00517223" w:rsidRPr="00675F36" w:rsidRDefault="00517223" w:rsidP="00250BC3">
      <w:pPr>
        <w:pStyle w:val="Nessunaspaziatura"/>
        <w:rPr>
          <w:lang w:val="en-GB"/>
        </w:rPr>
      </w:pPr>
    </w:p>
    <w:p w14:paraId="35E2E6C4" w14:textId="6580478D" w:rsidR="00517223" w:rsidRPr="00675F36" w:rsidRDefault="00517223" w:rsidP="00250BC3">
      <w:pPr>
        <w:pStyle w:val="Nessunaspaziatura"/>
        <w:rPr>
          <w:lang w:val="en-GB"/>
        </w:rPr>
      </w:pPr>
    </w:p>
    <w:p w14:paraId="026B8E17" w14:textId="075E0635" w:rsidR="00517223" w:rsidRPr="00675F36" w:rsidRDefault="00517223" w:rsidP="00250BC3">
      <w:pPr>
        <w:pStyle w:val="Nessunaspaziatura"/>
        <w:rPr>
          <w:lang w:val="en-GB"/>
        </w:rPr>
      </w:pPr>
    </w:p>
    <w:p w14:paraId="13134B9D" w14:textId="04EEB04E" w:rsidR="00517223" w:rsidRPr="00675F36" w:rsidRDefault="00517223" w:rsidP="00250BC3">
      <w:pPr>
        <w:pStyle w:val="Nessunaspaziatura"/>
        <w:rPr>
          <w:lang w:val="en-GB"/>
        </w:rPr>
      </w:pPr>
    </w:p>
    <w:p w14:paraId="04453575" w14:textId="24357C55" w:rsidR="00517223" w:rsidRPr="00675F36" w:rsidRDefault="00517223" w:rsidP="00250BC3">
      <w:pPr>
        <w:pStyle w:val="Nessunaspaziatura"/>
        <w:rPr>
          <w:lang w:val="en-GB"/>
        </w:rPr>
      </w:pPr>
    </w:p>
    <w:p w14:paraId="6F16FE79" w14:textId="4D039376" w:rsidR="00517223" w:rsidRPr="00675F36" w:rsidRDefault="00517223" w:rsidP="00250BC3">
      <w:pPr>
        <w:pStyle w:val="Nessunaspaziatura"/>
        <w:rPr>
          <w:lang w:val="en-GB"/>
        </w:rPr>
      </w:pPr>
    </w:p>
    <w:p w14:paraId="4901BEA4" w14:textId="0FF931DD" w:rsidR="00517223" w:rsidRPr="00675F36" w:rsidRDefault="00517223" w:rsidP="00250BC3">
      <w:pPr>
        <w:pStyle w:val="Nessunaspaziatura"/>
        <w:rPr>
          <w:lang w:val="en-GB"/>
        </w:rPr>
      </w:pPr>
    </w:p>
    <w:p w14:paraId="6481B64A" w14:textId="38717940" w:rsidR="00517223" w:rsidRPr="00675F36" w:rsidRDefault="00517223" w:rsidP="00250BC3">
      <w:pPr>
        <w:pStyle w:val="Nessunaspaziatura"/>
        <w:rPr>
          <w:lang w:val="en-GB"/>
        </w:rPr>
      </w:pPr>
    </w:p>
    <w:p w14:paraId="7B625654" w14:textId="5306EFAE" w:rsidR="00517223" w:rsidRPr="00675F36" w:rsidRDefault="00517223" w:rsidP="00250BC3">
      <w:pPr>
        <w:pStyle w:val="Nessunaspaziatura"/>
        <w:rPr>
          <w:lang w:val="en-GB"/>
        </w:rPr>
      </w:pPr>
    </w:p>
    <w:p w14:paraId="61632012" w14:textId="505C39C3" w:rsidR="00517223" w:rsidRPr="00675F36" w:rsidRDefault="00517223" w:rsidP="00250BC3">
      <w:pPr>
        <w:pStyle w:val="Nessunaspaziatura"/>
        <w:rPr>
          <w:lang w:val="en-GB"/>
        </w:rPr>
      </w:pPr>
    </w:p>
    <w:p w14:paraId="488F4246" w14:textId="4AB0FA07" w:rsidR="00517223" w:rsidRPr="00675F36" w:rsidRDefault="00517223" w:rsidP="00250BC3">
      <w:pPr>
        <w:pStyle w:val="Nessunaspaziatura"/>
        <w:rPr>
          <w:lang w:val="en-GB"/>
        </w:rPr>
      </w:pPr>
    </w:p>
    <w:p w14:paraId="4C36E4BF" w14:textId="4034AA09" w:rsidR="00517223" w:rsidRPr="00675F36" w:rsidRDefault="00517223" w:rsidP="00250BC3">
      <w:pPr>
        <w:pStyle w:val="Nessunaspaziatura"/>
        <w:rPr>
          <w:lang w:val="en-GB"/>
        </w:rPr>
      </w:pPr>
    </w:p>
    <w:p w14:paraId="1AB499CE" w14:textId="258E7CB5" w:rsidR="00517223" w:rsidRPr="00675F36" w:rsidRDefault="00517223" w:rsidP="00250BC3">
      <w:pPr>
        <w:pStyle w:val="Nessunaspaziatura"/>
        <w:rPr>
          <w:lang w:val="en-GB"/>
        </w:rPr>
      </w:pPr>
    </w:p>
    <w:p w14:paraId="5F83A99C" w14:textId="77777777" w:rsidR="002A24F7" w:rsidRDefault="002A24F7" w:rsidP="00887077">
      <w:pPr>
        <w:jc w:val="both"/>
        <w:rPr>
          <w:rFonts w:ascii="Times New Roman" w:hAnsi="Times New Roman" w:cs="Times New Roman"/>
          <w:b/>
          <w:lang w:val="en-GB"/>
        </w:rPr>
      </w:pPr>
    </w:p>
    <w:p w14:paraId="2115B5BF" w14:textId="77777777" w:rsidR="002A24F7" w:rsidRDefault="002A24F7" w:rsidP="00887077">
      <w:pPr>
        <w:jc w:val="both"/>
        <w:rPr>
          <w:rFonts w:ascii="Times New Roman" w:hAnsi="Times New Roman" w:cs="Times New Roman"/>
          <w:b/>
          <w:lang w:val="en-GB"/>
        </w:rPr>
      </w:pPr>
    </w:p>
    <w:p w14:paraId="2A3EF1F9" w14:textId="77777777" w:rsidR="002A24F7" w:rsidRDefault="002A24F7" w:rsidP="00887077">
      <w:pPr>
        <w:jc w:val="both"/>
        <w:rPr>
          <w:rFonts w:ascii="Times New Roman" w:hAnsi="Times New Roman" w:cs="Times New Roman"/>
          <w:b/>
          <w:lang w:val="en-GB"/>
        </w:rPr>
      </w:pPr>
    </w:p>
    <w:p w14:paraId="5CACE0E8" w14:textId="77777777" w:rsidR="002A24F7" w:rsidRDefault="002A24F7" w:rsidP="00887077">
      <w:pPr>
        <w:jc w:val="both"/>
        <w:rPr>
          <w:rFonts w:ascii="Times New Roman" w:hAnsi="Times New Roman" w:cs="Times New Roman"/>
          <w:b/>
          <w:lang w:val="en-GB"/>
        </w:rPr>
      </w:pPr>
    </w:p>
    <w:p w14:paraId="141B63D9" w14:textId="77777777" w:rsidR="002A24F7" w:rsidRDefault="002A24F7" w:rsidP="00887077">
      <w:pPr>
        <w:jc w:val="both"/>
        <w:rPr>
          <w:rFonts w:ascii="Times New Roman" w:hAnsi="Times New Roman" w:cs="Times New Roman"/>
          <w:b/>
          <w:lang w:val="en-GB"/>
        </w:rPr>
      </w:pPr>
    </w:p>
    <w:p w14:paraId="1048318C" w14:textId="77777777" w:rsidR="002A24F7" w:rsidRDefault="002A24F7" w:rsidP="00887077">
      <w:pPr>
        <w:jc w:val="both"/>
        <w:rPr>
          <w:rFonts w:ascii="Times New Roman" w:hAnsi="Times New Roman" w:cs="Times New Roman"/>
          <w:b/>
          <w:lang w:val="en-GB"/>
        </w:rPr>
      </w:pPr>
    </w:p>
    <w:p w14:paraId="19086F4C" w14:textId="77777777" w:rsidR="002A24F7" w:rsidRDefault="002A24F7" w:rsidP="00887077">
      <w:pPr>
        <w:jc w:val="both"/>
        <w:rPr>
          <w:rFonts w:ascii="Times New Roman" w:hAnsi="Times New Roman" w:cs="Times New Roman"/>
          <w:b/>
          <w:lang w:val="en-GB"/>
        </w:rPr>
      </w:pPr>
    </w:p>
    <w:p w14:paraId="4B133D49" w14:textId="5030C787" w:rsidR="00887077" w:rsidRPr="002A24F7" w:rsidRDefault="00887077" w:rsidP="002A24F7">
      <w:pPr>
        <w:jc w:val="both"/>
        <w:rPr>
          <w:rFonts w:ascii="Times New Roman" w:hAnsi="Times New Roman" w:cs="Times New Roman"/>
          <w:lang w:val="en-GB"/>
        </w:rPr>
      </w:pPr>
      <w:r w:rsidRPr="002A24F7">
        <w:rPr>
          <w:rFonts w:ascii="Times New Roman" w:hAnsi="Times New Roman" w:cs="Times New Roman"/>
          <w:b/>
          <w:lang w:val="en-GB"/>
        </w:rPr>
        <w:t>Fig. 2</w:t>
      </w:r>
      <w:r w:rsidRPr="002A24F7">
        <w:rPr>
          <w:rFonts w:ascii="Times New Roman" w:hAnsi="Times New Roman" w:cs="Times New Roman"/>
          <w:lang w:val="en-GB"/>
        </w:rPr>
        <w:t xml:space="preserve"> MRI analysis. A) </w:t>
      </w:r>
      <w:r w:rsidR="002A24F7" w:rsidRPr="002A24F7">
        <w:rPr>
          <w:rFonts w:ascii="Times New Roman" w:hAnsi="Times New Roman" w:cs="Times New Roman"/>
          <w:lang w:val="en-GB"/>
        </w:rPr>
        <w:t>The graph shows the signal enhancement (see paragraph 2.7) in the tumor ROIs over time. Values are the mean ± SD (at t=0, 1 and 8h, n = 5 for Lip_Pep and Lip_SCR; n=4 for LIP; at t=24, 48, 72h, n = 3 for Lip_Pep and Lip_SCR; n=2 for LIP. *p &lt; 0.05, ** p &lt; 0.01, *** p &lt; 0.001)</w:t>
      </w:r>
      <w:r w:rsidR="002A24F7">
        <w:rPr>
          <w:rFonts w:ascii="Times New Roman" w:hAnsi="Times New Roman" w:cs="Times New Roman"/>
          <w:lang w:val="en-GB"/>
        </w:rPr>
        <w:t>.</w:t>
      </w:r>
      <w:r w:rsidRPr="002A24F7">
        <w:rPr>
          <w:rFonts w:ascii="Times New Roman" w:hAnsi="Times New Roman" w:cs="Times New Roman"/>
          <w:lang w:val="en-GB"/>
        </w:rPr>
        <w:t xml:space="preserve"> B) </w:t>
      </w:r>
      <w:r w:rsidR="002A24F7" w:rsidRPr="002A24F7">
        <w:rPr>
          <w:rFonts w:ascii="Times New Roman" w:hAnsi="Times New Roman" w:cs="Times New Roman"/>
          <w:lang w:val="en-GB"/>
        </w:rPr>
        <w:t>Representative T1-weighted axial MRI images of mice before (pre) and 8 hours after (post) injection of Lip_Pep, Lip_Scr, and LIP. The hand-drawn polygonal area indicates the regions of interest (ROIs) where the MRI signal was measured. Images are shown both in gray scale (on the left) and using a false-colour look-up table (on the right) on Bruker Paravision software.</w:t>
      </w:r>
    </w:p>
    <w:p w14:paraId="2CF195F9" w14:textId="77777777" w:rsidR="00887077" w:rsidRDefault="00887077" w:rsidP="00250BC3">
      <w:pPr>
        <w:pStyle w:val="Nessunaspaziatura"/>
        <w:rPr>
          <w:lang w:val="en-GB"/>
        </w:rPr>
      </w:pPr>
    </w:p>
    <w:p w14:paraId="7430C44A" w14:textId="7EB4E33A" w:rsidR="00AD7968" w:rsidRPr="000E7F16" w:rsidRDefault="00517223" w:rsidP="00250BC3">
      <w:pPr>
        <w:pStyle w:val="Nessunaspaziatura"/>
        <w:rPr>
          <w:lang w:val="en-GB"/>
        </w:rPr>
      </w:pPr>
      <w:r w:rsidRPr="000E7F16">
        <w:rPr>
          <w:lang w:val="en-GB"/>
        </w:rPr>
        <w:t xml:space="preserve">The </w:t>
      </w:r>
      <w:r w:rsidR="00EE2AFA" w:rsidRPr="000E7F16">
        <w:rPr>
          <w:lang w:val="en-GB"/>
        </w:rPr>
        <w:t>comparison between the Gd content and the related SE observed in the MR images appears quite interesting</w:t>
      </w:r>
      <w:r w:rsidR="00250BC3" w:rsidRPr="000E7F16">
        <w:rPr>
          <w:lang w:val="en-GB"/>
        </w:rPr>
        <w:t xml:space="preserve">. </w:t>
      </w:r>
      <w:r w:rsidR="00EE2AFA" w:rsidRPr="000E7F16">
        <w:rPr>
          <w:lang w:val="en-GB"/>
        </w:rPr>
        <w:t>In fact</w:t>
      </w:r>
      <w:r w:rsidR="00250BC3" w:rsidRPr="000E7F16">
        <w:rPr>
          <w:lang w:val="en-GB"/>
        </w:rPr>
        <w:t>,</w:t>
      </w:r>
      <w:r w:rsidR="00F809A7">
        <w:rPr>
          <w:lang w:val="en-GB"/>
        </w:rPr>
        <w:t xml:space="preserve"> using the values of </w:t>
      </w:r>
      <w:r w:rsidR="00F809A7" w:rsidRPr="000E7F16">
        <w:rPr>
          <w:lang w:val="en-GB"/>
        </w:rPr>
        <w:t>Lip_SCR and</w:t>
      </w:r>
      <w:r w:rsidR="00F809A7">
        <w:rPr>
          <w:lang w:val="en-GB"/>
        </w:rPr>
        <w:t xml:space="preserve"> LIP</w:t>
      </w:r>
      <w:r w:rsidR="009C4FB3" w:rsidRPr="000E7F16">
        <w:rPr>
          <w:lang w:val="en-GB"/>
        </w:rPr>
        <w:t xml:space="preserve"> as controls,</w:t>
      </w:r>
      <w:r w:rsidR="00250BC3" w:rsidRPr="000E7F16">
        <w:rPr>
          <w:lang w:val="en-GB"/>
        </w:rPr>
        <w:t xml:space="preserve"> the </w:t>
      </w:r>
      <w:r w:rsidR="00B2729D" w:rsidRPr="000E7F16">
        <w:rPr>
          <w:lang w:val="en-GB"/>
        </w:rPr>
        <w:t xml:space="preserve">percentage </w:t>
      </w:r>
      <w:r w:rsidR="00250BC3" w:rsidRPr="000E7F16">
        <w:rPr>
          <w:lang w:val="en-GB"/>
        </w:rPr>
        <w:t>difference</w:t>
      </w:r>
      <w:r w:rsidR="00B2729D" w:rsidRPr="000E7F16">
        <w:rPr>
          <w:lang w:val="en-GB"/>
        </w:rPr>
        <w:t xml:space="preserve"> </w:t>
      </w:r>
      <w:r w:rsidR="00250BC3" w:rsidRPr="000E7F16">
        <w:rPr>
          <w:lang w:val="en-GB"/>
        </w:rPr>
        <w:t xml:space="preserve">in SE </w:t>
      </w:r>
      <w:r w:rsidR="00EE2AFA" w:rsidRPr="000E7F16">
        <w:rPr>
          <w:lang w:val="en-GB"/>
        </w:rPr>
        <w:lastRenderedPageBreak/>
        <w:t>measured for</w:t>
      </w:r>
      <w:r w:rsidR="00250BC3" w:rsidRPr="000E7F16">
        <w:rPr>
          <w:lang w:val="en-GB"/>
        </w:rPr>
        <w:t xml:space="preserve"> the mice treated with </w:t>
      </w:r>
      <w:r w:rsidR="00362866" w:rsidRPr="000E7F16">
        <w:rPr>
          <w:lang w:val="en-GB"/>
        </w:rPr>
        <w:t>Lip</w:t>
      </w:r>
      <w:r w:rsidR="00C92021" w:rsidRPr="000E7F16">
        <w:rPr>
          <w:lang w:val="en-GB"/>
        </w:rPr>
        <w:t>_</w:t>
      </w:r>
      <w:r w:rsidR="00250BC3" w:rsidRPr="000E7F16">
        <w:rPr>
          <w:lang w:val="en-GB"/>
        </w:rPr>
        <w:t>P</w:t>
      </w:r>
      <w:r w:rsidR="00F809A7">
        <w:rPr>
          <w:lang w:val="en-GB"/>
        </w:rPr>
        <w:t>ep</w:t>
      </w:r>
      <w:r w:rsidR="00250BC3" w:rsidRPr="000E7F16">
        <w:rPr>
          <w:lang w:val="en-GB"/>
        </w:rPr>
        <w:t xml:space="preserve"> is much greater than the </w:t>
      </w:r>
      <w:r w:rsidR="00B2729D" w:rsidRPr="000E7F16">
        <w:rPr>
          <w:lang w:val="en-GB"/>
        </w:rPr>
        <w:t xml:space="preserve">percentage </w:t>
      </w:r>
      <w:r w:rsidR="00250BC3" w:rsidRPr="000E7F16">
        <w:rPr>
          <w:lang w:val="en-GB"/>
        </w:rPr>
        <w:t xml:space="preserve">difference observed when the Gd </w:t>
      </w:r>
      <w:r w:rsidR="00EE2AFA" w:rsidRPr="000E7F16">
        <w:rPr>
          <w:lang w:val="en-GB"/>
        </w:rPr>
        <w:t xml:space="preserve">content </w:t>
      </w:r>
      <w:r w:rsidR="00250BC3" w:rsidRPr="000E7F16">
        <w:rPr>
          <w:lang w:val="en-GB"/>
        </w:rPr>
        <w:t>values</w:t>
      </w:r>
      <w:r w:rsidR="00EE2AFA" w:rsidRPr="000E7F16">
        <w:rPr>
          <w:lang w:val="en-GB"/>
        </w:rPr>
        <w:t xml:space="preserve"> are considered</w:t>
      </w:r>
      <w:r w:rsidR="00250BC3" w:rsidRPr="000E7F16">
        <w:rPr>
          <w:lang w:val="en-GB"/>
        </w:rPr>
        <w:t xml:space="preserve">. Specifically, the average SE of the mice treated with </w:t>
      </w:r>
      <w:r w:rsidR="009C4FB3" w:rsidRPr="000E7F16">
        <w:rPr>
          <w:lang w:val="en-GB"/>
        </w:rPr>
        <w:t>Lip_</w:t>
      </w:r>
      <w:r w:rsidR="00250BC3" w:rsidRPr="000E7F16">
        <w:rPr>
          <w:lang w:val="en-GB"/>
        </w:rPr>
        <w:t>P</w:t>
      </w:r>
      <w:r w:rsidR="00F809A7">
        <w:rPr>
          <w:lang w:val="en-GB"/>
        </w:rPr>
        <w:t>ep</w:t>
      </w:r>
      <w:r w:rsidR="00250BC3" w:rsidRPr="000E7F16">
        <w:rPr>
          <w:lang w:val="en-GB"/>
        </w:rPr>
        <w:t xml:space="preserve"> is more than 10 times higher than that measured for </w:t>
      </w:r>
      <w:r w:rsidR="00362866" w:rsidRPr="000E7F16">
        <w:rPr>
          <w:lang w:val="en-GB"/>
        </w:rPr>
        <w:t>Lip_</w:t>
      </w:r>
      <w:r w:rsidR="00F809A7">
        <w:rPr>
          <w:lang w:val="en-GB"/>
        </w:rPr>
        <w:t>SCR and LIP, while the average n</w:t>
      </w:r>
      <w:r w:rsidR="00250BC3" w:rsidRPr="000E7F16">
        <w:rPr>
          <w:lang w:val="en-GB"/>
        </w:rPr>
        <w:t>mol/g value of Gd in the tumors</w:t>
      </w:r>
      <w:r w:rsidR="007729EF" w:rsidRPr="000E7F16">
        <w:rPr>
          <w:lang w:val="en-GB"/>
        </w:rPr>
        <w:t>,</w:t>
      </w:r>
      <w:r w:rsidR="00250BC3" w:rsidRPr="000E7F16">
        <w:rPr>
          <w:lang w:val="en-GB"/>
        </w:rPr>
        <w:t xml:space="preserve"> </w:t>
      </w:r>
      <w:r w:rsidR="00EE2AFA" w:rsidRPr="000E7F16">
        <w:rPr>
          <w:lang w:val="en-GB"/>
        </w:rPr>
        <w:t xml:space="preserve">assessed immediately </w:t>
      </w:r>
      <w:r w:rsidR="00250BC3" w:rsidRPr="000E7F16">
        <w:rPr>
          <w:lang w:val="en-GB"/>
        </w:rPr>
        <w:t xml:space="preserve">after </w:t>
      </w:r>
      <w:r w:rsidR="00EE2AFA" w:rsidRPr="000E7F16">
        <w:rPr>
          <w:lang w:val="en-GB"/>
        </w:rPr>
        <w:t xml:space="preserve">the </w:t>
      </w:r>
      <w:r w:rsidR="00250BC3" w:rsidRPr="000E7F16">
        <w:rPr>
          <w:lang w:val="en-GB"/>
        </w:rPr>
        <w:t>MRI analysis</w:t>
      </w:r>
      <w:r w:rsidR="009E668D" w:rsidRPr="000E7F16">
        <w:rPr>
          <w:lang w:val="en-GB"/>
        </w:rPr>
        <w:t>,</w:t>
      </w:r>
      <w:r w:rsidR="00250BC3" w:rsidRPr="000E7F16">
        <w:rPr>
          <w:lang w:val="en-GB"/>
        </w:rPr>
        <w:t xml:space="preserve"> is only slightly more than doubled for </w:t>
      </w:r>
      <w:r w:rsidR="00835231" w:rsidRPr="000E7F16">
        <w:rPr>
          <w:lang w:val="en-GB"/>
        </w:rPr>
        <w:t>Lip_</w:t>
      </w:r>
      <w:r w:rsidR="00250BC3" w:rsidRPr="000E7F16">
        <w:rPr>
          <w:lang w:val="en-GB"/>
        </w:rPr>
        <w:t>P</w:t>
      </w:r>
      <w:r w:rsidR="00F809A7">
        <w:rPr>
          <w:lang w:val="en-GB"/>
        </w:rPr>
        <w:t>ep</w:t>
      </w:r>
      <w:r w:rsidR="00250BC3" w:rsidRPr="000E7F16">
        <w:rPr>
          <w:lang w:val="en-GB"/>
        </w:rPr>
        <w:t xml:space="preserve"> compared to </w:t>
      </w:r>
      <w:r w:rsidR="00835231" w:rsidRPr="000E7F16">
        <w:rPr>
          <w:lang w:val="en-GB"/>
        </w:rPr>
        <w:t>Lip_</w:t>
      </w:r>
      <w:r w:rsidR="00250BC3" w:rsidRPr="000E7F16">
        <w:rPr>
          <w:lang w:val="en-GB"/>
        </w:rPr>
        <w:t>SCR and LIP. In other words</w:t>
      </w:r>
      <w:r w:rsidR="00F809A7">
        <w:rPr>
          <w:lang w:val="en-GB"/>
        </w:rPr>
        <w:t>,</w:t>
      </w:r>
      <w:r w:rsidR="00250BC3" w:rsidRPr="000E7F16">
        <w:rPr>
          <w:lang w:val="en-GB"/>
        </w:rPr>
        <w:t xml:space="preserve"> the difference in the enhancement of the MRI signal appears to be not only </w:t>
      </w:r>
      <w:r w:rsidR="0024797B" w:rsidRPr="000E7F16">
        <w:rPr>
          <w:lang w:val="en-GB"/>
        </w:rPr>
        <w:t xml:space="preserve">related </w:t>
      </w:r>
      <w:r w:rsidR="005F7F56" w:rsidRPr="000E7F16">
        <w:rPr>
          <w:lang w:val="en-GB"/>
        </w:rPr>
        <w:t xml:space="preserve">to </w:t>
      </w:r>
      <w:r w:rsidR="00250BC3" w:rsidRPr="000E7F16">
        <w:rPr>
          <w:lang w:val="en-GB"/>
        </w:rPr>
        <w:t>the</w:t>
      </w:r>
      <w:r w:rsidR="0024797B" w:rsidRPr="000E7F16">
        <w:rPr>
          <w:lang w:val="en-GB"/>
        </w:rPr>
        <w:t xml:space="preserve"> overall</w:t>
      </w:r>
      <w:r w:rsidR="00250BC3" w:rsidRPr="000E7F16">
        <w:rPr>
          <w:lang w:val="en-GB"/>
        </w:rPr>
        <w:t xml:space="preserve"> amount of Gd </w:t>
      </w:r>
      <w:r w:rsidR="0024797B" w:rsidRPr="000E7F16">
        <w:rPr>
          <w:lang w:val="en-GB"/>
        </w:rPr>
        <w:t>content but likely to the occurrence of different relaxivities for the G</w:t>
      </w:r>
      <w:r w:rsidR="007729EF" w:rsidRPr="000E7F16">
        <w:rPr>
          <w:lang w:val="en-GB"/>
        </w:rPr>
        <w:t>d</w:t>
      </w:r>
      <w:r w:rsidR="0024797B" w:rsidRPr="000E7F16">
        <w:rPr>
          <w:lang w:val="en-GB"/>
        </w:rPr>
        <w:t>-containing species</w:t>
      </w:r>
      <w:r w:rsidR="00260D7A" w:rsidRPr="000E7F16">
        <w:rPr>
          <w:lang w:val="en-GB"/>
        </w:rPr>
        <w:t xml:space="preserve"> in the two cases</w:t>
      </w:r>
      <w:r w:rsidR="00250BC3" w:rsidRPr="000E7F16">
        <w:rPr>
          <w:lang w:val="en-GB"/>
        </w:rPr>
        <w:t>.</w:t>
      </w:r>
      <w:r w:rsidR="00FE70E4" w:rsidRPr="000E7F16">
        <w:rPr>
          <w:lang w:val="en-GB"/>
        </w:rPr>
        <w:t xml:space="preserve"> As highlighted in our work on TS/A cells in vitro</w:t>
      </w:r>
      <w:r w:rsidR="00F809A7">
        <w:rPr>
          <w:lang w:val="en-GB"/>
        </w:rPr>
        <w:fldChar w:fldCharType="begin"/>
      </w:r>
      <w:r w:rsidR="00F809A7">
        <w:rPr>
          <w:lang w:val="en-GB"/>
        </w:rPr>
        <w:instrText xml:space="preserve"> ADDIN ZOTERO_ITEM CSL_CITATION {"citationID":"Bj51rhju","properties":{"formattedCitation":"[35]","plainCitation":"[35]","noteIndex":0},"citationItems":[{"id":45,"uris":["http://zotero.org/users/15032150/items/Q3M3MUFL"],"itemData":{"id":45,"type":"article-journal","abstract":"The carbonic anhydrase isoform IX (hCAIX) is one of the main players in extracellular tumor pH regulation, and it is known to be overexpressed in breast cancer and other common tumors. hCA IX supports the growth and survival of tumor cells, and its expression is correlated with metastasis and resistance to therapies, making it an interesting biomarker for diagnosis and therapy. The aim of this work deals with the development of an MRI imaging probe able to target the extracellular non-catalytic proteoglycan-like (PG) domain of CAIX. For this purpose, a specific nanoprobe, LIP_PepC, was designed by conjugating a peptidic interactor of the PG domain on the surface of a liposome loaded with Gd-bearing contrast agents. A Mouse Mammary Adenocarcinoma Cell Line (TS/A) was chosen as an in vitro breast cancer model to test the developed probe. MRI results showed a high selectivity and sensitivity of the imaging probe toward hCAI-expressing TS/A cells. This approach appears highly promising for the in vivo translation of a diagnostic procedure based on the targeting of hCA IX enzyme expression.","container-title":"Pharmaceuticals (Basel, Switzerland)","DOI":"10.3390/ph16091301","ISSN":"1424-8247","issue":"9","journalAbbreviation":"Pharmaceuticals (Basel)","language":"eng","note":"PMID: 37765110\nPMCID: PMC10535658","page":"1301","source":"PubMed","title":"Molecular Resonance Imaging of the CAIX Expression in Mouse Mammary Adenocarcinoma Cells","volume":"16","author":[{"family":"Quattrociocchi","given":"Claudia"},{"family":"Mangia","given":"Alberto"},{"family":"Aime","given":"Silvio"},{"family":"Menchise","given":"Valeria"},{"family":"Delli Castelli","given":"Daniela"}],"issued":{"date-parts":[["2023",9,14]]}}}],"schema":"https://github.com/citation-style-language/schema/raw/master/csl-citation.json"} </w:instrText>
      </w:r>
      <w:r w:rsidR="00F809A7">
        <w:rPr>
          <w:lang w:val="en-GB"/>
        </w:rPr>
        <w:fldChar w:fldCharType="separate"/>
      </w:r>
      <w:r w:rsidR="00F809A7" w:rsidRPr="00F809A7">
        <w:rPr>
          <w:rFonts w:cs="Times New Roman"/>
          <w:lang w:val="en-GB"/>
        </w:rPr>
        <w:t>[35]</w:t>
      </w:r>
      <w:r w:rsidR="00F809A7">
        <w:rPr>
          <w:lang w:val="en-GB"/>
        </w:rPr>
        <w:fldChar w:fldCharType="end"/>
      </w:r>
      <w:r w:rsidR="00FE70E4" w:rsidRPr="000E7F16">
        <w:rPr>
          <w:lang w:val="en-GB"/>
        </w:rPr>
        <w:t xml:space="preserve">, the </w:t>
      </w:r>
      <w:r w:rsidR="00F809A7">
        <w:rPr>
          <w:lang w:val="en-GB"/>
        </w:rPr>
        <w:t>Lip_</w:t>
      </w:r>
      <w:r w:rsidR="0024797B" w:rsidRPr="000E7F16">
        <w:rPr>
          <w:lang w:val="en-GB"/>
        </w:rPr>
        <w:t>P</w:t>
      </w:r>
      <w:r w:rsidR="00F809A7">
        <w:rPr>
          <w:lang w:val="en-GB"/>
        </w:rPr>
        <w:t>ep</w:t>
      </w:r>
      <w:r w:rsidR="0024797B" w:rsidRPr="000E7F16">
        <w:rPr>
          <w:lang w:val="en-GB"/>
        </w:rPr>
        <w:t xml:space="preserve"> targeting probe</w:t>
      </w:r>
      <w:r w:rsidR="00FE70E4" w:rsidRPr="000E7F16">
        <w:rPr>
          <w:lang w:val="en-GB"/>
        </w:rPr>
        <w:t xml:space="preserve"> </w:t>
      </w:r>
      <w:r w:rsidR="00AD7968" w:rsidRPr="000E7F16">
        <w:rPr>
          <w:lang w:val="en-GB"/>
        </w:rPr>
        <w:t>undergo</w:t>
      </w:r>
      <w:r w:rsidR="0024797B" w:rsidRPr="000E7F16">
        <w:rPr>
          <w:lang w:val="en-GB"/>
        </w:rPr>
        <w:t>es</w:t>
      </w:r>
      <w:r w:rsidR="00AD7968" w:rsidRPr="000E7F16">
        <w:rPr>
          <w:lang w:val="en-GB"/>
        </w:rPr>
        <w:t xml:space="preserve"> a different cellular fate </w:t>
      </w:r>
      <w:r w:rsidR="00FE70E4" w:rsidRPr="000E7F16">
        <w:rPr>
          <w:lang w:val="en-GB"/>
        </w:rPr>
        <w:t xml:space="preserve">compared to </w:t>
      </w:r>
      <w:r w:rsidR="0024797B" w:rsidRPr="000E7F16">
        <w:rPr>
          <w:lang w:val="en-GB"/>
        </w:rPr>
        <w:t xml:space="preserve">the </w:t>
      </w:r>
      <w:r w:rsidR="00AD7968" w:rsidRPr="000E7F16">
        <w:rPr>
          <w:lang w:val="en-GB"/>
        </w:rPr>
        <w:t>aspecific probes.</w:t>
      </w:r>
      <w:r w:rsidR="00FE70E4" w:rsidRPr="000E7F16">
        <w:rPr>
          <w:lang w:val="en-GB"/>
        </w:rPr>
        <w:t xml:space="preserve"> In particular, the significant increase in enhancement </w:t>
      </w:r>
      <w:r w:rsidR="00AD7968" w:rsidRPr="000E7F16">
        <w:rPr>
          <w:lang w:val="en-GB"/>
        </w:rPr>
        <w:t xml:space="preserve">for mice </w:t>
      </w:r>
      <w:r w:rsidR="00B2729D" w:rsidRPr="000E7F16">
        <w:rPr>
          <w:lang w:val="en-GB"/>
        </w:rPr>
        <w:t>treated</w:t>
      </w:r>
      <w:r w:rsidR="00F809A7">
        <w:rPr>
          <w:lang w:val="en-GB"/>
        </w:rPr>
        <w:t xml:space="preserve"> with Lip_Pep</w:t>
      </w:r>
      <w:r w:rsidR="00AD7968" w:rsidRPr="000E7F16">
        <w:rPr>
          <w:lang w:val="en-GB"/>
        </w:rPr>
        <w:t xml:space="preserve"> </w:t>
      </w:r>
      <w:r w:rsidR="00FE70E4" w:rsidRPr="000E7F16">
        <w:rPr>
          <w:lang w:val="en-GB"/>
        </w:rPr>
        <w:t xml:space="preserve">suggests a release of the liposome content within the cytoplasm, resulting in the </w:t>
      </w:r>
      <w:r w:rsidR="0024797B" w:rsidRPr="000E7F16">
        <w:rPr>
          <w:lang w:val="en-GB"/>
        </w:rPr>
        <w:t>“</w:t>
      </w:r>
      <w:r w:rsidR="00FE70E4" w:rsidRPr="000E7F16">
        <w:rPr>
          <w:lang w:val="en-GB"/>
        </w:rPr>
        <w:t>de</w:t>
      </w:r>
      <w:r w:rsidR="0024797B" w:rsidRPr="000E7F16">
        <w:rPr>
          <w:lang w:val="en-GB"/>
        </w:rPr>
        <w:t>-</w:t>
      </w:r>
      <w:r w:rsidR="00FE70E4" w:rsidRPr="000E7F16">
        <w:rPr>
          <w:lang w:val="en-GB"/>
        </w:rPr>
        <w:t>quenching</w:t>
      </w:r>
      <w:r w:rsidR="0024797B" w:rsidRPr="000E7F16">
        <w:rPr>
          <w:lang w:val="en-GB"/>
        </w:rPr>
        <w:t>”</w:t>
      </w:r>
      <w:r w:rsidR="00FE70E4" w:rsidRPr="000E7F16">
        <w:rPr>
          <w:lang w:val="en-GB"/>
        </w:rPr>
        <w:t xml:space="preserve"> of the contrast agent, as described in </w:t>
      </w:r>
      <w:r w:rsidR="005B03A4" w:rsidRPr="005B03A4">
        <w:rPr>
          <w:lang w:val="en-GB"/>
        </w:rPr>
        <w:t>paragraph 3.1</w:t>
      </w:r>
      <w:r w:rsidR="00FE70E4" w:rsidRPr="005B03A4">
        <w:rPr>
          <w:lang w:val="en-GB"/>
        </w:rPr>
        <w:t>.</w:t>
      </w:r>
      <w:r w:rsidR="00AD7968" w:rsidRPr="000E7F16">
        <w:rPr>
          <w:lang w:val="en-GB"/>
        </w:rPr>
        <w:t xml:space="preserve"> To </w:t>
      </w:r>
      <w:r w:rsidR="0024797B" w:rsidRPr="000E7F16">
        <w:rPr>
          <w:lang w:val="en-GB"/>
        </w:rPr>
        <w:t xml:space="preserve">get more insight into the observed behaviour, further </w:t>
      </w:r>
      <w:r w:rsidR="00AD7968" w:rsidRPr="000E7F16">
        <w:rPr>
          <w:lang w:val="en-GB"/>
        </w:rPr>
        <w:t xml:space="preserve">confocal </w:t>
      </w:r>
      <w:r w:rsidR="0024797B" w:rsidRPr="000E7F16">
        <w:rPr>
          <w:lang w:val="en-GB"/>
        </w:rPr>
        <w:t>investigations were carried out</w:t>
      </w:r>
      <w:r w:rsidR="00AD7968" w:rsidRPr="000E7F16">
        <w:rPr>
          <w:lang w:val="en-GB"/>
        </w:rPr>
        <w:t xml:space="preserve"> on both TS/A cells and murine breast cancer models.</w:t>
      </w:r>
    </w:p>
    <w:p w14:paraId="4B18E7E7" w14:textId="53288095" w:rsidR="002970D1" w:rsidRPr="000E7F16" w:rsidRDefault="002970D1" w:rsidP="00250BC3">
      <w:pPr>
        <w:pStyle w:val="Nessunaspaziatura"/>
        <w:rPr>
          <w:b/>
          <w:lang w:val="en-GB"/>
        </w:rPr>
      </w:pPr>
      <w:r w:rsidRPr="000E7F16">
        <w:rPr>
          <w:noProof/>
          <w:lang w:eastAsia="it-IT"/>
        </w:rPr>
        <mc:AlternateContent>
          <mc:Choice Requires="wpg">
            <w:drawing>
              <wp:anchor distT="0" distB="0" distL="114300" distR="114300" simplePos="0" relativeHeight="251653120" behindDoc="1" locked="0" layoutInCell="1" allowOverlap="1" wp14:anchorId="53D9A4C0" wp14:editId="5148A5DA">
                <wp:simplePos x="0" y="0"/>
                <wp:positionH relativeFrom="column">
                  <wp:posOffset>3810</wp:posOffset>
                </wp:positionH>
                <wp:positionV relativeFrom="paragraph">
                  <wp:posOffset>1270</wp:posOffset>
                </wp:positionV>
                <wp:extent cx="5705475" cy="2286000"/>
                <wp:effectExtent l="0" t="0" r="9525" b="0"/>
                <wp:wrapTight wrapText="bothSides">
                  <wp:wrapPolygon edited="0">
                    <wp:start x="216" y="0"/>
                    <wp:lineTo x="216" y="1080"/>
                    <wp:lineTo x="505" y="6120"/>
                    <wp:lineTo x="505" y="21420"/>
                    <wp:lineTo x="21564" y="21420"/>
                    <wp:lineTo x="21564" y="1080"/>
                    <wp:lineTo x="12910" y="0"/>
                    <wp:lineTo x="216" y="0"/>
                  </wp:wrapPolygon>
                </wp:wrapTight>
                <wp:docPr id="9" name="Gruppo 9"/>
                <wp:cNvGraphicFramePr/>
                <a:graphic xmlns:a="http://schemas.openxmlformats.org/drawingml/2006/main">
                  <a:graphicData uri="http://schemas.microsoft.com/office/word/2010/wordprocessingGroup">
                    <wpg:wgp>
                      <wpg:cNvGrpSpPr/>
                      <wpg:grpSpPr>
                        <a:xfrm>
                          <a:off x="0" y="0"/>
                          <a:ext cx="5705475" cy="2286000"/>
                          <a:chOff x="0" y="0"/>
                          <a:chExt cx="5705475" cy="2286000"/>
                        </a:xfrm>
                      </wpg:grpSpPr>
                      <pic:pic xmlns:pic="http://schemas.openxmlformats.org/drawingml/2006/picture">
                        <pic:nvPicPr>
                          <pic:cNvPr id="10" name="Immagine 10"/>
                          <pic:cNvPicPr>
                            <a:picLocks noChangeAspect="1"/>
                          </pic:cNvPicPr>
                        </pic:nvPicPr>
                        <pic:blipFill rotWithShape="1">
                          <a:blip r:embed="rId15" cstate="print">
                            <a:extLst>
                              <a:ext uri="{28A0092B-C50C-407E-A947-70E740481C1C}">
                                <a14:useLocalDpi xmlns:a14="http://schemas.microsoft.com/office/drawing/2010/main" val="0"/>
                              </a:ext>
                            </a:extLst>
                          </a:blip>
                          <a:srcRect r="22315"/>
                          <a:stretch/>
                        </pic:blipFill>
                        <pic:spPr bwMode="auto">
                          <a:xfrm>
                            <a:off x="161925" y="266700"/>
                            <a:ext cx="2567305" cy="2019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Immagine 11"/>
                          <pic:cNvPicPr>
                            <a:picLocks noChangeAspect="1"/>
                          </pic:cNvPicPr>
                        </pic:nvPicPr>
                        <pic:blipFill rotWithShape="1">
                          <a:blip r:embed="rId16" cstate="print">
                            <a:extLst>
                              <a:ext uri="{28A0092B-C50C-407E-A947-70E740481C1C}">
                                <a14:useLocalDpi xmlns:a14="http://schemas.microsoft.com/office/drawing/2010/main" val="0"/>
                              </a:ext>
                            </a:extLst>
                          </a:blip>
                          <a:srcRect r="23436"/>
                          <a:stretch/>
                        </pic:blipFill>
                        <pic:spPr bwMode="auto">
                          <a:xfrm>
                            <a:off x="3057525" y="133350"/>
                            <a:ext cx="2647950" cy="2152015"/>
                          </a:xfrm>
                          <a:prstGeom prst="rect">
                            <a:avLst/>
                          </a:prstGeom>
                          <a:ln>
                            <a:noFill/>
                          </a:ln>
                          <a:extLst>
                            <a:ext uri="{53640926-AAD7-44D8-BBD7-CCE9431645EC}">
                              <a14:shadowObscured xmlns:a14="http://schemas.microsoft.com/office/drawing/2010/main"/>
                            </a:ext>
                          </a:extLst>
                        </pic:spPr>
                      </pic:pic>
                      <wps:wsp>
                        <wps:cNvPr id="13" name="Casella di testo 2"/>
                        <wps:cNvSpPr txBox="1">
                          <a:spLocks noChangeArrowheads="1"/>
                        </wps:cNvSpPr>
                        <wps:spPr bwMode="auto">
                          <a:xfrm>
                            <a:off x="0" y="0"/>
                            <a:ext cx="362584" cy="287019"/>
                          </a:xfrm>
                          <a:prstGeom prst="rect">
                            <a:avLst/>
                          </a:prstGeom>
                          <a:noFill/>
                          <a:ln w="9525">
                            <a:noFill/>
                            <a:miter lim="800000"/>
                            <a:headEnd/>
                            <a:tailEnd/>
                          </a:ln>
                        </wps:spPr>
                        <wps:txbx>
                          <w:txbxContent>
                            <w:p w14:paraId="1F3D5435" w14:textId="77777777" w:rsidR="002970D1" w:rsidRPr="00B936E7" w:rsidRDefault="002970D1" w:rsidP="002970D1">
                              <w:pPr>
                                <w:rPr>
                                  <w:b/>
                                </w:rPr>
                              </w:pPr>
                              <w:r w:rsidRPr="00B936E7">
                                <w:rPr>
                                  <w:b/>
                                </w:rPr>
                                <w:t>A</w:t>
                              </w:r>
                            </w:p>
                          </w:txbxContent>
                        </wps:txbx>
                        <wps:bodyPr rot="0" vert="horz" wrap="square" lIns="91440" tIns="45720" rIns="91440" bIns="45720" anchor="t" anchorCtr="0">
                          <a:spAutoFit/>
                        </wps:bodyPr>
                      </wps:wsp>
                      <wps:wsp>
                        <wps:cNvPr id="14" name="Casella di testo 2"/>
                        <wps:cNvSpPr txBox="1">
                          <a:spLocks noChangeArrowheads="1"/>
                        </wps:cNvSpPr>
                        <wps:spPr bwMode="auto">
                          <a:xfrm>
                            <a:off x="3124200" y="0"/>
                            <a:ext cx="362584" cy="287019"/>
                          </a:xfrm>
                          <a:prstGeom prst="rect">
                            <a:avLst/>
                          </a:prstGeom>
                          <a:noFill/>
                          <a:ln w="9525">
                            <a:noFill/>
                            <a:miter lim="800000"/>
                            <a:headEnd/>
                            <a:tailEnd/>
                          </a:ln>
                        </wps:spPr>
                        <wps:txbx>
                          <w:txbxContent>
                            <w:p w14:paraId="7E02CA64" w14:textId="77777777" w:rsidR="002970D1" w:rsidRPr="00B936E7" w:rsidRDefault="002970D1" w:rsidP="002970D1">
                              <w:pPr>
                                <w:rPr>
                                  <w:b/>
                                </w:rPr>
                              </w:pPr>
                              <w:r>
                                <w:rPr>
                                  <w:b/>
                                </w:rPr>
                                <w:t>B</w:t>
                              </w:r>
                            </w:p>
                          </w:txbxContent>
                        </wps:txbx>
                        <wps:bodyPr rot="0" vert="horz" wrap="square" lIns="91440" tIns="45720" rIns="91440" bIns="45720" anchor="t" anchorCtr="0">
                          <a:spAutoFit/>
                        </wps:bodyPr>
                      </wps:wsp>
                      <pic:pic xmlns:pic="http://schemas.openxmlformats.org/drawingml/2006/picture">
                        <pic:nvPicPr>
                          <pic:cNvPr id="15" name="Immagine 15"/>
                          <pic:cNvPicPr>
                            <a:picLocks noChangeAspect="1"/>
                          </pic:cNvPicPr>
                        </pic:nvPicPr>
                        <pic:blipFill rotWithShape="1">
                          <a:blip r:embed="rId17" cstate="print">
                            <a:extLst>
                              <a:ext uri="{28A0092B-C50C-407E-A947-70E740481C1C}">
                                <a14:useLocalDpi xmlns:a14="http://schemas.microsoft.com/office/drawing/2010/main" val="0"/>
                              </a:ext>
                            </a:extLst>
                          </a:blip>
                          <a:srcRect l="77399" b="62605"/>
                          <a:stretch/>
                        </pic:blipFill>
                        <pic:spPr bwMode="auto">
                          <a:xfrm>
                            <a:off x="1857375" y="238125"/>
                            <a:ext cx="753745" cy="762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Immagine 16"/>
                          <pic:cNvPicPr>
                            <a:picLocks noChangeAspect="1"/>
                          </pic:cNvPicPr>
                        </pic:nvPicPr>
                        <pic:blipFill rotWithShape="1">
                          <a:blip r:embed="rId17" cstate="print">
                            <a:extLst>
                              <a:ext uri="{28A0092B-C50C-407E-A947-70E740481C1C}">
                                <a14:useLocalDpi xmlns:a14="http://schemas.microsoft.com/office/drawing/2010/main" val="0"/>
                              </a:ext>
                            </a:extLst>
                          </a:blip>
                          <a:srcRect l="77399" b="62605"/>
                          <a:stretch/>
                        </pic:blipFill>
                        <pic:spPr bwMode="auto">
                          <a:xfrm>
                            <a:off x="4695825" y="295275"/>
                            <a:ext cx="753745" cy="7620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3D9A4C0" id="Gruppo 9" o:spid="_x0000_s1031" style="position:absolute;left:0;text-align:left;margin-left:.3pt;margin-top:.1pt;width:449.25pt;height:180pt;z-index:-251663360" coordsize="57054,228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9lQSwMECgAAAAAAAAAhAJsC7U8P&#10;ewAAD3sAABUAAABkcnMvbWVkaWEvaW1hZ2UxLmpwZWf/2P/gABBKRklGAAEBAQDcANwAAP/bAEMA&#10;AgEBAQEBAgEBAQICAgICBAMCAgICBQQEAwQGBQYGBgUGBgYHCQgGBwkHBgYICwgJCgoKCgoGCAsM&#10;CwoMCQoKCv/bAEMBAgICAgICBQMDBQoHBgcKCgoKCgoKCgoKCgoKCgoKCgoKCgoKCgoKCgoKCgoK&#10;CgoKCgoKCgoKCgoKCgoKCgoKCv/AABEIAeYDG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">
                <v:shape id="Immagine 10" o:spid="_x0000_s1032" type="#_x0000_t75" style="position:absolute;left:1619;top:2667;width:25673;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">
                  <v:imagedata r:id="rId18" o:title="" cropright="14624f"/>
                  <v:path arrowok="t"/>
                </v:shape>
                <v:shape id="Immagine 11" o:spid="_x0000_s1033" type="#_x0000_t75" style="position:absolute;left:30575;top:1333;width:26479;height:21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">
                  <v:imagedata r:id="rId19" o:title="" cropright="15359f"/>
                  <v:path arrowok="t"/>
                </v:shape>
                <v:shape id="Casella di testo 2" o:spid="_x0000_s1034" type="#_x0000_t202" style="position:absolute;width:36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1F3D5435" w14:textId="77777777" w:rsidR="002970D1" w:rsidRPr="00B936E7" w:rsidRDefault="002970D1" w:rsidP="002970D1">
                        <w:pPr>
                          <w:rPr>
                            <w:b/>
                          </w:rPr>
                        </w:pPr>
                        <w:r w:rsidRPr="00B936E7">
                          <w:rPr>
                            <w:b/>
                          </w:rPr>
                          <w:t>A</w:t>
                        </w:r>
                      </w:p>
                    </w:txbxContent>
                  </v:textbox>
                </v:shape>
                <v:shape id="Casella di testo 2" o:spid="_x0000_s1035" type="#_x0000_t202" style="position:absolute;left:31242;width:36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7E02CA64" w14:textId="77777777" w:rsidR="002970D1" w:rsidRPr="00B936E7" w:rsidRDefault="002970D1" w:rsidP="002970D1">
                        <w:pPr>
                          <w:rPr>
                            <w:b/>
                          </w:rPr>
                        </w:pPr>
                        <w:r>
                          <w:rPr>
                            <w:b/>
                          </w:rPr>
                          <w:t>B</w:t>
                        </w:r>
                      </w:p>
                    </w:txbxContent>
                  </v:textbox>
                </v:shape>
                <v:shape id="Immagine 15" o:spid="_x0000_s1036" type="#_x0000_t75" style="position:absolute;left:18573;top:2381;width:7538;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">
                  <v:imagedata r:id="rId20" o:title="" cropbottom="41029f" cropleft="50724f"/>
                  <v:path arrowok="t"/>
                </v:shape>
                <v:shape id="Immagine 16" o:spid="_x0000_s1037" type="#_x0000_t75" style="position:absolute;left:46958;top:2952;width:7537;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">
                  <v:imagedata r:id="rId20" o:title="" cropbottom="41029f" cropleft="50724f"/>
                  <v:path arrowok="t"/>
                </v:shape>
                <w10:wrap type="tight"/>
              </v:group>
            </w:pict>
          </mc:Fallback>
        </mc:AlternateContent>
      </w:r>
    </w:p>
    <w:p w14:paraId="184E328B" w14:textId="77777777" w:rsidR="002970D1" w:rsidRPr="000E7F16" w:rsidRDefault="002970D1" w:rsidP="00AA3A12">
      <w:pPr>
        <w:pStyle w:val="Nessunaspaziatura"/>
        <w:rPr>
          <w:b/>
          <w:lang w:val="en-GB"/>
        </w:rPr>
      </w:pPr>
    </w:p>
    <w:p w14:paraId="11966E27" w14:textId="77777777" w:rsidR="002970D1" w:rsidRPr="000E7F16" w:rsidRDefault="002970D1" w:rsidP="00AA3A12">
      <w:pPr>
        <w:pStyle w:val="Nessunaspaziatura"/>
        <w:rPr>
          <w:b/>
          <w:lang w:val="en-GB"/>
        </w:rPr>
      </w:pPr>
    </w:p>
    <w:p w14:paraId="2543212C" w14:textId="77777777" w:rsidR="002970D1" w:rsidRPr="000E7F16" w:rsidRDefault="002970D1" w:rsidP="00AA3A12">
      <w:pPr>
        <w:pStyle w:val="Nessunaspaziatura"/>
        <w:rPr>
          <w:b/>
          <w:lang w:val="en-GB"/>
        </w:rPr>
      </w:pPr>
    </w:p>
    <w:p w14:paraId="3F9F39AB" w14:textId="5A7420F2" w:rsidR="002970D1" w:rsidRPr="000E7F16" w:rsidRDefault="002970D1" w:rsidP="00AA3A12">
      <w:pPr>
        <w:pStyle w:val="Nessunaspaziatura"/>
        <w:rPr>
          <w:b/>
          <w:lang w:val="en-GB"/>
        </w:rPr>
      </w:pPr>
    </w:p>
    <w:p w14:paraId="3420DD39" w14:textId="6BD3B077" w:rsidR="002970D1" w:rsidRPr="000E7F16" w:rsidRDefault="002970D1" w:rsidP="00AA3A12">
      <w:pPr>
        <w:pStyle w:val="Nessunaspaziatura"/>
        <w:rPr>
          <w:b/>
          <w:lang w:val="en-GB"/>
        </w:rPr>
      </w:pPr>
    </w:p>
    <w:p w14:paraId="3325C07D" w14:textId="4A564D9B" w:rsidR="002970D1" w:rsidRPr="000E7F16" w:rsidRDefault="002970D1" w:rsidP="00AA3A12">
      <w:pPr>
        <w:pStyle w:val="Nessunaspaziatura"/>
        <w:rPr>
          <w:b/>
          <w:lang w:val="en-GB"/>
        </w:rPr>
      </w:pPr>
    </w:p>
    <w:p w14:paraId="6BEC171C" w14:textId="5B3F8B46" w:rsidR="002970D1" w:rsidRPr="000E7F16" w:rsidRDefault="002970D1" w:rsidP="00AA3A12">
      <w:pPr>
        <w:pStyle w:val="Nessunaspaziatura"/>
        <w:rPr>
          <w:b/>
          <w:lang w:val="en-GB"/>
        </w:rPr>
      </w:pPr>
    </w:p>
    <w:p w14:paraId="2FCEF13F" w14:textId="24DBA82B" w:rsidR="002970D1" w:rsidRPr="000E7F16" w:rsidRDefault="002970D1" w:rsidP="00AA3A12">
      <w:pPr>
        <w:pStyle w:val="Nessunaspaziatura"/>
        <w:rPr>
          <w:b/>
          <w:lang w:val="en-GB"/>
        </w:rPr>
      </w:pPr>
    </w:p>
    <w:p w14:paraId="19CF3E55" w14:textId="66283007" w:rsidR="00ED7C2B" w:rsidRPr="00B46733" w:rsidRDefault="00ED7C2B" w:rsidP="00ED7C2B">
      <w:pPr>
        <w:jc w:val="both"/>
        <w:rPr>
          <w:rFonts w:ascii="Times New Roman" w:hAnsi="Times New Roman" w:cs="Times New Roman"/>
          <w:lang w:val="en-GB"/>
        </w:rPr>
      </w:pPr>
      <w:r w:rsidRPr="00B46733">
        <w:rPr>
          <w:rFonts w:ascii="Times New Roman" w:hAnsi="Times New Roman" w:cs="Times New Roman"/>
          <w:b/>
          <w:lang w:val="en-GB"/>
        </w:rPr>
        <w:t>Fig. 3</w:t>
      </w:r>
      <w:r w:rsidRPr="00B46733">
        <w:rPr>
          <w:rFonts w:ascii="Times New Roman" w:hAnsi="Times New Roman" w:cs="Times New Roman"/>
          <w:lang w:val="en-GB"/>
        </w:rPr>
        <w:t xml:space="preserve"> Analysis of probes accumulation in tumors. (A) Quantification of Gd retained in the tumor by inductively coupled plasma mass spectrometry (ICP-MS) at 8h and 72h after injection of Lip_Pep, Lip_SCR and LIP. (B) T1-weighted MR signal enhancement in the tumor region for the three probes at 8h after injection. Values are the mean ± SD (at t=8, n = 5 for Lip_Pep and Lip_SCR; n=4 for LIP; * p &lt; 0.05, ** p &lt; 0.01, *** p &lt; 0.001).</w:t>
      </w:r>
    </w:p>
    <w:p w14:paraId="5CEBA2B0" w14:textId="3CB9A6F9" w:rsidR="002970D1" w:rsidRPr="000E7F16" w:rsidRDefault="002970D1" w:rsidP="00AA3A12">
      <w:pPr>
        <w:pStyle w:val="Nessunaspaziatura"/>
        <w:rPr>
          <w:b/>
          <w:lang w:val="en-GB"/>
        </w:rPr>
      </w:pPr>
    </w:p>
    <w:p w14:paraId="022A69ED" w14:textId="31541E2A" w:rsidR="007729EF" w:rsidRPr="00D76C54" w:rsidRDefault="00D76C54" w:rsidP="00AA3A12">
      <w:pPr>
        <w:pStyle w:val="Nessunaspaziatura"/>
        <w:rPr>
          <w:lang w:val="en-GB"/>
        </w:rPr>
      </w:pPr>
      <w:r w:rsidRPr="00D76C54">
        <w:rPr>
          <w:lang w:val="en-GB"/>
        </w:rPr>
        <w:t xml:space="preserve">3.3 </w:t>
      </w:r>
      <w:r w:rsidR="00CF24AC" w:rsidRPr="00D76C54">
        <w:rPr>
          <w:lang w:val="en-GB"/>
        </w:rPr>
        <w:t>C</w:t>
      </w:r>
      <w:r w:rsidR="00846AD5" w:rsidRPr="00D76C54">
        <w:rPr>
          <w:lang w:val="en-GB"/>
        </w:rPr>
        <w:t>onfocal</w:t>
      </w:r>
      <w:r w:rsidR="00D039C6">
        <w:rPr>
          <w:lang w:val="en-GB"/>
        </w:rPr>
        <w:t xml:space="preserve"> microscopy a</w:t>
      </w:r>
      <w:r w:rsidR="00846AD5" w:rsidRPr="00D76C54">
        <w:rPr>
          <w:lang w:val="en-GB"/>
        </w:rPr>
        <w:t>nalysis</w:t>
      </w:r>
    </w:p>
    <w:p w14:paraId="38A733A1" w14:textId="77777777" w:rsidR="004A3983" w:rsidRPr="000E7F16" w:rsidRDefault="004A3983" w:rsidP="004A3983">
      <w:pPr>
        <w:pStyle w:val="Nessunaspaziatura"/>
        <w:rPr>
          <w:lang w:val="en-GB"/>
        </w:rPr>
      </w:pPr>
      <w:r w:rsidRPr="000E7F16">
        <w:rPr>
          <w:lang w:val="en-GB"/>
        </w:rPr>
        <w:t>For this study,</w:t>
      </w:r>
      <w:r>
        <w:rPr>
          <w:lang w:val="en-GB"/>
        </w:rPr>
        <w:t xml:space="preserve"> new sets of l</w:t>
      </w:r>
      <w:r w:rsidRPr="000E7F16">
        <w:rPr>
          <w:lang w:val="en-GB"/>
        </w:rPr>
        <w:t>iposomes, analogous to those loaded with Gd-HPDO3A, were prepared by maintaining the same phospholi</w:t>
      </w:r>
      <w:r>
        <w:rPr>
          <w:lang w:val="en-GB"/>
        </w:rPr>
        <w:t>pid</w:t>
      </w:r>
      <w:r w:rsidRPr="000E7F16">
        <w:rPr>
          <w:lang w:val="en-GB"/>
        </w:rPr>
        <w:t xml:space="preserve"> formulation and replacing the Gd probe with a 10</w:t>
      </w:r>
      <w:r>
        <w:rPr>
          <w:lang w:val="en-GB"/>
        </w:rPr>
        <w:t xml:space="preserve"> </w:t>
      </w:r>
      <w:r w:rsidRPr="00F809A7">
        <w:rPr>
          <w:rFonts w:ascii="Symbol" w:hAnsi="Symbol"/>
          <w:lang w:val="en-GB"/>
        </w:rPr>
        <w:t></w:t>
      </w:r>
      <w:r w:rsidRPr="000E7F16">
        <w:rPr>
          <w:lang w:val="en-GB"/>
        </w:rPr>
        <w:t xml:space="preserve">M solution of Rodamine B, named RLip_Pep, RLip_SCR and RLIP, respectively.  Confocal </w:t>
      </w:r>
      <w:r>
        <w:rPr>
          <w:lang w:val="en-GB"/>
        </w:rPr>
        <w:t xml:space="preserve">microscopy </w:t>
      </w:r>
      <w:r w:rsidRPr="000E7F16">
        <w:rPr>
          <w:lang w:val="en-GB"/>
        </w:rPr>
        <w:t xml:space="preserve">images </w:t>
      </w:r>
      <w:r>
        <w:rPr>
          <w:lang w:val="en-GB"/>
        </w:rPr>
        <w:t xml:space="preserve">of </w:t>
      </w:r>
      <w:r w:rsidRPr="000E7F16">
        <w:rPr>
          <w:lang w:val="en-GB"/>
        </w:rPr>
        <w:t xml:space="preserve">TS/A cells </w:t>
      </w:r>
      <w:r>
        <w:rPr>
          <w:lang w:val="en-GB"/>
        </w:rPr>
        <w:t>treated with each set of f</w:t>
      </w:r>
      <w:r w:rsidRPr="000E7F16">
        <w:rPr>
          <w:lang w:val="en-GB"/>
        </w:rPr>
        <w:t xml:space="preserve">luorescence probes </w:t>
      </w:r>
      <w:r w:rsidRPr="00B44F5E">
        <w:rPr>
          <w:i/>
          <w:iCs/>
          <w:lang w:val="en-GB"/>
        </w:rPr>
        <w:t>in vitro</w:t>
      </w:r>
      <w:r>
        <w:rPr>
          <w:lang w:val="en-GB"/>
        </w:rPr>
        <w:t xml:space="preserve"> </w:t>
      </w:r>
      <w:r w:rsidRPr="000E7F16">
        <w:rPr>
          <w:lang w:val="en-GB"/>
        </w:rPr>
        <w:t xml:space="preserve">revealed that the rhodamine signal from the liposomes </w:t>
      </w:r>
      <w:r>
        <w:rPr>
          <w:lang w:val="en-GB"/>
        </w:rPr>
        <w:t>wa</w:t>
      </w:r>
      <w:r w:rsidRPr="000E7F16">
        <w:rPr>
          <w:lang w:val="en-GB"/>
        </w:rPr>
        <w:t>s located in the intracellular space for all the probes, confirming the occurrence of a cell internalization process (Fig</w:t>
      </w:r>
      <w:r>
        <w:rPr>
          <w:lang w:val="en-GB"/>
        </w:rPr>
        <w:t xml:space="preserve">ure </w:t>
      </w:r>
      <w:r w:rsidRPr="000E7F16">
        <w:rPr>
          <w:lang w:val="en-GB"/>
        </w:rPr>
        <w:t>4). However</w:t>
      </w:r>
      <w:r>
        <w:rPr>
          <w:lang w:val="en-GB"/>
        </w:rPr>
        <w:t>,</w:t>
      </w:r>
      <w:r w:rsidRPr="000E7F16">
        <w:rPr>
          <w:lang w:val="en-GB"/>
        </w:rPr>
        <w:t xml:space="preserve"> the fluorescent signals observed for the TS/A cells incubated with RLip_Pep appeared in two distinct forms, namely as discrete intense spots and </w:t>
      </w:r>
      <w:r w:rsidRPr="000E7F16">
        <w:rPr>
          <w:lang w:val="en-GB"/>
        </w:rPr>
        <w:lastRenderedPageBreak/>
        <w:t xml:space="preserve">as a diffuse distribution of fluorescence within the cytoplasm. Conversely, cells incubated with RLip_SCR and RLip showed the rhodamine signal only as concentrated intracellular spots. </w:t>
      </w:r>
    </w:p>
    <w:p w14:paraId="447ECE1C" w14:textId="406332F8" w:rsidR="002970D1" w:rsidRPr="000E7F16" w:rsidRDefault="002970D1" w:rsidP="008F773C">
      <w:pPr>
        <w:pStyle w:val="Nessunaspaziatura"/>
        <w:rPr>
          <w:lang w:val="en-GB"/>
        </w:rPr>
      </w:pPr>
    </w:p>
    <w:p w14:paraId="0D1CFC40" w14:textId="71E7E0BF" w:rsidR="002970D1" w:rsidRPr="000E7F16" w:rsidRDefault="00FF5F34" w:rsidP="008F773C">
      <w:pPr>
        <w:pStyle w:val="Nessunaspaziatura"/>
        <w:rPr>
          <w:lang w:val="en-GB"/>
        </w:rPr>
      </w:pPr>
      <w:r w:rsidRPr="000E7F16">
        <w:rPr>
          <w:noProof/>
          <w:lang w:eastAsia="it-IT"/>
        </w:rPr>
        <w:drawing>
          <wp:inline distT="0" distB="0" distL="0" distR="0" wp14:anchorId="33474A5F" wp14:editId="6B0F8445">
            <wp:extent cx="6119548" cy="163830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839"/>
                    <a:stretch/>
                  </pic:blipFill>
                  <pic:spPr bwMode="auto">
                    <a:xfrm>
                      <a:off x="0" y="0"/>
                      <a:ext cx="6120130" cy="1638456"/>
                    </a:xfrm>
                    <a:prstGeom prst="rect">
                      <a:avLst/>
                    </a:prstGeom>
                    <a:noFill/>
                    <a:ln>
                      <a:noFill/>
                    </a:ln>
                    <a:extLst>
                      <a:ext uri="{53640926-AAD7-44D8-BBD7-CCE9431645EC}">
                        <a14:shadowObscured xmlns:a14="http://schemas.microsoft.com/office/drawing/2010/main"/>
                      </a:ext>
                    </a:extLst>
                  </pic:spPr>
                </pic:pic>
              </a:graphicData>
            </a:graphic>
          </wp:inline>
        </w:drawing>
      </w:r>
    </w:p>
    <w:p w14:paraId="3F5FF710" w14:textId="77777777" w:rsidR="004A3983" w:rsidRPr="00F809A7" w:rsidRDefault="00F473C1" w:rsidP="004A3983">
      <w:pPr>
        <w:jc w:val="both"/>
        <w:rPr>
          <w:rFonts w:ascii="Times New Roman" w:hAnsi="Times New Roman" w:cs="Times New Roman"/>
          <w:lang w:val="en-GB"/>
        </w:rPr>
      </w:pPr>
      <w:r w:rsidRPr="00F809A7">
        <w:rPr>
          <w:rFonts w:ascii="Times New Roman" w:hAnsi="Times New Roman" w:cs="Times New Roman"/>
          <w:b/>
          <w:lang w:val="en-GB"/>
        </w:rPr>
        <w:t>Fig</w:t>
      </w:r>
      <w:r w:rsidR="00F809A7" w:rsidRPr="00F809A7">
        <w:rPr>
          <w:rFonts w:ascii="Times New Roman" w:hAnsi="Times New Roman" w:cs="Times New Roman"/>
          <w:b/>
          <w:lang w:val="en-GB"/>
        </w:rPr>
        <w:t>ure</w:t>
      </w:r>
      <w:r w:rsidRPr="00F809A7">
        <w:rPr>
          <w:rFonts w:ascii="Times New Roman" w:hAnsi="Times New Roman" w:cs="Times New Roman"/>
          <w:b/>
          <w:lang w:val="en-GB"/>
        </w:rPr>
        <w:t xml:space="preserve"> 4</w:t>
      </w:r>
      <w:r w:rsidRPr="00F809A7">
        <w:rPr>
          <w:rFonts w:ascii="Times New Roman" w:hAnsi="Times New Roman" w:cs="Times New Roman"/>
          <w:lang w:val="en-GB"/>
        </w:rPr>
        <w:t xml:space="preserve"> </w:t>
      </w:r>
      <w:r w:rsidR="004A3983" w:rsidRPr="00B44F5E">
        <w:rPr>
          <w:rFonts w:ascii="Times New Roman" w:hAnsi="Times New Roman" w:cs="Times New Roman"/>
          <w:i/>
          <w:iCs/>
          <w:lang w:val="en-GB"/>
        </w:rPr>
        <w:t>In vitro</w:t>
      </w:r>
      <w:r w:rsidR="004A3983" w:rsidRPr="00F809A7">
        <w:rPr>
          <w:rFonts w:ascii="Times New Roman" w:hAnsi="Times New Roman" w:cs="Times New Roman"/>
          <w:lang w:val="en-GB"/>
        </w:rPr>
        <w:t xml:space="preserve"> confocal </w:t>
      </w:r>
      <w:r w:rsidR="004A3983">
        <w:rPr>
          <w:rFonts w:ascii="Times New Roman" w:hAnsi="Times New Roman" w:cs="Times New Roman"/>
          <w:lang w:val="en-GB"/>
        </w:rPr>
        <w:t xml:space="preserve">microscopy </w:t>
      </w:r>
      <w:r w:rsidR="004A3983" w:rsidRPr="00F809A7">
        <w:rPr>
          <w:rFonts w:ascii="Times New Roman" w:hAnsi="Times New Roman" w:cs="Times New Roman"/>
          <w:lang w:val="en-GB"/>
        </w:rPr>
        <w:t>images of probe internalization. TS/A cells were imaged using Leica Sp8 confocal microscope 24 h</w:t>
      </w:r>
      <w:r w:rsidR="004A3983">
        <w:rPr>
          <w:rFonts w:ascii="Times New Roman" w:hAnsi="Times New Roman" w:cs="Times New Roman"/>
          <w:lang w:val="en-GB"/>
        </w:rPr>
        <w:t>r</w:t>
      </w:r>
      <w:r w:rsidR="004A3983" w:rsidRPr="00F809A7">
        <w:rPr>
          <w:rFonts w:ascii="Times New Roman" w:hAnsi="Times New Roman" w:cs="Times New Roman"/>
          <w:lang w:val="en-GB"/>
        </w:rPr>
        <w:t>s after incubation with Lip_Pep, Lip_Scr</w:t>
      </w:r>
      <w:r w:rsidR="004A3983">
        <w:rPr>
          <w:rFonts w:ascii="Times New Roman" w:hAnsi="Times New Roman" w:cs="Times New Roman"/>
          <w:lang w:val="en-GB"/>
        </w:rPr>
        <w:t xml:space="preserve"> and</w:t>
      </w:r>
      <w:r w:rsidR="004A3983" w:rsidRPr="00F809A7">
        <w:rPr>
          <w:rFonts w:ascii="Times New Roman" w:hAnsi="Times New Roman" w:cs="Times New Roman"/>
          <w:lang w:val="en-GB"/>
        </w:rPr>
        <w:t xml:space="preserve"> LIP </w:t>
      </w:r>
      <w:r w:rsidR="004A3983">
        <w:rPr>
          <w:rFonts w:ascii="Times New Roman" w:hAnsi="Times New Roman" w:cs="Times New Roman"/>
          <w:lang w:val="en-GB"/>
        </w:rPr>
        <w:t>as well as</w:t>
      </w:r>
      <w:r w:rsidR="004A3983" w:rsidRPr="00F809A7">
        <w:rPr>
          <w:rFonts w:ascii="Times New Roman" w:hAnsi="Times New Roman" w:cs="Times New Roman"/>
          <w:lang w:val="en-GB"/>
        </w:rPr>
        <w:t xml:space="preserve"> </w:t>
      </w:r>
      <w:r w:rsidR="004A3983">
        <w:rPr>
          <w:rFonts w:ascii="Times New Roman" w:hAnsi="Times New Roman" w:cs="Times New Roman"/>
          <w:lang w:val="en-GB"/>
        </w:rPr>
        <w:t xml:space="preserve">culture </w:t>
      </w:r>
      <w:r w:rsidR="004A3983" w:rsidRPr="00F809A7">
        <w:rPr>
          <w:rFonts w:ascii="Times New Roman" w:hAnsi="Times New Roman" w:cs="Times New Roman"/>
          <w:lang w:val="en-GB"/>
        </w:rPr>
        <w:t>medium as control. The nuclei and cytoskeleton were stained with DAPI (blue) and Phalloidin</w:t>
      </w:r>
      <w:r w:rsidR="004A3983">
        <w:rPr>
          <w:rFonts w:ascii="Times New Roman" w:hAnsi="Times New Roman" w:cs="Times New Roman"/>
          <w:lang w:val="en-GB"/>
        </w:rPr>
        <w:t>-FITC</w:t>
      </w:r>
      <w:r w:rsidR="004A3983" w:rsidRPr="00F809A7">
        <w:rPr>
          <w:rFonts w:ascii="Times New Roman" w:hAnsi="Times New Roman" w:cs="Times New Roman"/>
          <w:lang w:val="en-GB"/>
        </w:rPr>
        <w:t xml:space="preserve"> (green), respectively. The Rhodamine encapsulated in the liposomes is shown in red.</w:t>
      </w:r>
    </w:p>
    <w:p w14:paraId="19BD5353" w14:textId="77777777" w:rsidR="004A3983" w:rsidRDefault="004A3983" w:rsidP="008F773C">
      <w:pPr>
        <w:pStyle w:val="Nessunaspaziatura"/>
        <w:rPr>
          <w:lang w:val="en-GB"/>
        </w:rPr>
      </w:pPr>
    </w:p>
    <w:p w14:paraId="79EBF3F2" w14:textId="5F9607FD" w:rsidR="008F773C" w:rsidRPr="000E7F16" w:rsidRDefault="00E84FAC" w:rsidP="008F773C">
      <w:pPr>
        <w:pStyle w:val="Nessunaspaziatura"/>
        <w:rPr>
          <w:lang w:val="en-US"/>
        </w:rPr>
      </w:pPr>
      <w:r w:rsidRPr="000E7F16">
        <w:rPr>
          <w:lang w:val="en-GB"/>
        </w:rPr>
        <w:t>This</w:t>
      </w:r>
      <w:r w:rsidR="007225F9" w:rsidRPr="000E7F16">
        <w:rPr>
          <w:lang w:val="en-GB"/>
        </w:rPr>
        <w:t xml:space="preserve"> </w:t>
      </w:r>
      <w:r w:rsidR="00DB6ECE" w:rsidRPr="000E7F16">
        <w:rPr>
          <w:lang w:val="en-GB"/>
        </w:rPr>
        <w:t xml:space="preserve">finding </w:t>
      </w:r>
      <w:r w:rsidR="007225F9" w:rsidRPr="000E7F16">
        <w:rPr>
          <w:lang w:val="en-GB"/>
        </w:rPr>
        <w:t>suggests that</w:t>
      </w:r>
      <w:r w:rsidR="007729EF" w:rsidRPr="000E7F16">
        <w:rPr>
          <w:lang w:val="en-GB"/>
        </w:rPr>
        <w:t xml:space="preserve"> the </w:t>
      </w:r>
      <w:r w:rsidR="00BF0E7C" w:rsidRPr="000E7F16">
        <w:rPr>
          <w:lang w:val="en-GB"/>
        </w:rPr>
        <w:t xml:space="preserve">latter two </w:t>
      </w:r>
      <w:r w:rsidR="007729EF" w:rsidRPr="000E7F16">
        <w:rPr>
          <w:lang w:val="en-GB"/>
        </w:rPr>
        <w:t xml:space="preserve">probes </w:t>
      </w:r>
      <w:r w:rsidR="00BF0E7C" w:rsidRPr="000E7F16">
        <w:rPr>
          <w:lang w:val="en-GB"/>
        </w:rPr>
        <w:t xml:space="preserve">are </w:t>
      </w:r>
      <w:r w:rsidR="007225F9" w:rsidRPr="000E7F16">
        <w:rPr>
          <w:lang w:val="en-GB"/>
        </w:rPr>
        <w:t xml:space="preserve">internalized via non-specific phagocytosis, as expected for </w:t>
      </w:r>
      <w:r w:rsidR="00DB6ECE" w:rsidRPr="000E7F16">
        <w:rPr>
          <w:lang w:val="en-GB"/>
        </w:rPr>
        <w:t>nanoparticles incubated</w:t>
      </w:r>
      <w:r w:rsidR="007225F9" w:rsidRPr="000E7F16">
        <w:rPr>
          <w:lang w:val="en-GB"/>
        </w:rPr>
        <w:t xml:space="preserve"> at 37°C</w:t>
      </w:r>
      <w:r w:rsidR="00D039C6">
        <w:rPr>
          <w:lang w:val="en-GB"/>
        </w:rPr>
        <w:fldChar w:fldCharType="begin"/>
      </w:r>
      <w:r w:rsidR="00D039C6">
        <w:rPr>
          <w:lang w:val="en-GB"/>
        </w:rPr>
        <w:instrText xml:space="preserve"> ADDIN ZOTERO_ITEM CSL_CITATION {"citationID":"JFslTU15","properties":{"formattedCitation":"[38]","plainCitation":"[38]","noteIndex":0},"citationItems":[{"id":132,"uris":["http://zotero.org/users/15032150/items/Y59QUVQP"],"itemData":{"id":132,"type":"article-journal","abstract":"Abstract\n            A key aspect for successful drug delivery via lipid‐based nanoparticles is their internalization in target cells. Two prominent examples of such drug delivery systems are artificial phospholipid‐based carriers, such as liposomes, and their biological counterparts, the extracellular vesicles (EVs). Despite a wealth of literature, it remains unclear which mechanisms precisely orchestrate nanoparticle‐mediated cargo delivery to recipient cells and the subsequent intracellular fate of therapeutic cargo. In this review, internalization mechanisms involved in the uptake of liposomes and EVs by recipient cells are evaluated, also exploring their intracellular fate after intracellular trafficking. Opportunities are highlighted to tweak these internalization mechanisms and intracellular fates to enhance the therapeutic efficacy of these drug delivery systems. Overall, literature to date shows that both liposomes and EVs are predominantly internalized through classical endocytosis mechanisms, sharing a common fate: accumulation inside lysosomes. Studies tackling the differences between liposomes and EVs, with respect to cellular uptake, intracellular delivery and therapy efficacy, remain scarce, despite its importance for the selection of an appropriate drug delivery system. In addition, further exploration of functionalization strategies of both liposomes and EVs represents an important avenue to pursue in order to control internalization and fate, thereby improving therapeutic efficacy.","container-title":"Advanced Healthcare Materials","DOI":"10.1002/adhm.202300319","ISSN":"2192-2640, 2192-2659","issue":"25","journalAbbreviation":"Adv Healthcare Materials","language":"en","page":"2300319","source":"DOI.org (Crossref)","title":"A Comparison of Cellular Uptake Mechanisms, Delivery Efficacy, and Intracellular Fate between Liposomes and Extracellular Vesicles","volume":"12","author":[{"family":"Gandek","given":"Timea B."},{"family":"Van Der Koog","given":"Luke"},{"family":"Nagelkerke","given":"Anika"}],"issued":{"date-parts":[["2023",10]]}}}],"schema":"https://github.com/citation-style-language/schema/raw/master/csl-citation.json"} </w:instrText>
      </w:r>
      <w:r w:rsidR="00D039C6">
        <w:rPr>
          <w:lang w:val="en-GB"/>
        </w:rPr>
        <w:fldChar w:fldCharType="separate"/>
      </w:r>
      <w:r w:rsidR="00D039C6" w:rsidRPr="00D039C6">
        <w:rPr>
          <w:rFonts w:cs="Times New Roman"/>
          <w:lang w:val="en-GB"/>
        </w:rPr>
        <w:t>[38]</w:t>
      </w:r>
      <w:r w:rsidR="00D039C6">
        <w:rPr>
          <w:lang w:val="en-GB"/>
        </w:rPr>
        <w:fldChar w:fldCharType="end"/>
      </w:r>
      <w:r w:rsidR="007225F9" w:rsidRPr="000E7F16">
        <w:rPr>
          <w:lang w:val="en-GB"/>
        </w:rPr>
        <w:t xml:space="preserve">. However, alongside this internalization pathway, RLip_Pep appears to utilize </w:t>
      </w:r>
      <w:r w:rsidRPr="000E7F16">
        <w:rPr>
          <w:lang w:val="en-GB"/>
        </w:rPr>
        <w:t xml:space="preserve">also </w:t>
      </w:r>
      <w:r w:rsidR="007225F9" w:rsidRPr="000E7F16">
        <w:rPr>
          <w:lang w:val="en-GB"/>
        </w:rPr>
        <w:t xml:space="preserve">an alternative route that enables the rhodamine solution to diffuse throughout the cytoplasm, </w:t>
      </w:r>
      <w:r w:rsidR="00DB6ECE" w:rsidRPr="000E7F16">
        <w:rPr>
          <w:lang w:val="en-GB"/>
        </w:rPr>
        <w:t xml:space="preserve">likely </w:t>
      </w:r>
      <w:r w:rsidR="007225F9" w:rsidRPr="000E7F16">
        <w:rPr>
          <w:lang w:val="en-GB"/>
        </w:rPr>
        <w:t xml:space="preserve">due to </w:t>
      </w:r>
      <w:r w:rsidR="00F85973" w:rsidRPr="000E7F16">
        <w:rPr>
          <w:lang w:val="en-GB"/>
        </w:rPr>
        <w:t xml:space="preserve">the </w:t>
      </w:r>
      <w:r w:rsidR="007225F9" w:rsidRPr="000E7F16">
        <w:rPr>
          <w:lang w:val="en-GB"/>
        </w:rPr>
        <w:t>binding with CAIX</w:t>
      </w:r>
      <w:r w:rsidR="009D4A0C" w:rsidRPr="000E7F16">
        <w:rPr>
          <w:lang w:val="en-GB"/>
        </w:rPr>
        <w:t xml:space="preserve"> which activates a Receptor Mediated Endocytosis (RME)</w:t>
      </w:r>
      <w:r w:rsidR="005D6BC9" w:rsidRPr="000E7F16">
        <w:rPr>
          <w:lang w:val="en-GB"/>
        </w:rPr>
        <w:fldChar w:fldCharType="begin"/>
      </w:r>
      <w:r w:rsidR="00D039C6">
        <w:rPr>
          <w:lang w:val="en-GB"/>
        </w:rPr>
        <w:instrText xml:space="preserve"> ADDIN ZOTERO_ITEM CSL_CITATION {"citationID":"T07OmnxF","properties":{"formattedCitation":"[39]","plainCitation":"[39]","noteIndex":0},"citationItems":[{"id":53,"uris":["http://zotero.org/users/15032150/items/XWZUPCT8"],"itemData":{"id":53,"type":"article-journal","container-title":"The Journal of Clinical Investigation","DOI":"10.1172/JCI112359","ISSN":"0021-9738","issue":"3","journalAbbreviation":"J Clin Invest","language":"eng","note":"PMID: 2869052\nPMCID: PMC423448","page":"657-662","source":"PubMed","title":"Receptor-mediated endocytosis","volume":"77","author":[{"family":"Stahl","given":"P."},{"family":"Schwartz","given":"A. L."}],"issued":{"date-parts":[["1986",3]]}}}],"schema":"https://github.com/citation-style-language/schema/raw/master/csl-citation.json"} </w:instrText>
      </w:r>
      <w:r w:rsidR="005D6BC9" w:rsidRPr="000E7F16">
        <w:rPr>
          <w:lang w:val="en-GB"/>
        </w:rPr>
        <w:fldChar w:fldCharType="separate"/>
      </w:r>
      <w:r w:rsidR="00D039C6" w:rsidRPr="00D039C6">
        <w:rPr>
          <w:rFonts w:cs="Times New Roman"/>
          <w:lang w:val="en-GB"/>
        </w:rPr>
        <w:t>[39]</w:t>
      </w:r>
      <w:r w:rsidR="005D6BC9" w:rsidRPr="000E7F16">
        <w:rPr>
          <w:lang w:val="en-GB"/>
        </w:rPr>
        <w:fldChar w:fldCharType="end"/>
      </w:r>
      <w:r w:rsidR="00675F36">
        <w:rPr>
          <w:lang w:val="en-GB"/>
        </w:rPr>
        <w:t>.</w:t>
      </w:r>
      <w:r w:rsidR="00887736" w:rsidRPr="000E7F16">
        <w:rPr>
          <w:lang w:val="en-GB"/>
        </w:rPr>
        <w:t xml:space="preserve"> </w:t>
      </w:r>
      <w:r w:rsidR="00381CC1" w:rsidRPr="000E7F16">
        <w:rPr>
          <w:lang w:val="en-GB"/>
        </w:rPr>
        <w:t>Conversely</w:t>
      </w:r>
      <w:r w:rsidR="00887736" w:rsidRPr="000E7F16">
        <w:rPr>
          <w:lang w:val="en-GB"/>
        </w:rPr>
        <w:t xml:space="preserve">, </w:t>
      </w:r>
      <w:r w:rsidR="009D4A0C" w:rsidRPr="000E7F16">
        <w:rPr>
          <w:lang w:val="en-GB"/>
        </w:rPr>
        <w:t xml:space="preserve">all </w:t>
      </w:r>
      <w:r w:rsidR="00887736" w:rsidRPr="000E7F16">
        <w:rPr>
          <w:lang w:val="en-GB"/>
        </w:rPr>
        <w:t>the contrast agent contained in</w:t>
      </w:r>
      <w:r w:rsidR="009D4A0C" w:rsidRPr="000E7F16">
        <w:rPr>
          <w:lang w:val="en-GB"/>
        </w:rPr>
        <w:t xml:space="preserve"> </w:t>
      </w:r>
      <w:r w:rsidR="0044303E" w:rsidRPr="000E7F16">
        <w:rPr>
          <w:lang w:val="en-GB"/>
        </w:rPr>
        <w:t xml:space="preserve">RLip_SCR and </w:t>
      </w:r>
      <w:r w:rsidR="009D4A0C" w:rsidRPr="000E7F16">
        <w:rPr>
          <w:lang w:val="en-GB"/>
        </w:rPr>
        <w:t>R</w:t>
      </w:r>
      <w:r w:rsidR="00430266">
        <w:rPr>
          <w:lang w:val="en-GB"/>
        </w:rPr>
        <w:t>LIP</w:t>
      </w:r>
      <w:r w:rsidR="00887736" w:rsidRPr="000E7F16">
        <w:rPr>
          <w:lang w:val="en-GB"/>
        </w:rPr>
        <w:t xml:space="preserve"> </w:t>
      </w:r>
      <w:r w:rsidR="009D4A0C" w:rsidRPr="000E7F16">
        <w:rPr>
          <w:lang w:val="en-GB"/>
        </w:rPr>
        <w:t>appeared to be</w:t>
      </w:r>
      <w:r w:rsidR="00887736" w:rsidRPr="000E7F16">
        <w:rPr>
          <w:lang w:val="en-GB"/>
        </w:rPr>
        <w:t xml:space="preserve"> confined in endosome-like vesicles</w:t>
      </w:r>
      <w:r w:rsidR="00381CC1" w:rsidRPr="000E7F16">
        <w:rPr>
          <w:lang w:val="en-GB"/>
        </w:rPr>
        <w:t xml:space="preserve">. </w:t>
      </w:r>
      <w:r w:rsidR="009D4A0C" w:rsidRPr="000E7F16">
        <w:rPr>
          <w:lang w:val="en-GB"/>
        </w:rPr>
        <w:t xml:space="preserve">On this basis </w:t>
      </w:r>
      <w:r w:rsidR="00F809A7" w:rsidRPr="00F809A7">
        <w:rPr>
          <w:lang w:val="en-GB"/>
        </w:rPr>
        <w:t xml:space="preserve">have drawn </w:t>
      </w:r>
      <w:r w:rsidR="009D4A0C" w:rsidRPr="000E7F16">
        <w:rPr>
          <w:lang w:val="en-GB"/>
        </w:rPr>
        <w:t>the conclusion that th</w:t>
      </w:r>
      <w:r w:rsidR="00381CC1" w:rsidRPr="000E7F16">
        <w:rPr>
          <w:lang w:val="en-GB"/>
        </w:rPr>
        <w:t>e</w:t>
      </w:r>
      <w:r w:rsidR="00307423" w:rsidRPr="000E7F16">
        <w:rPr>
          <w:lang w:val="en-GB"/>
        </w:rPr>
        <w:t xml:space="preserve"> observed </w:t>
      </w:r>
      <w:r w:rsidR="00887736" w:rsidRPr="000E7F16">
        <w:rPr>
          <w:lang w:val="en-GB"/>
        </w:rPr>
        <w:t xml:space="preserve"> </w:t>
      </w:r>
      <w:r w:rsidR="00381CC1" w:rsidRPr="000E7F16">
        <w:rPr>
          <w:lang w:val="en-GB"/>
        </w:rPr>
        <w:t>c</w:t>
      </w:r>
      <w:r w:rsidR="009D4A0C" w:rsidRPr="000E7F16">
        <w:rPr>
          <w:lang w:val="en-GB"/>
        </w:rPr>
        <w:t>y</w:t>
      </w:r>
      <w:r w:rsidR="00381CC1" w:rsidRPr="000E7F16">
        <w:rPr>
          <w:lang w:val="en-GB"/>
        </w:rPr>
        <w:t xml:space="preserve">toplasmatic release of </w:t>
      </w:r>
      <w:r w:rsidR="00307423" w:rsidRPr="000E7F16">
        <w:rPr>
          <w:lang w:val="en-GB"/>
        </w:rPr>
        <w:t>the fluorescent</w:t>
      </w:r>
      <w:r w:rsidR="00381CC1" w:rsidRPr="000E7F16">
        <w:rPr>
          <w:lang w:val="en-GB"/>
        </w:rPr>
        <w:t xml:space="preserve"> </w:t>
      </w:r>
      <w:r w:rsidR="00307423" w:rsidRPr="000E7F16">
        <w:rPr>
          <w:lang w:val="en-GB"/>
        </w:rPr>
        <w:t>payload suggest</w:t>
      </w:r>
      <w:r w:rsidR="00DB6ECE" w:rsidRPr="000E7F16">
        <w:rPr>
          <w:lang w:val="en-GB"/>
        </w:rPr>
        <w:t>s</w:t>
      </w:r>
      <w:r w:rsidR="00307423" w:rsidRPr="000E7F16">
        <w:rPr>
          <w:lang w:val="en-GB"/>
        </w:rPr>
        <w:t xml:space="preserve"> an analogous </w:t>
      </w:r>
      <w:r w:rsidR="00381CC1" w:rsidRPr="000E7F16">
        <w:rPr>
          <w:lang w:val="en-GB"/>
        </w:rPr>
        <w:t xml:space="preserve"> </w:t>
      </w:r>
      <w:r w:rsidR="00DB6ECE" w:rsidRPr="000E7F16">
        <w:rPr>
          <w:lang w:val="en-GB"/>
        </w:rPr>
        <w:t>distribution</w:t>
      </w:r>
      <w:r w:rsidR="00381CC1" w:rsidRPr="000E7F16">
        <w:rPr>
          <w:lang w:val="en-GB"/>
        </w:rPr>
        <w:t xml:space="preserve"> of GdHPDO3A that lead</w:t>
      </w:r>
      <w:r w:rsidR="00307423" w:rsidRPr="000E7F16">
        <w:rPr>
          <w:lang w:val="en-GB"/>
        </w:rPr>
        <w:t>s</w:t>
      </w:r>
      <w:r w:rsidR="00381CC1" w:rsidRPr="000E7F16">
        <w:rPr>
          <w:lang w:val="en-GB"/>
        </w:rPr>
        <w:t xml:space="preserve"> to its </w:t>
      </w:r>
      <w:r w:rsidR="00307423" w:rsidRPr="000E7F16">
        <w:rPr>
          <w:lang w:val="en-GB"/>
        </w:rPr>
        <w:t>“</w:t>
      </w:r>
      <w:r w:rsidR="00887736" w:rsidRPr="000E7F16">
        <w:rPr>
          <w:lang w:val="en-GB"/>
        </w:rPr>
        <w:t>dequenching</w:t>
      </w:r>
      <w:r w:rsidR="00307423" w:rsidRPr="000E7F16">
        <w:rPr>
          <w:lang w:val="en-GB"/>
        </w:rPr>
        <w:t>”</w:t>
      </w:r>
      <w:r w:rsidR="00381CC1" w:rsidRPr="000E7F16">
        <w:rPr>
          <w:lang w:val="en-GB"/>
        </w:rPr>
        <w:t xml:space="preserve">, </w:t>
      </w:r>
      <w:r w:rsidR="00307423" w:rsidRPr="000E7F16">
        <w:rPr>
          <w:lang w:val="en-GB"/>
        </w:rPr>
        <w:t>responsible for</w:t>
      </w:r>
      <w:r w:rsidR="00381CC1" w:rsidRPr="000E7F16">
        <w:rPr>
          <w:lang w:val="en-GB"/>
        </w:rPr>
        <w:t xml:space="preserve"> the</w:t>
      </w:r>
      <w:r w:rsidR="00307423" w:rsidRPr="000E7F16">
        <w:rPr>
          <w:lang w:val="en-GB"/>
        </w:rPr>
        <w:t xml:space="preserve"> observed</w:t>
      </w:r>
      <w:r w:rsidR="00381CC1" w:rsidRPr="000E7F16">
        <w:rPr>
          <w:lang w:val="en-GB"/>
        </w:rPr>
        <w:t xml:space="preserve"> increase of </w:t>
      </w:r>
      <w:r w:rsidR="00307423" w:rsidRPr="000E7F16">
        <w:rPr>
          <w:lang w:val="en-GB"/>
        </w:rPr>
        <w:t xml:space="preserve"> the </w:t>
      </w:r>
      <w:r w:rsidR="00381CC1" w:rsidRPr="000E7F16">
        <w:rPr>
          <w:lang w:val="en-GB"/>
        </w:rPr>
        <w:t xml:space="preserve">signal enhancement in </w:t>
      </w:r>
      <w:r w:rsidR="00DB6ECE" w:rsidRPr="000E7F16">
        <w:rPr>
          <w:lang w:val="en-GB"/>
        </w:rPr>
        <w:t>MR images</w:t>
      </w:r>
      <w:r w:rsidR="00381CC1" w:rsidRPr="000E7F16">
        <w:rPr>
          <w:lang w:val="en-GB"/>
        </w:rPr>
        <w:t xml:space="preserve">. </w:t>
      </w:r>
      <w:r w:rsidR="00307423" w:rsidRPr="000E7F16">
        <w:rPr>
          <w:lang w:val="en-US"/>
        </w:rPr>
        <w:t xml:space="preserve">These </w:t>
      </w:r>
      <w:r w:rsidR="00DB6ECE" w:rsidRPr="000E7F16">
        <w:rPr>
          <w:lang w:val="en-US"/>
        </w:rPr>
        <w:t>observations</w:t>
      </w:r>
      <w:r w:rsidR="00307423" w:rsidRPr="000E7F16">
        <w:rPr>
          <w:lang w:val="en-US"/>
        </w:rPr>
        <w:t xml:space="preserve"> suggest that the TS/A cells can internalize the </w:t>
      </w:r>
      <w:r w:rsidR="00F809A7">
        <w:rPr>
          <w:lang w:val="en-US"/>
        </w:rPr>
        <w:t>l</w:t>
      </w:r>
      <w:r w:rsidR="00307423" w:rsidRPr="000E7F16">
        <w:rPr>
          <w:lang w:val="en-US"/>
        </w:rPr>
        <w:t>iposomes containing probes either by phagocytosis and by RME with the interesting corollary that</w:t>
      </w:r>
      <w:r w:rsidR="00096C70" w:rsidRPr="000E7F16">
        <w:rPr>
          <w:lang w:val="en-US"/>
        </w:rPr>
        <w:t>,</w:t>
      </w:r>
      <w:r w:rsidR="00307423" w:rsidRPr="000E7F16">
        <w:rPr>
          <w:lang w:val="en-US"/>
        </w:rPr>
        <w:t xml:space="preserve"> in the case of the </w:t>
      </w:r>
      <w:r w:rsidR="00F809A7">
        <w:rPr>
          <w:lang w:val="en-US"/>
        </w:rPr>
        <w:t>l</w:t>
      </w:r>
      <w:r w:rsidR="00307423" w:rsidRPr="000E7F16">
        <w:rPr>
          <w:lang w:val="en-US"/>
        </w:rPr>
        <w:t xml:space="preserve">iposomes bearing the targeting peptide, the release from the endosomal vesicles is much more efficient than </w:t>
      </w:r>
      <w:r w:rsidR="00096C70" w:rsidRPr="000E7F16">
        <w:rPr>
          <w:lang w:val="en-US"/>
        </w:rPr>
        <w:t xml:space="preserve">the one occurring for systems entrapped in endosomes </w:t>
      </w:r>
      <w:r w:rsidR="00DB6ECE" w:rsidRPr="000E7F16">
        <w:rPr>
          <w:lang w:val="en-US"/>
        </w:rPr>
        <w:t xml:space="preserve">generated </w:t>
      </w:r>
      <w:r w:rsidR="00096C70" w:rsidRPr="000E7F16">
        <w:rPr>
          <w:lang w:val="en-US"/>
        </w:rPr>
        <w:t xml:space="preserve">by phagocytosis. </w:t>
      </w:r>
    </w:p>
    <w:p w14:paraId="7C7BE734" w14:textId="1EA96A1F" w:rsidR="005D1194" w:rsidRPr="000E7F16" w:rsidRDefault="00CE4606" w:rsidP="008F773C">
      <w:pPr>
        <w:pStyle w:val="Nessunaspaziatura"/>
        <w:rPr>
          <w:lang w:val="en-US"/>
        </w:rPr>
      </w:pPr>
      <w:r w:rsidRPr="000E7F16">
        <w:rPr>
          <w:lang w:val="en-US"/>
        </w:rPr>
        <w:t xml:space="preserve">To better investigate this aspect in its </w:t>
      </w:r>
      <w:r w:rsidRPr="000E7F16">
        <w:rPr>
          <w:i/>
          <w:lang w:val="en-US"/>
        </w:rPr>
        <w:t>in vivo</w:t>
      </w:r>
      <w:r w:rsidRPr="000E7F16">
        <w:rPr>
          <w:lang w:val="en-US"/>
        </w:rPr>
        <w:t xml:space="preserve"> translation, confocal microscopy analysis was</w:t>
      </w:r>
      <w:r w:rsidR="007522E5" w:rsidRPr="000E7F16">
        <w:rPr>
          <w:lang w:val="en-US"/>
        </w:rPr>
        <w:t xml:space="preserve"> extended to </w:t>
      </w:r>
      <w:r w:rsidR="00DB6ECE" w:rsidRPr="000E7F16">
        <w:rPr>
          <w:lang w:val="en-US"/>
        </w:rPr>
        <w:t xml:space="preserve">the </w:t>
      </w:r>
      <w:r w:rsidR="007522E5" w:rsidRPr="000E7F16">
        <w:rPr>
          <w:lang w:val="en-US"/>
        </w:rPr>
        <w:t>explanted tumor</w:t>
      </w:r>
      <w:r w:rsidR="00DB6ECE" w:rsidRPr="000E7F16">
        <w:rPr>
          <w:lang w:val="en-US"/>
        </w:rPr>
        <w:t xml:space="preserve"> tissue</w:t>
      </w:r>
      <w:r w:rsidR="007522E5" w:rsidRPr="000E7F16">
        <w:rPr>
          <w:lang w:val="en-US"/>
        </w:rPr>
        <w:t xml:space="preserve"> </w:t>
      </w:r>
      <w:r w:rsidR="00DB6ECE" w:rsidRPr="000E7F16">
        <w:rPr>
          <w:lang w:val="en-US"/>
        </w:rPr>
        <w:t>obtained from</w:t>
      </w:r>
      <w:r w:rsidR="007522E5" w:rsidRPr="000E7F16">
        <w:rPr>
          <w:lang w:val="en-US"/>
        </w:rPr>
        <w:t xml:space="preserve"> breast cancer Balb/c murine models</w:t>
      </w:r>
      <w:r w:rsidR="00BF0E7C" w:rsidRPr="000E7F16">
        <w:rPr>
          <w:lang w:val="en-US"/>
        </w:rPr>
        <w:t>, threated with RLip_Pep or RLIP</w:t>
      </w:r>
      <w:r w:rsidR="00823CC4">
        <w:rPr>
          <w:lang w:val="en-US"/>
        </w:rPr>
        <w:t>. Tumo</w:t>
      </w:r>
      <w:r w:rsidR="007522E5" w:rsidRPr="000E7F16">
        <w:rPr>
          <w:lang w:val="en-US"/>
        </w:rPr>
        <w:t>rs have been</w:t>
      </w:r>
      <w:r w:rsidRPr="000E7F16">
        <w:rPr>
          <w:lang w:val="en-US"/>
        </w:rPr>
        <w:t xml:space="preserve"> explanted 8 h after injection, </w:t>
      </w:r>
      <w:r w:rsidR="00096C70" w:rsidRPr="000E7F16">
        <w:rPr>
          <w:lang w:val="en-US"/>
        </w:rPr>
        <w:t>i.e. at the time</w:t>
      </w:r>
      <w:r w:rsidR="00BF0E7C" w:rsidRPr="000E7F16">
        <w:rPr>
          <w:lang w:val="en-US"/>
        </w:rPr>
        <w:t xml:space="preserve"> where</w:t>
      </w:r>
      <w:r w:rsidR="00096C70" w:rsidRPr="000E7F16">
        <w:rPr>
          <w:lang w:val="en-US"/>
        </w:rPr>
        <w:t xml:space="preserve"> the</w:t>
      </w:r>
      <w:r w:rsidR="00BF0E7C" w:rsidRPr="000E7F16">
        <w:rPr>
          <w:lang w:val="en-US"/>
        </w:rPr>
        <w:t xml:space="preserve"> </w:t>
      </w:r>
      <w:r w:rsidRPr="000E7F16">
        <w:rPr>
          <w:lang w:val="en-US"/>
        </w:rPr>
        <w:t xml:space="preserve">peak in MRI signal </w:t>
      </w:r>
      <w:r w:rsidR="00096C70" w:rsidRPr="000E7F16">
        <w:rPr>
          <w:lang w:val="en-US"/>
        </w:rPr>
        <w:t xml:space="preserve">was </w:t>
      </w:r>
      <w:r w:rsidR="0044303E" w:rsidRPr="000E7F16">
        <w:rPr>
          <w:lang w:val="en-US"/>
        </w:rPr>
        <w:t>observed (Fi</w:t>
      </w:r>
      <w:r w:rsidRPr="000E7F16">
        <w:rPr>
          <w:lang w:val="en-US"/>
        </w:rPr>
        <w:t>g</w:t>
      </w:r>
      <w:r w:rsidR="00823CC4">
        <w:rPr>
          <w:lang w:val="en-US"/>
        </w:rPr>
        <w:t>ure</w:t>
      </w:r>
      <w:r w:rsidRPr="000E7F16">
        <w:rPr>
          <w:lang w:val="en-US"/>
        </w:rPr>
        <w:t xml:space="preserve"> </w:t>
      </w:r>
      <w:r w:rsidR="00823CC4">
        <w:rPr>
          <w:lang w:val="en-US"/>
        </w:rPr>
        <w:t>2A</w:t>
      </w:r>
      <w:r w:rsidRPr="000E7F16">
        <w:rPr>
          <w:lang w:val="en-US"/>
        </w:rPr>
        <w:t>).</w:t>
      </w:r>
      <w:r w:rsidR="002D5047" w:rsidRPr="000E7F16">
        <w:rPr>
          <w:lang w:val="en-US"/>
        </w:rPr>
        <w:t xml:space="preserve"> In a first set of experiments, after explantation and fixation, tumor slices </w:t>
      </w:r>
      <w:r w:rsidR="007522E5" w:rsidRPr="000E7F16">
        <w:rPr>
          <w:lang w:val="en-US"/>
        </w:rPr>
        <w:t>nuclei have been stained with DAPI and cytoskeleton with Pholloidin</w:t>
      </w:r>
      <w:r w:rsidR="00B44F58" w:rsidRPr="000E7F16">
        <w:rPr>
          <w:lang w:val="en-US"/>
        </w:rPr>
        <w:t xml:space="preserve">. </w:t>
      </w:r>
    </w:p>
    <w:p w14:paraId="3BFD3D9B" w14:textId="7EF7D3C6" w:rsidR="00303591" w:rsidRDefault="004A3983" w:rsidP="00362866">
      <w:pPr>
        <w:spacing w:line="360" w:lineRule="auto"/>
        <w:jc w:val="both"/>
        <w:rPr>
          <w:lang w:val="en-US"/>
        </w:rPr>
      </w:pPr>
      <w:r w:rsidRPr="004A3983">
        <w:rPr>
          <w:lang w:val="en-US"/>
        </w:rPr>
        <w:t xml:space="preserve"> </w:t>
      </w:r>
      <w:r w:rsidRPr="000E7F16">
        <w:rPr>
          <w:lang w:val="en-US"/>
        </w:rPr>
        <w:t xml:space="preserve">The confocal images showed a </w:t>
      </w:r>
      <w:r>
        <w:rPr>
          <w:lang w:val="en-US"/>
        </w:rPr>
        <w:t xml:space="preserve">similar staining trend in the </w:t>
      </w:r>
      <w:r w:rsidR="00FB2C96">
        <w:rPr>
          <w:lang w:val="en-US"/>
        </w:rPr>
        <w:t xml:space="preserve">allografts </w:t>
      </w:r>
      <w:r>
        <w:rPr>
          <w:lang w:val="en-US"/>
        </w:rPr>
        <w:t>as observed with the</w:t>
      </w:r>
      <w:r w:rsidRPr="000E7F16">
        <w:rPr>
          <w:lang w:val="en-US"/>
        </w:rPr>
        <w:t xml:space="preserve"> TS/A cells</w:t>
      </w:r>
      <w:r>
        <w:rPr>
          <w:lang w:val="en-US"/>
        </w:rPr>
        <w:t xml:space="preserve"> </w:t>
      </w:r>
      <w:r w:rsidRPr="00B44F5E">
        <w:rPr>
          <w:rFonts w:ascii="Times New Roman" w:hAnsi="Times New Roman"/>
          <w:i/>
          <w:iCs/>
          <w:szCs w:val="22"/>
          <w:lang w:val="en-US"/>
        </w:rPr>
        <w:t>in vitro</w:t>
      </w:r>
      <w:r w:rsidRPr="000E7F16">
        <w:rPr>
          <w:lang w:val="en-US"/>
        </w:rPr>
        <w:t xml:space="preserve"> (Fig</w:t>
      </w:r>
      <w:r>
        <w:rPr>
          <w:lang w:val="en-US"/>
        </w:rPr>
        <w:t>ure</w:t>
      </w:r>
      <w:r w:rsidRPr="000E7F16">
        <w:rPr>
          <w:lang w:val="en-US"/>
        </w:rPr>
        <w:t xml:space="preserve"> 5)</w:t>
      </w:r>
    </w:p>
    <w:p w14:paraId="476E0CD7" w14:textId="3414AA0B" w:rsidR="004A3983" w:rsidRPr="000E7F16" w:rsidRDefault="004A3983" w:rsidP="00362866">
      <w:pPr>
        <w:spacing w:line="360" w:lineRule="auto"/>
        <w:jc w:val="both"/>
        <w:rPr>
          <w:rFonts w:ascii="Times New Roman" w:hAnsi="Times New Roman"/>
          <w:szCs w:val="22"/>
          <w:lang w:val="en-US"/>
        </w:rPr>
      </w:pPr>
      <w:r>
        <w:rPr>
          <w:noProof/>
          <w:lang w:eastAsia="it-IT"/>
        </w:rPr>
        <w:lastRenderedPageBreak/>
        <mc:AlternateContent>
          <mc:Choice Requires="wps">
            <w:drawing>
              <wp:anchor distT="0" distB="0" distL="114300" distR="114300" simplePos="0" relativeHeight="251657216" behindDoc="0" locked="0" layoutInCell="1" allowOverlap="1" wp14:anchorId="47A23900" wp14:editId="7C7A8926">
                <wp:simplePos x="0" y="0"/>
                <wp:positionH relativeFrom="margin">
                  <wp:align>left</wp:align>
                </wp:positionH>
                <wp:positionV relativeFrom="paragraph">
                  <wp:posOffset>209550</wp:posOffset>
                </wp:positionV>
                <wp:extent cx="995680" cy="338455"/>
                <wp:effectExtent l="0" t="0" r="0" b="0"/>
                <wp:wrapNone/>
                <wp:docPr id="8" name="CasellaDiTesto 42"/>
                <wp:cNvGraphicFramePr/>
                <a:graphic xmlns:a="http://schemas.openxmlformats.org/drawingml/2006/main">
                  <a:graphicData uri="http://schemas.microsoft.com/office/word/2010/wordprocessingShape">
                    <wps:wsp>
                      <wps:cNvSpPr txBox="1"/>
                      <wps:spPr>
                        <a:xfrm>
                          <a:off x="0" y="0"/>
                          <a:ext cx="995680" cy="338455"/>
                        </a:xfrm>
                        <a:prstGeom prst="rect">
                          <a:avLst/>
                        </a:prstGeom>
                        <a:noFill/>
                      </wps:spPr>
                      <wps:txbx>
                        <w:txbxContent>
                          <w:p w14:paraId="723A514C" w14:textId="77777777" w:rsidR="00823CC4" w:rsidRDefault="00823CC4" w:rsidP="00823CC4">
                            <w:pPr>
                              <w:pStyle w:val="NormaleWeb"/>
                              <w:spacing w:before="0" w:beforeAutospacing="0" w:after="0" w:afterAutospacing="0"/>
                            </w:pPr>
                            <w:r>
                              <w:rPr>
                                <w:rFonts w:asciiTheme="minorHAnsi" w:hAnsi="Calibri" w:cstheme="minorBidi"/>
                                <w:color w:val="000000" w:themeColor="text1"/>
                                <w:kern w:val="24"/>
                                <w:sz w:val="32"/>
                                <w:szCs w:val="32"/>
                              </w:rPr>
                              <w:t>A</w:t>
                            </w:r>
                          </w:p>
                        </w:txbxContent>
                      </wps:txbx>
                      <wps:bodyPr wrap="square" rtlCol="0">
                        <a:spAutoFit/>
                      </wps:bodyPr>
                    </wps:wsp>
                  </a:graphicData>
                </a:graphic>
              </wp:anchor>
            </w:drawing>
          </mc:Choice>
          <mc:Fallback>
            <w:pict>
              <v:shape w14:anchorId="47A23900" id="CasellaDiTesto 42" o:spid="_x0000_s1038" type="#_x0000_t202" style="position:absolute;left:0;text-align:left;margin-left:0;margin-top:16.5pt;width:78.4pt;height:26.65pt;z-index:2516572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" filled="f" stroked="f">
                <v:textbox style="mso-fit-shape-to-text:t">
                  <w:txbxContent>
                    <w:p w14:paraId="723A514C" w14:textId="77777777" w:rsidR="00823CC4" w:rsidRDefault="00823CC4" w:rsidP="00823CC4">
                      <w:pPr>
                        <w:pStyle w:val="NormaleWeb"/>
                        <w:spacing w:before="0" w:beforeAutospacing="0" w:after="0" w:afterAutospacing="0"/>
                      </w:pPr>
                      <w:r>
                        <w:rPr>
                          <w:rFonts w:asciiTheme="minorHAnsi" w:hAnsi="Calibri" w:cstheme="minorBidi"/>
                          <w:color w:val="000000" w:themeColor="text1"/>
                          <w:kern w:val="24"/>
                          <w:sz w:val="32"/>
                          <w:szCs w:val="32"/>
                        </w:rPr>
                        <w:t>A</w:t>
                      </w:r>
                    </w:p>
                  </w:txbxContent>
                </v:textbox>
                <w10:wrap anchorx="margin"/>
              </v:shape>
            </w:pict>
          </mc:Fallback>
        </mc:AlternateContent>
      </w:r>
    </w:p>
    <w:p w14:paraId="7C932883" w14:textId="3DBD6019" w:rsidR="00FF5F34" w:rsidRPr="000E7F16" w:rsidRDefault="00F87D5B" w:rsidP="00362866">
      <w:pPr>
        <w:spacing w:line="360" w:lineRule="auto"/>
        <w:jc w:val="both"/>
        <w:rPr>
          <w:rFonts w:ascii="Times New Roman" w:hAnsi="Times New Roman"/>
          <w:szCs w:val="22"/>
          <w:lang w:val="en-US"/>
        </w:rPr>
      </w:pPr>
      <w:r>
        <w:rPr>
          <w:rFonts w:ascii="Times New Roman" w:hAnsi="Times New Roman"/>
          <w:noProof/>
          <w:szCs w:val="22"/>
          <w:lang w:eastAsia="it-IT"/>
        </w:rPr>
        <mc:AlternateContent>
          <mc:Choice Requires="wpg">
            <w:drawing>
              <wp:anchor distT="0" distB="0" distL="114300" distR="114300" simplePos="0" relativeHeight="251654144" behindDoc="0" locked="0" layoutInCell="1" allowOverlap="1" wp14:anchorId="251C6657" wp14:editId="42AB1CC2">
                <wp:simplePos x="0" y="0"/>
                <wp:positionH relativeFrom="column">
                  <wp:posOffset>13335</wp:posOffset>
                </wp:positionH>
                <wp:positionV relativeFrom="paragraph">
                  <wp:posOffset>287020</wp:posOffset>
                </wp:positionV>
                <wp:extent cx="6237605" cy="4385945"/>
                <wp:effectExtent l="19050" t="0" r="29845" b="0"/>
                <wp:wrapTight wrapText="bothSides">
                  <wp:wrapPolygon edited="0">
                    <wp:start x="-66" y="0"/>
                    <wp:lineTo x="-66" y="9476"/>
                    <wp:lineTo x="10819" y="10508"/>
                    <wp:lineTo x="-66" y="11633"/>
                    <wp:lineTo x="-66" y="21484"/>
                    <wp:lineTo x="21637" y="21484"/>
                    <wp:lineTo x="21637" y="11633"/>
                    <wp:lineTo x="10819" y="10508"/>
                    <wp:lineTo x="14579" y="10508"/>
                    <wp:lineTo x="21571" y="9569"/>
                    <wp:lineTo x="21637" y="94"/>
                    <wp:lineTo x="21110" y="0"/>
                    <wp:lineTo x="7059" y="0"/>
                    <wp:lineTo x="-66" y="0"/>
                  </wp:wrapPolygon>
                </wp:wrapTight>
                <wp:docPr id="58" name="Gruppo 58"/>
                <wp:cNvGraphicFramePr/>
                <a:graphic xmlns:a="http://schemas.openxmlformats.org/drawingml/2006/main">
                  <a:graphicData uri="http://schemas.microsoft.com/office/word/2010/wordprocessingGroup">
                    <wpg:wgp>
                      <wpg:cNvGrpSpPr/>
                      <wpg:grpSpPr>
                        <a:xfrm>
                          <a:off x="0" y="0"/>
                          <a:ext cx="6237605" cy="4385945"/>
                          <a:chOff x="0" y="0"/>
                          <a:chExt cx="6237605" cy="4385945"/>
                        </a:xfrm>
                      </wpg:grpSpPr>
                      <pic:pic xmlns:pic="http://schemas.openxmlformats.org/drawingml/2006/picture">
                        <pic:nvPicPr>
                          <pic:cNvPr id="38" name="Immagine 3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15490" cy="1929130"/>
                          </a:xfrm>
                          <a:prstGeom prst="rect">
                            <a:avLst/>
                          </a:prstGeom>
                        </pic:spPr>
                      </pic:pic>
                      <pic:pic xmlns:pic="http://schemas.openxmlformats.org/drawingml/2006/picture">
                        <pic:nvPicPr>
                          <pic:cNvPr id="39" name="Immagine 3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038350" y="19050"/>
                            <a:ext cx="2040890" cy="1929130"/>
                          </a:xfrm>
                          <a:prstGeom prst="rect">
                            <a:avLst/>
                          </a:prstGeom>
                        </pic:spPr>
                      </pic:pic>
                      <pic:pic xmlns:pic="http://schemas.openxmlformats.org/drawingml/2006/picture">
                        <pic:nvPicPr>
                          <pic:cNvPr id="40" name="Immagine 4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4105275" y="19050"/>
                            <a:ext cx="2095500" cy="1929130"/>
                          </a:xfrm>
                          <a:prstGeom prst="rect">
                            <a:avLst/>
                          </a:prstGeom>
                        </pic:spPr>
                      </pic:pic>
                      <wpg:grpSp>
                        <wpg:cNvPr id="21" name="Gruppo 21"/>
                        <wpg:cNvGrpSpPr/>
                        <wpg:grpSpPr>
                          <a:xfrm>
                            <a:off x="0" y="1905000"/>
                            <a:ext cx="6237605" cy="2480945"/>
                            <a:chOff x="476250" y="-66726"/>
                            <a:chExt cx="6237605" cy="2481632"/>
                          </a:xfrm>
                        </wpg:grpSpPr>
                        <wpg:grpSp>
                          <wpg:cNvPr id="22" name="Gruppo 22"/>
                          <wpg:cNvGrpSpPr/>
                          <wpg:grpSpPr>
                            <a:xfrm>
                              <a:off x="476250" y="466725"/>
                              <a:ext cx="6237605" cy="1948181"/>
                              <a:chOff x="0" y="0"/>
                              <a:chExt cx="6237605" cy="1948180"/>
                            </a:xfrm>
                          </wpg:grpSpPr>
                          <pic:pic xmlns:pic="http://schemas.openxmlformats.org/drawingml/2006/picture">
                            <pic:nvPicPr>
                              <pic:cNvPr id="23" name="Immagine 23"/>
                              <pic:cNvPicPr>
                                <a:picLocks noChangeAspect="1"/>
                              </pic:cNvPicPr>
                            </pic:nvPicPr>
                            <pic:blipFill rotWithShape="1">
                              <a:blip r:embed="rId25"/>
                              <a:srcRect l="808" t="691" r="808" b="691"/>
                              <a:stretch/>
                            </pic:blipFill>
                            <pic:spPr>
                              <a:xfrm>
                                <a:off x="0" y="0"/>
                                <a:ext cx="2037080" cy="1929130"/>
                              </a:xfrm>
                              <a:prstGeom prst="rect">
                                <a:avLst/>
                              </a:prstGeom>
                            </pic:spPr>
                          </pic:pic>
                          <pic:pic xmlns:pic="http://schemas.openxmlformats.org/drawingml/2006/picture">
                            <pic:nvPicPr>
                              <pic:cNvPr id="24" name="Immagine 24"/>
                              <pic:cNvPicPr>
                                <a:picLocks noChangeAspect="1"/>
                              </pic:cNvPicPr>
                            </pic:nvPicPr>
                            <pic:blipFill rotWithShape="1">
                              <a:blip r:embed="rId26"/>
                              <a:srcRect l="1338" t="1222" r="1338" b="1222"/>
                              <a:stretch/>
                            </pic:blipFill>
                            <pic:spPr>
                              <a:xfrm>
                                <a:off x="2114550" y="19050"/>
                                <a:ext cx="2037080" cy="1929130"/>
                              </a:xfrm>
                              <a:prstGeom prst="rect">
                                <a:avLst/>
                              </a:prstGeom>
                            </pic:spPr>
                          </pic:pic>
                          <pic:pic xmlns:pic="http://schemas.openxmlformats.org/drawingml/2006/picture">
                            <pic:nvPicPr>
                              <pic:cNvPr id="25" name="Immagine 25"/>
                              <pic:cNvPicPr>
                                <a:picLocks noChangeAspect="1"/>
                              </pic:cNvPicPr>
                            </pic:nvPicPr>
                            <pic:blipFill rotWithShape="1">
                              <a:blip r:embed="rId27"/>
                              <a:srcRect l="205" t="-284" r="205" b="-284"/>
                              <a:stretch/>
                            </pic:blipFill>
                            <pic:spPr bwMode="auto">
                              <a:xfrm>
                                <a:off x="4200525" y="19050"/>
                                <a:ext cx="2037080" cy="1871998"/>
                              </a:xfrm>
                              <a:prstGeom prst="rect">
                                <a:avLst/>
                              </a:prstGeom>
                              <a:ln>
                                <a:noFill/>
                              </a:ln>
                              <a:extLst>
                                <a:ext uri="{53640926-AAD7-44D8-BBD7-CCE9431645EC}">
                                  <a14:shadowObscured xmlns:a14="http://schemas.microsoft.com/office/drawing/2010/main"/>
                                </a:ext>
                              </a:extLst>
                            </pic:spPr>
                          </pic:pic>
                        </wpg:grpSp>
                        <wpg:grpSp>
                          <wpg:cNvPr id="26" name="Gruppo 26"/>
                          <wpg:cNvGrpSpPr/>
                          <wpg:grpSpPr>
                            <a:xfrm>
                              <a:off x="485775" y="-66726"/>
                              <a:ext cx="6228080" cy="2442278"/>
                              <a:chOff x="485775" y="95182"/>
                              <a:chExt cx="6228080" cy="2442278"/>
                            </a:xfrm>
                          </wpg:grpSpPr>
                          <wpg:grpSp>
                            <wpg:cNvPr id="27" name="Gruppo 27"/>
                            <wpg:cNvGrpSpPr/>
                            <wpg:grpSpPr>
                              <a:xfrm>
                                <a:off x="485775" y="561975"/>
                                <a:ext cx="6228080" cy="1975485"/>
                                <a:chOff x="0" y="0"/>
                                <a:chExt cx="6228080" cy="1975485"/>
                              </a:xfrm>
                            </wpg:grpSpPr>
                            <wps:wsp>
                              <wps:cNvPr id="28" name="Connettore diritto 28"/>
                              <wps:cNvCnPr/>
                              <wps:spPr>
                                <a:xfrm>
                                  <a:off x="2057400" y="0"/>
                                  <a:ext cx="19050" cy="1905000"/>
                                </a:xfrm>
                                <a:prstGeom prst="line">
                                  <a:avLst/>
                                </a:prstGeom>
                                <a:ln w="73025">
                                  <a:solidFill>
                                    <a:srgbClr val="FFFF00"/>
                                  </a:solidFill>
                                </a:ln>
                              </wps:spPr>
                              <wps:style>
                                <a:lnRef idx="1">
                                  <a:schemeClr val="accent4"/>
                                </a:lnRef>
                                <a:fillRef idx="0">
                                  <a:schemeClr val="accent4"/>
                                </a:fillRef>
                                <a:effectRef idx="0">
                                  <a:schemeClr val="accent4"/>
                                </a:effectRef>
                                <a:fontRef idx="minor">
                                  <a:schemeClr val="tx1"/>
                                </a:fontRef>
                              </wps:style>
                              <wps:bodyPr/>
                            </wps:wsp>
                            <wps:wsp>
                              <wps:cNvPr id="29" name="Rettangolo 29"/>
                              <wps:cNvSpPr/>
                              <wps:spPr>
                                <a:xfrm>
                                  <a:off x="0" y="47625"/>
                                  <a:ext cx="6228080" cy="1927860"/>
                                </a:xfrm>
                                <a:prstGeom prst="rect">
                                  <a:avLst/>
                                </a:prstGeom>
                                <a:noFill/>
                                <a:ln w="7302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onnettore diritto 30"/>
                              <wps:cNvCnPr/>
                              <wps:spPr>
                                <a:xfrm>
                                  <a:off x="4162425" y="0"/>
                                  <a:ext cx="9525" cy="1957705"/>
                                </a:xfrm>
                                <a:prstGeom prst="line">
                                  <a:avLst/>
                                </a:prstGeom>
                                <a:ln w="73025">
                                  <a:solidFill>
                                    <a:srgbClr val="FFFF00"/>
                                  </a:solidFill>
                                </a:ln>
                              </wps:spPr>
                              <wps:style>
                                <a:lnRef idx="1">
                                  <a:schemeClr val="accent4"/>
                                </a:lnRef>
                                <a:fillRef idx="0">
                                  <a:schemeClr val="accent4"/>
                                </a:fillRef>
                                <a:effectRef idx="0">
                                  <a:schemeClr val="accent4"/>
                                </a:effectRef>
                                <a:fontRef idx="minor">
                                  <a:schemeClr val="tx1"/>
                                </a:fontRef>
                              </wps:style>
                              <wps:bodyPr/>
                            </wps:wsp>
                          </wpg:grpSp>
                          <wpg:grpSp>
                            <wpg:cNvPr id="31" name="Gruppo 31"/>
                            <wpg:cNvGrpSpPr/>
                            <wpg:grpSpPr>
                              <a:xfrm>
                                <a:off x="542925" y="95182"/>
                                <a:ext cx="5091430" cy="300439"/>
                                <a:chOff x="542925" y="95182"/>
                                <a:chExt cx="5091430" cy="300439"/>
                              </a:xfrm>
                            </wpg:grpSpPr>
                            <wpg:grpSp>
                              <wpg:cNvPr id="32" name="Gruppo 32"/>
                              <wpg:cNvGrpSpPr/>
                              <wpg:grpSpPr>
                                <a:xfrm>
                                  <a:off x="542925" y="95183"/>
                                  <a:ext cx="3024505" cy="300438"/>
                                  <a:chOff x="542925" y="95193"/>
                                  <a:chExt cx="3024505" cy="300468"/>
                                </a:xfrm>
                              </wpg:grpSpPr>
                              <wps:wsp>
                                <wps:cNvPr id="34" name="CasellaDiTesto 41"/>
                                <wps:cNvSpPr txBox="1"/>
                                <wps:spPr>
                                  <a:xfrm>
                                    <a:off x="542925" y="95193"/>
                                    <a:ext cx="995680" cy="277599"/>
                                  </a:xfrm>
                                  <a:prstGeom prst="rect">
                                    <a:avLst/>
                                  </a:prstGeom>
                                  <a:noFill/>
                                </wps:spPr>
                                <wps:txbx>
                                  <w:txbxContent>
                                    <w:p w14:paraId="5158143A" w14:textId="77777777" w:rsidR="00303591" w:rsidRPr="00823CC4" w:rsidRDefault="00303591" w:rsidP="00303591">
                                      <w:pPr>
                                        <w:pStyle w:val="NormaleWeb"/>
                                        <w:spacing w:before="0" w:beforeAutospacing="0" w:after="0" w:afterAutospacing="0"/>
                                      </w:pPr>
                                      <w:r w:rsidRPr="00823CC4">
                                        <w:rPr>
                                          <w:rFonts w:asciiTheme="minorHAnsi" w:hAnsi="Calibri" w:cstheme="minorBidi"/>
                                          <w:color w:val="000000" w:themeColor="text1"/>
                                          <w:kern w:val="24"/>
                                        </w:rPr>
                                        <w:t>RLip_Pep</w:t>
                                      </w:r>
                                    </w:p>
                                  </w:txbxContent>
                                </wps:txbx>
                                <wps:bodyPr wrap="square" rtlCol="0">
                                  <a:spAutoFit/>
                                </wps:bodyPr>
                              </wps:wsp>
                              <wps:wsp>
                                <wps:cNvPr id="35" name="CasellaDiTesto 42"/>
                                <wps:cNvSpPr txBox="1"/>
                                <wps:spPr>
                                  <a:xfrm>
                                    <a:off x="2571750" y="118062"/>
                                    <a:ext cx="995680" cy="277599"/>
                                  </a:xfrm>
                                  <a:prstGeom prst="rect">
                                    <a:avLst/>
                                  </a:prstGeom>
                                  <a:noFill/>
                                </wps:spPr>
                                <wps:txbx>
                                  <w:txbxContent>
                                    <w:p w14:paraId="7872AF65" w14:textId="77777777" w:rsidR="00303591" w:rsidRPr="00823CC4" w:rsidRDefault="00303591" w:rsidP="00303591">
                                      <w:pPr>
                                        <w:pStyle w:val="NormaleWeb"/>
                                        <w:spacing w:before="0" w:beforeAutospacing="0" w:after="0" w:afterAutospacing="0"/>
                                      </w:pPr>
                                      <w:r w:rsidRPr="00823CC4">
                                        <w:rPr>
                                          <w:rFonts w:asciiTheme="minorHAnsi" w:hAnsi="Calibri" w:cstheme="minorBidi"/>
                                          <w:color w:val="000000" w:themeColor="text1"/>
                                          <w:kern w:val="24"/>
                                        </w:rPr>
                                        <w:t>RLIP</w:t>
                                      </w:r>
                                    </w:p>
                                  </w:txbxContent>
                                </wps:txbx>
                                <wps:bodyPr wrap="square" rtlCol="0">
                                  <a:spAutoFit/>
                                </wps:bodyPr>
                              </wps:wsp>
                            </wpg:grpSp>
                            <wps:wsp>
                              <wps:cNvPr id="36" name="CasellaDiTesto 44"/>
                              <wps:cNvSpPr txBox="1"/>
                              <wps:spPr>
                                <a:xfrm>
                                  <a:off x="4638675" y="95182"/>
                                  <a:ext cx="995680" cy="277572"/>
                                </a:xfrm>
                                <a:prstGeom prst="rect">
                                  <a:avLst/>
                                </a:prstGeom>
                                <a:noFill/>
                              </wps:spPr>
                              <wps:txbx>
                                <w:txbxContent>
                                  <w:p w14:paraId="6F9AE4F8" w14:textId="77777777" w:rsidR="00303591" w:rsidRDefault="00303591" w:rsidP="00303591">
                                    <w:pPr>
                                      <w:pStyle w:val="NormaleWeb"/>
                                      <w:spacing w:before="0" w:beforeAutospacing="0" w:after="0" w:afterAutospacing="0"/>
                                    </w:pPr>
                                    <w:r w:rsidRPr="00823CC4">
                                      <w:rPr>
                                        <w:rFonts w:asciiTheme="minorHAnsi" w:hAnsi="Calibri" w:cstheme="minorBidi"/>
                                        <w:color w:val="000000" w:themeColor="text1"/>
                                        <w:kern w:val="24"/>
                                      </w:rPr>
                                      <w:t>Ctrl</w:t>
                                    </w:r>
                                  </w:p>
                                </w:txbxContent>
                              </wps:txbx>
                              <wps:bodyPr wrap="square" rtlCol="0">
                                <a:spAutoFit/>
                              </wps:bodyPr>
                            </wps:wsp>
                          </wpg:grpSp>
                        </wpg:grpSp>
                      </wpg:grpSp>
                    </wpg:wgp>
                  </a:graphicData>
                </a:graphic>
              </wp:anchor>
            </w:drawing>
          </mc:Choice>
          <mc:Fallback>
            <w:pict>
              <v:group w14:anchorId="251C6657" id="Gruppo 58" o:spid="_x0000_s1039" style="position:absolute;left:0;text-align:left;margin-left:1.05pt;margin-top:22.6pt;width:491.15pt;height:345.35pt;z-index:251654144" coordsize="62376,4385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">
                <v:shape id="Immagine 38" o:spid="_x0000_s1040" type="#_x0000_t75" style="position:absolute;width:20154;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">
                  <v:imagedata r:id="rId28" o:title=""/>
                  <v:path arrowok="t"/>
                </v:shape>
                <v:shape id="Immagine 39" o:spid="_x0000_s1041" type="#_x0000_t75" style="position:absolute;left:20383;top:190;width:20409;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">
                  <v:imagedata r:id="rId29" o:title=""/>
                  <v:path arrowok="t"/>
                </v:shape>
                <v:shape id="Immagine 40" o:spid="_x0000_s1042" type="#_x0000_t75" style="position:absolute;left:41052;top:190;width:20955;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">
                  <v:imagedata r:id="rId30" o:title=""/>
                  <v:path arrowok="t"/>
                </v:shape>
                <v:group id="Gruppo 21" o:spid="_x0000_s1043" style="position:absolute;top:19050;width:62376;height:24809" coordorigin="4762,-667" coordsize="62376,2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uppo 22" o:spid="_x0000_s1044" style="position:absolute;left:4762;top:4667;width:62376;height:19482" coordsize="62376,19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Immagine 23" o:spid="_x0000_s1045" type="#_x0000_t75" style="position:absolute;width:20370;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">
                      <v:imagedata r:id="rId31" o:title="" croptop="453f" cropbottom="453f" cropleft="530f" cropright="530f"/>
                      <v:path arrowok="t"/>
                    </v:shape>
                    <v:shape id="Immagine 24" o:spid="_x0000_s1046" type="#_x0000_t75" style="position:absolute;left:21145;top:190;width:20371;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">
                      <v:imagedata r:id="rId32" o:title="" croptop="801f" cropbottom="801f" cropleft="877f" cropright="877f"/>
                      <v:path arrowok="t"/>
                    </v:shape>
                    <v:shape id="Immagine 25" o:spid="_x0000_s1047" type="#_x0000_t75" style="position:absolute;left:42005;top:190;width:20371;height:18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">
                      <v:imagedata r:id="rId33" o:title="" croptop="-186f" cropbottom="-186f" cropleft="134f" cropright="134f"/>
                      <v:path arrowok="t"/>
                    </v:shape>
                  </v:group>
                  <v:group id="Gruppo 26" o:spid="_x0000_s1048" style="position:absolute;left:4857;top:-667;width:62281;height:24422" coordorigin="4857,951" coordsize="62280,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uppo 27" o:spid="_x0000_s1049" style="position:absolute;left:4857;top:5619;width:62281;height:19755" coordsize="62280,19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Connettore diritto 28" o:spid="_x0000_s1050" style="position:absolute;visibility:visible;mso-wrap-style:square" from="20574,0" to="20764,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" strokecolor="yellow" strokeweight="5.75pt">
                        <v:stroke joinstyle="miter"/>
                      </v:line>
                      <v:rect id="Rettangolo 29" o:spid="_x0000_s1051" style="position:absolute;top:476;width:62280;height:19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" filled="f" strokecolor="yellow" strokeweight="5.75pt"/>
                      <v:line id="Connettore diritto 30" o:spid="_x0000_s1052" style="position:absolute;visibility:visible;mso-wrap-style:square" from="41624,0" to="41719,19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" strokecolor="yellow" strokeweight="5.75pt">
                        <v:stroke joinstyle="miter"/>
                      </v:line>
                    </v:group>
                    <v:group id="Gruppo 31" o:spid="_x0000_s1053" style="position:absolute;left:5429;top:951;width:50914;height:3005" coordorigin="5429,951" coordsize="50914,3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uppo 32" o:spid="_x0000_s1054" style="position:absolute;left:5429;top:951;width:30245;height:3005" coordorigin="5429,951" coordsize="30245,3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CasellaDiTesto 41" o:spid="_x0000_s1055" type="#_x0000_t202" style="position:absolute;left:5429;top:951;width:9957;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5158143A" w14:textId="77777777" w:rsidR="00303591" w:rsidRPr="00823CC4" w:rsidRDefault="00303591" w:rsidP="00303591">
                                <w:pPr>
                                  <w:pStyle w:val="NormaleWeb"/>
                                  <w:spacing w:before="0" w:beforeAutospacing="0" w:after="0" w:afterAutospacing="0"/>
                                </w:pPr>
                                <w:proofErr w:type="spellStart"/>
                                <w:r w:rsidRPr="00823CC4">
                                  <w:rPr>
                                    <w:rFonts w:asciiTheme="minorHAnsi" w:hAnsi="Calibri" w:cstheme="minorBidi"/>
                                    <w:color w:val="000000" w:themeColor="text1"/>
                                    <w:kern w:val="24"/>
                                  </w:rPr>
                                  <w:t>RLip_Pep</w:t>
                                </w:r>
                                <w:proofErr w:type="spellEnd"/>
                              </w:p>
                            </w:txbxContent>
                          </v:textbox>
                        </v:shape>
                        <v:shape id="_x0000_s1056" type="#_x0000_t202" style="position:absolute;left:25717;top:1180;width:9957;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7872AF65" w14:textId="77777777" w:rsidR="00303591" w:rsidRPr="00823CC4" w:rsidRDefault="00303591" w:rsidP="00303591">
                                <w:pPr>
                                  <w:pStyle w:val="NormaleWeb"/>
                                  <w:spacing w:before="0" w:beforeAutospacing="0" w:after="0" w:afterAutospacing="0"/>
                                </w:pPr>
                                <w:r w:rsidRPr="00823CC4">
                                  <w:rPr>
                                    <w:rFonts w:asciiTheme="minorHAnsi" w:hAnsi="Calibri" w:cstheme="minorBidi"/>
                                    <w:color w:val="000000" w:themeColor="text1"/>
                                    <w:kern w:val="24"/>
                                  </w:rPr>
                                  <w:t>RLIP</w:t>
                                </w:r>
                              </w:p>
                            </w:txbxContent>
                          </v:textbox>
                        </v:shape>
                      </v:group>
                      <v:shape id="_x0000_s1057" type="#_x0000_t202" style="position:absolute;left:46386;top:951;width:9957;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6F9AE4F8" w14:textId="77777777" w:rsidR="00303591" w:rsidRDefault="00303591" w:rsidP="00303591">
                              <w:pPr>
                                <w:pStyle w:val="NormaleWeb"/>
                                <w:spacing w:before="0" w:beforeAutospacing="0" w:after="0" w:afterAutospacing="0"/>
                              </w:pPr>
                              <w:proofErr w:type="spellStart"/>
                              <w:r w:rsidRPr="00823CC4">
                                <w:rPr>
                                  <w:rFonts w:asciiTheme="minorHAnsi" w:hAnsi="Calibri" w:cstheme="minorBidi"/>
                                  <w:color w:val="000000" w:themeColor="text1"/>
                                  <w:kern w:val="24"/>
                                </w:rPr>
                                <w:t>Ctrl</w:t>
                              </w:r>
                              <w:proofErr w:type="spellEnd"/>
                            </w:p>
                          </w:txbxContent>
                        </v:textbox>
                      </v:shape>
                    </v:group>
                  </v:group>
                </v:group>
                <w10:wrap type="tight"/>
              </v:group>
            </w:pict>
          </mc:Fallback>
        </mc:AlternateContent>
      </w:r>
      <w:r w:rsidR="00823CC4">
        <w:rPr>
          <w:rFonts w:ascii="Times New Roman" w:hAnsi="Times New Roman"/>
          <w:noProof/>
          <w:szCs w:val="22"/>
          <w:lang w:eastAsia="it-IT"/>
        </w:rPr>
        <mc:AlternateContent>
          <mc:Choice Requires="wpg">
            <w:drawing>
              <wp:anchor distT="0" distB="0" distL="114300" distR="114300" simplePos="0" relativeHeight="251655168" behindDoc="0" locked="0" layoutInCell="1" allowOverlap="1" wp14:anchorId="77F57992" wp14:editId="29C0184E">
                <wp:simplePos x="0" y="0"/>
                <wp:positionH relativeFrom="column">
                  <wp:posOffset>22860</wp:posOffset>
                </wp:positionH>
                <wp:positionV relativeFrom="paragraph">
                  <wp:posOffset>277495</wp:posOffset>
                </wp:positionV>
                <wp:extent cx="6228080" cy="1957705"/>
                <wp:effectExtent l="38100" t="19050" r="39370" b="42545"/>
                <wp:wrapTight wrapText="bothSides">
                  <wp:wrapPolygon edited="0">
                    <wp:start x="-132" y="-210"/>
                    <wp:lineTo x="-132" y="21859"/>
                    <wp:lineTo x="21670" y="21859"/>
                    <wp:lineTo x="21670" y="-210"/>
                    <wp:lineTo x="-132" y="-210"/>
                  </wp:wrapPolygon>
                </wp:wrapTight>
                <wp:docPr id="47" name="Gruppo 47"/>
                <wp:cNvGraphicFramePr/>
                <a:graphic xmlns:a="http://schemas.openxmlformats.org/drawingml/2006/main">
                  <a:graphicData uri="http://schemas.microsoft.com/office/word/2010/wordprocessingGroup">
                    <wpg:wgp>
                      <wpg:cNvGrpSpPr/>
                      <wpg:grpSpPr>
                        <a:xfrm>
                          <a:off x="0" y="0"/>
                          <a:ext cx="6228080" cy="1957705"/>
                          <a:chOff x="0" y="0"/>
                          <a:chExt cx="6228080" cy="1957705"/>
                        </a:xfrm>
                      </wpg:grpSpPr>
                      <wpg:grpSp>
                        <wpg:cNvPr id="48" name="Gruppo 48"/>
                        <wpg:cNvGrpSpPr/>
                        <wpg:grpSpPr>
                          <a:xfrm>
                            <a:off x="0" y="0"/>
                            <a:ext cx="6228080" cy="1957705"/>
                            <a:chOff x="0" y="0"/>
                            <a:chExt cx="6228080" cy="1957705"/>
                          </a:xfrm>
                        </wpg:grpSpPr>
                        <wps:wsp>
                          <wps:cNvPr id="49" name="Rettangolo 49"/>
                          <wps:cNvSpPr/>
                          <wps:spPr>
                            <a:xfrm>
                              <a:off x="0" y="9525"/>
                              <a:ext cx="6228080" cy="1927860"/>
                            </a:xfrm>
                            <a:prstGeom prst="rect">
                              <a:avLst/>
                            </a:prstGeom>
                            <a:noFill/>
                            <a:ln w="7302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Connettore diritto 50"/>
                          <wps:cNvCnPr/>
                          <wps:spPr>
                            <a:xfrm>
                              <a:off x="4086225" y="0"/>
                              <a:ext cx="9525" cy="1957705"/>
                            </a:xfrm>
                            <a:prstGeom prst="line">
                              <a:avLst/>
                            </a:prstGeom>
                            <a:ln w="73025">
                              <a:solidFill>
                                <a:srgbClr val="FFFF00"/>
                              </a:solidFill>
                            </a:ln>
                          </wps:spPr>
                          <wps:style>
                            <a:lnRef idx="1">
                              <a:schemeClr val="accent4"/>
                            </a:lnRef>
                            <a:fillRef idx="0">
                              <a:schemeClr val="accent4"/>
                            </a:fillRef>
                            <a:effectRef idx="0">
                              <a:schemeClr val="accent4"/>
                            </a:effectRef>
                            <a:fontRef idx="minor">
                              <a:schemeClr val="tx1"/>
                            </a:fontRef>
                          </wps:style>
                          <wps:bodyPr/>
                        </wps:wsp>
                      </wpg:grpSp>
                      <wps:wsp>
                        <wps:cNvPr id="51" name="Connettore diritto 51"/>
                        <wps:cNvCnPr/>
                        <wps:spPr>
                          <a:xfrm>
                            <a:off x="2000250" y="9525"/>
                            <a:ext cx="19050" cy="1905000"/>
                          </a:xfrm>
                          <a:prstGeom prst="line">
                            <a:avLst/>
                          </a:prstGeom>
                          <a:ln w="73025">
                            <a:solidFill>
                              <a:srgbClr val="FFFF00"/>
                            </a:solidFill>
                          </a:ln>
                        </wps:spPr>
                        <wps:style>
                          <a:lnRef idx="1">
                            <a:schemeClr val="accent4"/>
                          </a:lnRef>
                          <a:fillRef idx="0">
                            <a:schemeClr val="accent4"/>
                          </a:fillRef>
                          <a:effectRef idx="0">
                            <a:schemeClr val="accent4"/>
                          </a:effectRef>
                          <a:fontRef idx="minor">
                            <a:schemeClr val="tx1"/>
                          </a:fontRef>
                        </wps:style>
                        <wps:bodyPr/>
                      </wps:wsp>
                    </wpg:wgp>
                  </a:graphicData>
                </a:graphic>
              </wp:anchor>
            </w:drawing>
          </mc:Choice>
          <mc:Fallback>
            <w:pict>
              <v:group w14:anchorId="3CAF5D73" id="Gruppo 47" o:spid="_x0000_s1026" style="position:absolute;margin-left:1.8pt;margin-top:21.85pt;width:490.4pt;height:154.15pt;z-index:251671552" coordsize="62280,19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">
                <v:group id="Gruppo 48" o:spid="_x0000_s1027" style="position:absolute;width:62280;height:19577" coordsize="62280,19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ttangolo 49" o:spid="_x0000_s1028" style="position:absolute;top:95;width:62280;height:19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" filled="f" strokecolor="yellow" strokeweight="5.75pt"/>
                  <v:line id="Connettore diritto 50" o:spid="_x0000_s1029" style="position:absolute;visibility:visible;mso-wrap-style:square" from="40862,0" to="40957,19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" strokecolor="yellow" strokeweight="5.75pt">
                    <v:stroke joinstyle="miter"/>
                  </v:line>
                </v:group>
                <v:line id="Connettore diritto 51" o:spid="_x0000_s1030" style="position:absolute;visibility:visible;mso-wrap-style:square" from="20002,95" to="20193,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" strokecolor="yellow" strokeweight="5.75pt">
                  <v:stroke joinstyle="miter"/>
                </v:line>
                <w10:wrap type="tight"/>
              </v:group>
            </w:pict>
          </mc:Fallback>
        </mc:AlternateContent>
      </w:r>
    </w:p>
    <w:p w14:paraId="19B645CE" w14:textId="1E26AD7E" w:rsidR="00FF5F34" w:rsidRPr="000E7F16" w:rsidRDefault="00823CC4" w:rsidP="00362866">
      <w:pPr>
        <w:spacing w:line="360" w:lineRule="auto"/>
        <w:jc w:val="both"/>
        <w:rPr>
          <w:rFonts w:ascii="Times New Roman" w:hAnsi="Times New Roman"/>
          <w:szCs w:val="22"/>
          <w:lang w:val="en-US"/>
        </w:rPr>
      </w:pPr>
      <w:r>
        <w:rPr>
          <w:noProof/>
          <w:lang w:eastAsia="it-IT"/>
        </w:rPr>
        <mc:AlternateContent>
          <mc:Choice Requires="wps">
            <w:drawing>
              <wp:anchor distT="0" distB="0" distL="114300" distR="114300" simplePos="0" relativeHeight="251658240" behindDoc="0" locked="0" layoutInCell="1" allowOverlap="1" wp14:anchorId="1F0115DA" wp14:editId="45125CAD">
                <wp:simplePos x="0" y="0"/>
                <wp:positionH relativeFrom="margin">
                  <wp:align>left</wp:align>
                </wp:positionH>
                <wp:positionV relativeFrom="paragraph">
                  <wp:posOffset>2125248</wp:posOffset>
                </wp:positionV>
                <wp:extent cx="995680" cy="338455"/>
                <wp:effectExtent l="0" t="0" r="0" b="0"/>
                <wp:wrapNone/>
                <wp:docPr id="12" name="CasellaDiTesto 42"/>
                <wp:cNvGraphicFramePr/>
                <a:graphic xmlns:a="http://schemas.openxmlformats.org/drawingml/2006/main">
                  <a:graphicData uri="http://schemas.microsoft.com/office/word/2010/wordprocessingShape">
                    <wps:wsp>
                      <wps:cNvSpPr txBox="1"/>
                      <wps:spPr>
                        <a:xfrm>
                          <a:off x="0" y="0"/>
                          <a:ext cx="995680" cy="338455"/>
                        </a:xfrm>
                        <a:prstGeom prst="rect">
                          <a:avLst/>
                        </a:prstGeom>
                        <a:noFill/>
                      </wps:spPr>
                      <wps:txbx>
                        <w:txbxContent>
                          <w:p w14:paraId="0F5AFCA9" w14:textId="23A3DAB0" w:rsidR="00823CC4" w:rsidRDefault="00823CC4" w:rsidP="00823CC4">
                            <w:pPr>
                              <w:pStyle w:val="NormaleWeb"/>
                              <w:spacing w:before="0" w:beforeAutospacing="0" w:after="0" w:afterAutospacing="0"/>
                            </w:pPr>
                            <w:r>
                              <w:rPr>
                                <w:rFonts w:asciiTheme="minorHAnsi" w:hAnsi="Calibri" w:cstheme="minorBidi"/>
                                <w:color w:val="000000" w:themeColor="text1"/>
                                <w:kern w:val="24"/>
                                <w:sz w:val="32"/>
                                <w:szCs w:val="32"/>
                              </w:rPr>
                              <w:t>B</w:t>
                            </w:r>
                          </w:p>
                        </w:txbxContent>
                      </wps:txbx>
                      <wps:bodyPr wrap="square" rtlCol="0">
                        <a:spAutoFit/>
                      </wps:bodyPr>
                    </wps:wsp>
                  </a:graphicData>
                </a:graphic>
                <wp14:sizeRelH relativeFrom="margin">
                  <wp14:pctWidth>0</wp14:pctWidth>
                </wp14:sizeRelH>
              </wp:anchor>
            </w:drawing>
          </mc:Choice>
          <mc:Fallback>
            <w:pict>
              <v:shape w14:anchorId="1F0115DA" id="_x0000_s1058" type="#_x0000_t202" style="position:absolute;left:0;text-align:left;margin-left:0;margin-top:167.35pt;width:78.4pt;height:26.6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" filled="f" stroked="f">
                <v:textbox style="mso-fit-shape-to-text:t">
                  <w:txbxContent>
                    <w:p w14:paraId="0F5AFCA9" w14:textId="23A3DAB0" w:rsidR="00823CC4" w:rsidRDefault="00823CC4" w:rsidP="00823CC4">
                      <w:pPr>
                        <w:pStyle w:val="NormaleWeb"/>
                        <w:spacing w:before="0" w:beforeAutospacing="0" w:after="0" w:afterAutospacing="0"/>
                      </w:pPr>
                      <w:r>
                        <w:rPr>
                          <w:rFonts w:asciiTheme="minorHAnsi" w:hAnsi="Calibri" w:cstheme="minorBidi"/>
                          <w:color w:val="000000" w:themeColor="text1"/>
                          <w:kern w:val="24"/>
                          <w:sz w:val="32"/>
                          <w:szCs w:val="32"/>
                        </w:rPr>
                        <w:t>B</w:t>
                      </w:r>
                    </w:p>
                  </w:txbxContent>
                </v:textbox>
                <w10:wrap anchorx="margin"/>
              </v:shape>
            </w:pict>
          </mc:Fallback>
        </mc:AlternateContent>
      </w:r>
      <w:r>
        <w:rPr>
          <w:noProof/>
          <w:lang w:eastAsia="it-IT"/>
        </w:rPr>
        <mc:AlternateContent>
          <mc:Choice Requires="wps">
            <w:drawing>
              <wp:anchor distT="0" distB="0" distL="114300" distR="114300" simplePos="0" relativeHeight="251661312" behindDoc="0" locked="0" layoutInCell="1" allowOverlap="1" wp14:anchorId="254265D8" wp14:editId="39D61FB3">
                <wp:simplePos x="0" y="0"/>
                <wp:positionH relativeFrom="column">
                  <wp:posOffset>4194810</wp:posOffset>
                </wp:positionH>
                <wp:positionV relativeFrom="paragraph">
                  <wp:posOffset>4319905</wp:posOffset>
                </wp:positionV>
                <wp:extent cx="995680" cy="277495"/>
                <wp:effectExtent l="0" t="0" r="0" b="0"/>
                <wp:wrapNone/>
                <wp:docPr id="57" name="CasellaDiTesto 44"/>
                <wp:cNvGraphicFramePr/>
                <a:graphic xmlns:a="http://schemas.openxmlformats.org/drawingml/2006/main">
                  <a:graphicData uri="http://schemas.microsoft.com/office/word/2010/wordprocessingShape">
                    <wps:wsp>
                      <wps:cNvSpPr txBox="1"/>
                      <wps:spPr>
                        <a:xfrm>
                          <a:off x="0" y="0"/>
                          <a:ext cx="995680" cy="277495"/>
                        </a:xfrm>
                        <a:prstGeom prst="rect">
                          <a:avLst/>
                        </a:prstGeom>
                        <a:noFill/>
                      </wps:spPr>
                      <wps:txbx>
                        <w:txbxContent>
                          <w:p w14:paraId="1A11F088" w14:textId="77777777" w:rsidR="00823CC4" w:rsidRDefault="00823CC4" w:rsidP="00823CC4">
                            <w:pPr>
                              <w:pStyle w:val="NormaleWeb"/>
                              <w:spacing w:before="0" w:beforeAutospacing="0" w:after="0" w:afterAutospacing="0"/>
                            </w:pPr>
                            <w:r w:rsidRPr="00823CC4">
                              <w:rPr>
                                <w:rFonts w:asciiTheme="minorHAnsi" w:hAnsi="Calibri" w:cstheme="minorBidi"/>
                                <w:color w:val="000000" w:themeColor="text1"/>
                                <w:kern w:val="24"/>
                              </w:rPr>
                              <w:t>Ctrl</w:t>
                            </w:r>
                          </w:p>
                        </w:txbxContent>
                      </wps:txbx>
                      <wps:bodyPr wrap="square" rtlCol="0">
                        <a:spAutoFit/>
                      </wps:bodyPr>
                    </wps:wsp>
                  </a:graphicData>
                </a:graphic>
              </wp:anchor>
            </w:drawing>
          </mc:Choice>
          <mc:Fallback>
            <w:pict>
              <v:shape w14:anchorId="254265D8" id="CasellaDiTesto 44" o:spid="_x0000_s1059" type="#_x0000_t202" style="position:absolute;left:0;text-align:left;margin-left:330.3pt;margin-top:340.15pt;width:78.4pt;height:21.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" filled="f" stroked="f">
                <v:textbox style="mso-fit-shape-to-text:t">
                  <w:txbxContent>
                    <w:p w14:paraId="1A11F088" w14:textId="77777777" w:rsidR="00823CC4" w:rsidRDefault="00823CC4" w:rsidP="00823CC4">
                      <w:pPr>
                        <w:pStyle w:val="NormaleWeb"/>
                        <w:spacing w:before="0" w:beforeAutospacing="0" w:after="0" w:afterAutospacing="0"/>
                      </w:pPr>
                      <w:proofErr w:type="spellStart"/>
                      <w:r w:rsidRPr="00823CC4">
                        <w:rPr>
                          <w:rFonts w:asciiTheme="minorHAnsi" w:hAnsi="Calibri" w:cstheme="minorBidi"/>
                          <w:color w:val="000000" w:themeColor="text1"/>
                          <w:kern w:val="24"/>
                        </w:rPr>
                        <w:t>Ctrl</w:t>
                      </w:r>
                      <w:proofErr w:type="spellEnd"/>
                    </w:p>
                  </w:txbxContent>
                </v:textbox>
              </v:shape>
            </w:pict>
          </mc:Fallback>
        </mc:AlternateContent>
      </w:r>
      <w:r>
        <w:rPr>
          <w:noProof/>
          <w:lang w:eastAsia="it-IT"/>
        </w:rPr>
        <mc:AlternateContent>
          <mc:Choice Requires="wps">
            <w:drawing>
              <wp:anchor distT="0" distB="0" distL="114300" distR="114300" simplePos="0" relativeHeight="251660288" behindDoc="0" locked="0" layoutInCell="1" allowOverlap="1" wp14:anchorId="457E8530" wp14:editId="16585810">
                <wp:simplePos x="0" y="0"/>
                <wp:positionH relativeFrom="column">
                  <wp:posOffset>152400</wp:posOffset>
                </wp:positionH>
                <wp:positionV relativeFrom="paragraph">
                  <wp:posOffset>4330065</wp:posOffset>
                </wp:positionV>
                <wp:extent cx="995680" cy="277495"/>
                <wp:effectExtent l="0" t="0" r="0" b="0"/>
                <wp:wrapNone/>
                <wp:docPr id="53" name="CasellaDiTesto 42"/>
                <wp:cNvGraphicFramePr/>
                <a:graphic xmlns:a="http://schemas.openxmlformats.org/drawingml/2006/main">
                  <a:graphicData uri="http://schemas.microsoft.com/office/word/2010/wordprocessingShape">
                    <wps:wsp>
                      <wps:cNvSpPr txBox="1"/>
                      <wps:spPr>
                        <a:xfrm>
                          <a:off x="0" y="0"/>
                          <a:ext cx="995680" cy="277495"/>
                        </a:xfrm>
                        <a:prstGeom prst="rect">
                          <a:avLst/>
                        </a:prstGeom>
                        <a:noFill/>
                      </wps:spPr>
                      <wps:txbx>
                        <w:txbxContent>
                          <w:p w14:paraId="34FCD4C9" w14:textId="74DC7075" w:rsidR="00823CC4" w:rsidRPr="00823CC4" w:rsidRDefault="00823CC4" w:rsidP="00823CC4">
                            <w:pPr>
                              <w:pStyle w:val="NormaleWeb"/>
                              <w:spacing w:before="0" w:beforeAutospacing="0" w:after="0" w:afterAutospacing="0"/>
                            </w:pPr>
                            <w:r>
                              <w:rPr>
                                <w:rFonts w:asciiTheme="minorHAnsi" w:hAnsi="Calibri" w:cstheme="minorBidi"/>
                                <w:color w:val="000000" w:themeColor="text1"/>
                                <w:kern w:val="24"/>
                              </w:rPr>
                              <w:t>RLip_Pep</w:t>
                            </w:r>
                          </w:p>
                        </w:txbxContent>
                      </wps:txbx>
                      <wps:bodyPr wrap="square" rtlCol="0">
                        <a:spAutoFit/>
                      </wps:bodyPr>
                    </wps:wsp>
                  </a:graphicData>
                </a:graphic>
              </wp:anchor>
            </w:drawing>
          </mc:Choice>
          <mc:Fallback>
            <w:pict>
              <v:shape w14:anchorId="457E8530" id="_x0000_s1060" type="#_x0000_t202" style="position:absolute;left:0;text-align:left;margin-left:12pt;margin-top:340.95pt;width:78.4pt;height:21.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" filled="f" stroked="f">
                <v:textbox style="mso-fit-shape-to-text:t">
                  <w:txbxContent>
                    <w:p w14:paraId="34FCD4C9" w14:textId="74DC7075" w:rsidR="00823CC4" w:rsidRPr="00823CC4" w:rsidRDefault="00823CC4" w:rsidP="00823CC4">
                      <w:pPr>
                        <w:pStyle w:val="NormaleWeb"/>
                        <w:spacing w:before="0" w:beforeAutospacing="0" w:after="0" w:afterAutospacing="0"/>
                      </w:pPr>
                      <w:proofErr w:type="spellStart"/>
                      <w:r>
                        <w:rPr>
                          <w:rFonts w:asciiTheme="minorHAnsi" w:hAnsi="Calibri" w:cstheme="minorBidi"/>
                          <w:color w:val="000000" w:themeColor="text1"/>
                          <w:kern w:val="24"/>
                        </w:rPr>
                        <w:t>RLip_Pep</w:t>
                      </w:r>
                      <w:proofErr w:type="spellEnd"/>
                    </w:p>
                  </w:txbxContent>
                </v:textbox>
              </v:shape>
            </w:pict>
          </mc:Fallback>
        </mc:AlternateContent>
      </w:r>
      <w:r>
        <w:rPr>
          <w:noProof/>
          <w:lang w:eastAsia="it-IT"/>
        </w:rPr>
        <mc:AlternateContent>
          <mc:Choice Requires="wps">
            <w:drawing>
              <wp:anchor distT="0" distB="0" distL="114300" distR="114300" simplePos="0" relativeHeight="251659264" behindDoc="0" locked="0" layoutInCell="1" allowOverlap="1" wp14:anchorId="589B63AE" wp14:editId="77DB9683">
                <wp:simplePos x="0" y="0"/>
                <wp:positionH relativeFrom="column">
                  <wp:posOffset>2099310</wp:posOffset>
                </wp:positionH>
                <wp:positionV relativeFrom="paragraph">
                  <wp:posOffset>4329430</wp:posOffset>
                </wp:positionV>
                <wp:extent cx="995680" cy="277495"/>
                <wp:effectExtent l="0" t="0" r="0" b="0"/>
                <wp:wrapNone/>
                <wp:docPr id="52" name="CasellaDiTesto 42"/>
                <wp:cNvGraphicFramePr/>
                <a:graphic xmlns:a="http://schemas.openxmlformats.org/drawingml/2006/main">
                  <a:graphicData uri="http://schemas.microsoft.com/office/word/2010/wordprocessingShape">
                    <wps:wsp>
                      <wps:cNvSpPr txBox="1"/>
                      <wps:spPr>
                        <a:xfrm>
                          <a:off x="0" y="0"/>
                          <a:ext cx="995680" cy="277495"/>
                        </a:xfrm>
                        <a:prstGeom prst="rect">
                          <a:avLst/>
                        </a:prstGeom>
                        <a:noFill/>
                      </wps:spPr>
                      <wps:txbx>
                        <w:txbxContent>
                          <w:p w14:paraId="63A5051F" w14:textId="77777777" w:rsidR="00823CC4" w:rsidRPr="00823CC4" w:rsidRDefault="00823CC4" w:rsidP="00823CC4">
                            <w:pPr>
                              <w:pStyle w:val="NormaleWeb"/>
                              <w:spacing w:before="0" w:beforeAutospacing="0" w:after="0" w:afterAutospacing="0"/>
                            </w:pPr>
                            <w:r w:rsidRPr="00823CC4">
                              <w:rPr>
                                <w:rFonts w:asciiTheme="minorHAnsi" w:hAnsi="Calibri" w:cstheme="minorBidi"/>
                                <w:color w:val="000000" w:themeColor="text1"/>
                                <w:kern w:val="24"/>
                              </w:rPr>
                              <w:t>RLIP</w:t>
                            </w:r>
                          </w:p>
                        </w:txbxContent>
                      </wps:txbx>
                      <wps:bodyPr wrap="square" rtlCol="0">
                        <a:spAutoFit/>
                      </wps:bodyPr>
                    </wps:wsp>
                  </a:graphicData>
                </a:graphic>
              </wp:anchor>
            </w:drawing>
          </mc:Choice>
          <mc:Fallback>
            <w:pict>
              <v:shape w14:anchorId="589B63AE" id="_x0000_s1061" type="#_x0000_t202" style="position:absolute;left:0;text-align:left;margin-left:165.3pt;margin-top:340.9pt;width:78.4pt;height:21.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" filled="f" stroked="f">
                <v:textbox style="mso-fit-shape-to-text:t">
                  <w:txbxContent>
                    <w:p w14:paraId="63A5051F" w14:textId="77777777" w:rsidR="00823CC4" w:rsidRPr="00823CC4" w:rsidRDefault="00823CC4" w:rsidP="00823CC4">
                      <w:pPr>
                        <w:pStyle w:val="NormaleWeb"/>
                        <w:spacing w:before="0" w:beforeAutospacing="0" w:after="0" w:afterAutospacing="0"/>
                      </w:pPr>
                      <w:r w:rsidRPr="00823CC4">
                        <w:rPr>
                          <w:rFonts w:asciiTheme="minorHAnsi" w:hAnsi="Calibri" w:cstheme="minorBidi"/>
                          <w:color w:val="000000" w:themeColor="text1"/>
                          <w:kern w:val="24"/>
                        </w:rPr>
                        <w:t>RLIP</w:t>
                      </w:r>
                    </w:p>
                  </w:txbxContent>
                </v:textbox>
              </v:shape>
            </w:pict>
          </mc:Fallback>
        </mc:AlternateContent>
      </w:r>
    </w:p>
    <w:p w14:paraId="6F9151D2" w14:textId="6734E0DE" w:rsidR="00823CC4" w:rsidRDefault="00823CC4" w:rsidP="007B18B6">
      <w:pPr>
        <w:jc w:val="both"/>
        <w:rPr>
          <w:rFonts w:ascii="Times New Roman" w:hAnsi="Times New Roman" w:cs="Times New Roman"/>
          <w:b/>
          <w:lang w:val="en-GB"/>
        </w:rPr>
      </w:pPr>
    </w:p>
    <w:p w14:paraId="66AA7AB5" w14:textId="3E2A15C1" w:rsidR="007B18B6" w:rsidRPr="00823CC4" w:rsidRDefault="007B18B6" w:rsidP="007B18B6">
      <w:pPr>
        <w:jc w:val="both"/>
        <w:rPr>
          <w:rFonts w:ascii="Times New Roman" w:hAnsi="Times New Roman" w:cs="Times New Roman"/>
          <w:lang w:val="en-GB"/>
        </w:rPr>
      </w:pPr>
      <w:r w:rsidRPr="00823CC4">
        <w:rPr>
          <w:rFonts w:ascii="Times New Roman" w:hAnsi="Times New Roman" w:cs="Times New Roman"/>
          <w:b/>
          <w:lang w:val="en-GB"/>
        </w:rPr>
        <w:t>Fig</w:t>
      </w:r>
      <w:r w:rsidR="00823CC4" w:rsidRPr="00823CC4">
        <w:rPr>
          <w:rFonts w:ascii="Times New Roman" w:hAnsi="Times New Roman" w:cs="Times New Roman"/>
          <w:b/>
          <w:lang w:val="en-GB"/>
        </w:rPr>
        <w:t xml:space="preserve">ure </w:t>
      </w:r>
      <w:r w:rsidRPr="00823CC4">
        <w:rPr>
          <w:rFonts w:ascii="Times New Roman" w:hAnsi="Times New Roman" w:cs="Times New Roman"/>
          <w:b/>
          <w:lang w:val="en-GB"/>
        </w:rPr>
        <w:t>5</w:t>
      </w:r>
      <w:r w:rsidRPr="00823CC4">
        <w:rPr>
          <w:rFonts w:ascii="Times New Roman" w:hAnsi="Times New Roman" w:cs="Times New Roman"/>
          <w:lang w:val="en-GB"/>
        </w:rPr>
        <w:t xml:space="preserve"> Confocal analysis on tumor tissue resected from </w:t>
      </w:r>
      <w:r w:rsidRPr="00823CC4">
        <w:rPr>
          <w:rFonts w:ascii="Times New Roman" w:hAnsi="Times New Roman" w:cs="Times New Roman"/>
          <w:lang w:val="en-US"/>
        </w:rPr>
        <w:t>breast cancer Balb/c murine models</w:t>
      </w:r>
      <w:r w:rsidRPr="00823CC4">
        <w:rPr>
          <w:rFonts w:ascii="Times New Roman" w:hAnsi="Times New Roman" w:cs="Times New Roman"/>
          <w:lang w:val="en-GB"/>
        </w:rPr>
        <w:t xml:space="preserve">. Representative confocal microscopy images of tumor slices, prepared and mounted 8 hours after intravenously administration of RLip_Pep and RLIP. Rhodamine corresponds to the red signal. A) Cytoskeleton and nuclei were stained with phalloidin-FITC (green) and DAPI (blue), respectively; B) Macrophage </w:t>
      </w:r>
      <w:r w:rsidRPr="00823CC4">
        <w:rPr>
          <w:rFonts w:ascii="Times New Roman" w:hAnsi="Times New Roman" w:cs="Times New Roman"/>
          <w:color w:val="000000" w:themeColor="text1"/>
          <w:lang w:val="en-GB"/>
        </w:rPr>
        <w:t>cells and nuclei were marked with antibody F4/80 (green) and DAPI (blue), respectively (n = 2, biological replicates).</w:t>
      </w:r>
    </w:p>
    <w:p w14:paraId="518E99AE" w14:textId="77777777" w:rsidR="007B18B6" w:rsidRPr="00823CC4" w:rsidRDefault="007B18B6" w:rsidP="00362866">
      <w:pPr>
        <w:spacing w:line="360" w:lineRule="auto"/>
        <w:jc w:val="both"/>
        <w:rPr>
          <w:rFonts w:ascii="Times New Roman" w:hAnsi="Times New Roman" w:cs="Times New Roman"/>
          <w:szCs w:val="22"/>
          <w:lang w:val="en-US"/>
        </w:rPr>
      </w:pPr>
    </w:p>
    <w:p w14:paraId="40C08609" w14:textId="6343F8ED" w:rsidR="00BA4B23" w:rsidRPr="000E7F16" w:rsidRDefault="00EB25BC" w:rsidP="00362866">
      <w:pPr>
        <w:spacing w:line="360" w:lineRule="auto"/>
        <w:jc w:val="both"/>
        <w:rPr>
          <w:rFonts w:ascii="Times New Roman" w:hAnsi="Times New Roman"/>
          <w:szCs w:val="22"/>
          <w:lang w:val="en-US"/>
        </w:rPr>
      </w:pPr>
      <w:r w:rsidRPr="000E7F16">
        <w:rPr>
          <w:rFonts w:ascii="Times New Roman" w:hAnsi="Times New Roman"/>
          <w:szCs w:val="22"/>
          <w:lang w:val="en-US"/>
        </w:rPr>
        <w:t>In fact</w:t>
      </w:r>
      <w:r w:rsidR="00F87D5B">
        <w:rPr>
          <w:rFonts w:ascii="Times New Roman" w:hAnsi="Times New Roman"/>
          <w:szCs w:val="22"/>
          <w:lang w:val="en-US"/>
        </w:rPr>
        <w:t>,</w:t>
      </w:r>
      <w:r w:rsidRPr="000E7F16">
        <w:rPr>
          <w:rFonts w:ascii="Times New Roman" w:hAnsi="Times New Roman"/>
          <w:szCs w:val="22"/>
          <w:lang w:val="en-US"/>
        </w:rPr>
        <w:t xml:space="preserve"> </w:t>
      </w:r>
      <w:r w:rsidR="00BA4B23" w:rsidRPr="000E7F16">
        <w:rPr>
          <w:rFonts w:ascii="Times New Roman" w:hAnsi="Times New Roman"/>
          <w:szCs w:val="22"/>
          <w:lang w:val="en-US"/>
        </w:rPr>
        <w:t>the distribution of the rhodamine B signal show</w:t>
      </w:r>
      <w:r w:rsidRPr="000E7F16">
        <w:rPr>
          <w:rFonts w:ascii="Times New Roman" w:hAnsi="Times New Roman"/>
          <w:szCs w:val="22"/>
          <w:lang w:val="en-US"/>
        </w:rPr>
        <w:t>ed</w:t>
      </w:r>
      <w:r w:rsidR="00BA4B23" w:rsidRPr="000E7F16">
        <w:rPr>
          <w:rFonts w:ascii="Times New Roman" w:hAnsi="Times New Roman"/>
          <w:szCs w:val="22"/>
          <w:lang w:val="en-US"/>
        </w:rPr>
        <w:t xml:space="preserve"> </w:t>
      </w:r>
      <w:r w:rsidR="004F2200" w:rsidRPr="000E7F16">
        <w:rPr>
          <w:rFonts w:ascii="Times New Roman" w:hAnsi="Times New Roman"/>
          <w:szCs w:val="22"/>
          <w:lang w:val="en-US"/>
        </w:rPr>
        <w:t xml:space="preserve">clear </w:t>
      </w:r>
      <w:r w:rsidR="00BA4B23" w:rsidRPr="000E7F16">
        <w:rPr>
          <w:rFonts w:ascii="Times New Roman" w:hAnsi="Times New Roman"/>
          <w:szCs w:val="22"/>
          <w:lang w:val="en-US"/>
        </w:rPr>
        <w:t xml:space="preserve">differences between the </w:t>
      </w:r>
      <w:r w:rsidR="0044303E" w:rsidRPr="000E7F16">
        <w:rPr>
          <w:rFonts w:ascii="Times New Roman" w:hAnsi="Times New Roman"/>
          <w:szCs w:val="22"/>
          <w:lang w:val="en-US"/>
        </w:rPr>
        <w:t>three</w:t>
      </w:r>
      <w:r w:rsidR="00BA4B23" w:rsidRPr="000E7F16">
        <w:rPr>
          <w:rFonts w:ascii="Times New Roman" w:hAnsi="Times New Roman"/>
          <w:szCs w:val="22"/>
          <w:lang w:val="en-US"/>
        </w:rPr>
        <w:t xml:space="preserve"> groups of mice</w:t>
      </w:r>
      <w:r w:rsidR="004F2200" w:rsidRPr="000E7F16">
        <w:rPr>
          <w:rFonts w:ascii="Times New Roman" w:hAnsi="Times New Roman"/>
          <w:szCs w:val="22"/>
          <w:lang w:val="en-US"/>
        </w:rPr>
        <w:t>, namely</w:t>
      </w:r>
      <w:r w:rsidR="00BA4B23" w:rsidRPr="000E7F16">
        <w:rPr>
          <w:rFonts w:ascii="Times New Roman" w:hAnsi="Times New Roman"/>
          <w:szCs w:val="22"/>
          <w:lang w:val="en-US"/>
        </w:rPr>
        <w:t xml:space="preserve"> in the form of spots </w:t>
      </w:r>
      <w:r w:rsidR="004D053F" w:rsidRPr="000E7F16">
        <w:rPr>
          <w:rFonts w:ascii="Times New Roman" w:hAnsi="Times New Roman"/>
          <w:szCs w:val="22"/>
          <w:lang w:val="en-US"/>
        </w:rPr>
        <w:t>for</w:t>
      </w:r>
      <w:r w:rsidR="0044303E" w:rsidRPr="000E7F16">
        <w:rPr>
          <w:rFonts w:ascii="Times New Roman" w:hAnsi="Times New Roman"/>
          <w:szCs w:val="22"/>
          <w:lang w:val="en-US"/>
        </w:rPr>
        <w:t xml:space="preserve"> </w:t>
      </w:r>
      <w:r w:rsidR="00BA4B23" w:rsidRPr="000E7F16">
        <w:rPr>
          <w:rFonts w:ascii="Times New Roman" w:hAnsi="Times New Roman"/>
          <w:szCs w:val="22"/>
          <w:lang w:val="en-US"/>
        </w:rPr>
        <w:t>R</w:t>
      </w:r>
      <w:r w:rsidR="00430266">
        <w:rPr>
          <w:rFonts w:ascii="Times New Roman" w:hAnsi="Times New Roman"/>
          <w:szCs w:val="22"/>
          <w:lang w:val="en-US"/>
        </w:rPr>
        <w:t>LIP</w:t>
      </w:r>
      <w:r w:rsidR="00BA4B23" w:rsidRPr="000E7F16">
        <w:rPr>
          <w:rFonts w:ascii="Times New Roman" w:hAnsi="Times New Roman"/>
          <w:szCs w:val="22"/>
          <w:lang w:val="en-US"/>
        </w:rPr>
        <w:t xml:space="preserve"> </w:t>
      </w:r>
      <w:r w:rsidR="0044303E" w:rsidRPr="000E7F16">
        <w:rPr>
          <w:rFonts w:ascii="Times New Roman" w:hAnsi="Times New Roman"/>
          <w:szCs w:val="22"/>
          <w:lang w:val="en-US"/>
        </w:rPr>
        <w:t xml:space="preserve">cases </w:t>
      </w:r>
      <w:r w:rsidR="00BA4B23" w:rsidRPr="000E7F16">
        <w:rPr>
          <w:rFonts w:ascii="Times New Roman" w:hAnsi="Times New Roman"/>
          <w:szCs w:val="22"/>
          <w:lang w:val="en-US"/>
        </w:rPr>
        <w:t>and both spots and di</w:t>
      </w:r>
      <w:r w:rsidR="0044303E" w:rsidRPr="000E7F16">
        <w:rPr>
          <w:rFonts w:ascii="Times New Roman" w:hAnsi="Times New Roman"/>
          <w:szCs w:val="22"/>
          <w:lang w:val="en-US"/>
        </w:rPr>
        <w:t xml:space="preserve">ffuse </w:t>
      </w:r>
      <w:r w:rsidR="004F2200" w:rsidRPr="000E7F16">
        <w:rPr>
          <w:rFonts w:ascii="Times New Roman" w:hAnsi="Times New Roman"/>
          <w:szCs w:val="22"/>
          <w:lang w:val="en-US"/>
        </w:rPr>
        <w:t xml:space="preserve">fluorescence </w:t>
      </w:r>
      <w:r w:rsidR="0044303E" w:rsidRPr="000E7F16">
        <w:rPr>
          <w:rFonts w:ascii="Times New Roman" w:hAnsi="Times New Roman"/>
          <w:szCs w:val="22"/>
          <w:lang w:val="en-US"/>
        </w:rPr>
        <w:t>for RLip_Pep</w:t>
      </w:r>
      <w:r w:rsidR="00F87D5B">
        <w:rPr>
          <w:rFonts w:ascii="Times New Roman" w:hAnsi="Times New Roman"/>
          <w:szCs w:val="22"/>
          <w:lang w:val="en-US"/>
        </w:rPr>
        <w:t xml:space="preserve"> (Figure 5A)</w:t>
      </w:r>
      <w:r w:rsidR="00BA4B23" w:rsidRPr="000E7F16">
        <w:rPr>
          <w:rFonts w:ascii="Times New Roman" w:hAnsi="Times New Roman"/>
          <w:szCs w:val="22"/>
          <w:lang w:val="en-US"/>
        </w:rPr>
        <w:t xml:space="preserve">. This supports the </w:t>
      </w:r>
      <w:r w:rsidR="004F2200" w:rsidRPr="000E7F16">
        <w:rPr>
          <w:rFonts w:ascii="Times New Roman" w:hAnsi="Times New Roman"/>
          <w:szCs w:val="22"/>
          <w:lang w:val="en-US"/>
        </w:rPr>
        <w:t>view</w:t>
      </w:r>
      <w:r w:rsidR="00DE6563" w:rsidRPr="000E7F16">
        <w:rPr>
          <w:rFonts w:ascii="Times New Roman" w:hAnsi="Times New Roman"/>
          <w:szCs w:val="22"/>
          <w:lang w:val="en-US"/>
        </w:rPr>
        <w:t xml:space="preserve"> that the percentage difference in Gd amount among the mice cohorts (as measured by ICP) is much lower than that observed in MRI signal enhancement</w:t>
      </w:r>
      <w:r w:rsidR="00BA4B23" w:rsidRPr="000E7F16">
        <w:rPr>
          <w:rFonts w:ascii="Times New Roman" w:hAnsi="Times New Roman"/>
          <w:szCs w:val="22"/>
          <w:lang w:val="en-US"/>
        </w:rPr>
        <w:t xml:space="preserve">. </w:t>
      </w:r>
      <w:r w:rsidR="00DE6563" w:rsidRPr="000E7F16">
        <w:rPr>
          <w:rFonts w:ascii="Times New Roman" w:hAnsi="Times New Roman"/>
          <w:szCs w:val="22"/>
          <w:lang w:val="en-US"/>
        </w:rPr>
        <w:t>T</w:t>
      </w:r>
      <w:r w:rsidR="00BA4B23" w:rsidRPr="000E7F16">
        <w:rPr>
          <w:rFonts w:ascii="Times New Roman" w:hAnsi="Times New Roman"/>
          <w:szCs w:val="22"/>
          <w:lang w:val="en-US"/>
        </w:rPr>
        <w:t xml:space="preserve">he increase in MRI signal is only partially due to the accumulation of Gd in the </w:t>
      </w:r>
      <w:r w:rsidR="004F2200" w:rsidRPr="000E7F16">
        <w:rPr>
          <w:rFonts w:ascii="Times New Roman" w:hAnsi="Times New Roman"/>
          <w:szCs w:val="22"/>
          <w:lang w:val="en-US"/>
        </w:rPr>
        <w:t>endosomes</w:t>
      </w:r>
      <w:r w:rsidR="00DE6563" w:rsidRPr="000E7F16">
        <w:rPr>
          <w:rFonts w:ascii="Times New Roman" w:hAnsi="Times New Roman"/>
          <w:szCs w:val="22"/>
          <w:lang w:val="en-US"/>
        </w:rPr>
        <w:t xml:space="preserve">, being the major responsible for the observed MRI SE the GdHPDO3A </w:t>
      </w:r>
      <w:r w:rsidR="004F2200" w:rsidRPr="000E7F16">
        <w:rPr>
          <w:rFonts w:ascii="Times New Roman" w:hAnsi="Times New Roman"/>
          <w:szCs w:val="22"/>
          <w:lang w:val="en-US"/>
        </w:rPr>
        <w:t>“</w:t>
      </w:r>
      <w:r w:rsidR="00DE6563" w:rsidRPr="000E7F16">
        <w:rPr>
          <w:rFonts w:ascii="Times New Roman" w:hAnsi="Times New Roman"/>
          <w:szCs w:val="22"/>
          <w:lang w:val="en-US"/>
        </w:rPr>
        <w:t>dequenching</w:t>
      </w:r>
      <w:r w:rsidR="004F2200" w:rsidRPr="000E7F16">
        <w:rPr>
          <w:rFonts w:ascii="Times New Roman" w:hAnsi="Times New Roman"/>
          <w:szCs w:val="22"/>
          <w:lang w:val="en-US"/>
        </w:rPr>
        <w:t>”</w:t>
      </w:r>
      <w:r w:rsidR="00DE6563" w:rsidRPr="000E7F16">
        <w:rPr>
          <w:rFonts w:ascii="Times New Roman" w:hAnsi="Times New Roman"/>
          <w:szCs w:val="22"/>
          <w:lang w:val="en-US"/>
        </w:rPr>
        <w:t xml:space="preserve"> effect</w:t>
      </w:r>
      <w:r w:rsidR="004F2200" w:rsidRPr="000E7F16">
        <w:rPr>
          <w:rFonts w:ascii="Times New Roman" w:hAnsi="Times New Roman"/>
          <w:szCs w:val="22"/>
          <w:lang w:val="en-US"/>
        </w:rPr>
        <w:t xml:space="preserve"> that takes place in the cytoplasm</w:t>
      </w:r>
      <w:r w:rsidR="00DE6563" w:rsidRPr="000E7F16">
        <w:rPr>
          <w:rFonts w:ascii="Times New Roman" w:hAnsi="Times New Roman"/>
          <w:szCs w:val="22"/>
          <w:lang w:val="en-US"/>
        </w:rPr>
        <w:t xml:space="preserve">. </w:t>
      </w:r>
    </w:p>
    <w:p w14:paraId="7D745731" w14:textId="5F535B2C" w:rsidR="000D7DBA" w:rsidRPr="000E7F16" w:rsidRDefault="004F2200" w:rsidP="00AB0D9F">
      <w:pPr>
        <w:pStyle w:val="Nessunaspaziatura"/>
        <w:rPr>
          <w:lang w:val="en-GB"/>
        </w:rPr>
      </w:pPr>
      <w:r w:rsidRPr="000E7F16">
        <w:rPr>
          <w:lang w:val="en-GB"/>
        </w:rPr>
        <w:t>Next</w:t>
      </w:r>
      <w:r w:rsidR="00AB0D9F" w:rsidRPr="000E7F16">
        <w:rPr>
          <w:lang w:val="en-GB"/>
        </w:rPr>
        <w:t xml:space="preserve">, slices of the same tissues were stained with Dapi and </w:t>
      </w:r>
      <w:r w:rsidR="00FB2C96" w:rsidRPr="00FB2C96">
        <w:rPr>
          <w:lang w:val="en-GB"/>
        </w:rPr>
        <w:t xml:space="preserve">anti-F4/80 antibodies to label cell nuclei and tissue macrophages, respectively. </w:t>
      </w:r>
      <w:r w:rsidR="00AB0D9F" w:rsidRPr="000E7F16">
        <w:rPr>
          <w:lang w:val="en-GB"/>
        </w:rPr>
        <w:t>Figure</w:t>
      </w:r>
      <w:r w:rsidR="00997087" w:rsidRPr="000E7F16">
        <w:rPr>
          <w:lang w:val="en-GB"/>
        </w:rPr>
        <w:t xml:space="preserve"> </w:t>
      </w:r>
      <w:r w:rsidR="00F87D5B">
        <w:rPr>
          <w:lang w:val="en-GB"/>
        </w:rPr>
        <w:t>5B</w:t>
      </w:r>
      <w:r w:rsidR="00AB0D9F" w:rsidRPr="000E7F16">
        <w:rPr>
          <w:lang w:val="en-GB"/>
        </w:rPr>
        <w:t xml:space="preserve"> clearly shows how the Rhodamine signal is concentrated</w:t>
      </w:r>
      <w:r w:rsidR="00FB2C96">
        <w:rPr>
          <w:lang w:val="en-GB"/>
        </w:rPr>
        <w:t>,</w:t>
      </w:r>
      <w:r w:rsidR="00AB0D9F" w:rsidRPr="000E7F16">
        <w:rPr>
          <w:lang w:val="en-GB"/>
        </w:rPr>
        <w:t xml:space="preserve"> in the case of RLIP</w:t>
      </w:r>
      <w:r w:rsidR="00FB2C96">
        <w:rPr>
          <w:lang w:val="en-GB"/>
        </w:rPr>
        <w:t>,</w:t>
      </w:r>
      <w:r w:rsidR="00AB0D9F" w:rsidRPr="000E7F16">
        <w:rPr>
          <w:lang w:val="en-GB"/>
        </w:rPr>
        <w:t xml:space="preserve"> almost exclusively in the macrophage cells, confirming non-</w:t>
      </w:r>
      <w:r w:rsidR="00AB0D9F" w:rsidRPr="000E7F16">
        <w:rPr>
          <w:lang w:val="en-GB"/>
        </w:rPr>
        <w:lastRenderedPageBreak/>
        <w:t xml:space="preserve">specific liposome transport within the cells. In contrast, in the case of incubation with </w:t>
      </w:r>
      <w:r w:rsidR="00997087" w:rsidRPr="000E7F16">
        <w:rPr>
          <w:lang w:val="en-GB"/>
        </w:rPr>
        <w:t>R</w:t>
      </w:r>
      <w:r w:rsidR="00AB0D9F" w:rsidRPr="000E7F16">
        <w:rPr>
          <w:lang w:val="en-GB"/>
        </w:rPr>
        <w:t xml:space="preserve">Lip_Pep, </w:t>
      </w:r>
      <w:r w:rsidR="00BF0E7C" w:rsidRPr="000E7F16">
        <w:rPr>
          <w:lang w:val="en-GB"/>
        </w:rPr>
        <w:t xml:space="preserve">the contrast agent, </w:t>
      </w:r>
      <w:r w:rsidR="00AB0D9F" w:rsidRPr="000E7F16">
        <w:rPr>
          <w:lang w:val="en-GB"/>
        </w:rPr>
        <w:t>in addition to being captured by macrophages, accumulate</w:t>
      </w:r>
      <w:r w:rsidR="00FB2C96">
        <w:rPr>
          <w:lang w:val="en-GB"/>
        </w:rPr>
        <w:t>d</w:t>
      </w:r>
      <w:r w:rsidR="00AB0D9F" w:rsidRPr="000E7F16">
        <w:rPr>
          <w:lang w:val="en-GB"/>
        </w:rPr>
        <w:t xml:space="preserve"> within the </w:t>
      </w:r>
      <w:r w:rsidR="00430266">
        <w:rPr>
          <w:lang w:val="en-GB"/>
        </w:rPr>
        <w:t>tumor</w:t>
      </w:r>
      <w:r w:rsidR="00AB0D9F" w:rsidRPr="000E7F16">
        <w:rPr>
          <w:lang w:val="en-GB"/>
        </w:rPr>
        <w:t xml:space="preserve"> cells, </w:t>
      </w:r>
      <w:r w:rsidRPr="000E7F16">
        <w:rPr>
          <w:lang w:val="en-GB"/>
        </w:rPr>
        <w:t>likely</w:t>
      </w:r>
      <w:r w:rsidR="00AB0D9F" w:rsidRPr="000E7F16">
        <w:rPr>
          <w:lang w:val="en-GB"/>
        </w:rPr>
        <w:t xml:space="preserve"> due to the specific recognition of CAIX</w:t>
      </w:r>
      <w:r w:rsidR="000D7DBA" w:rsidRPr="000E7F16">
        <w:rPr>
          <w:lang w:val="en-GB"/>
        </w:rPr>
        <w:t xml:space="preserve"> tha</w:t>
      </w:r>
      <w:r w:rsidR="005D6BC9" w:rsidRPr="000E7F16">
        <w:rPr>
          <w:lang w:val="en-GB"/>
        </w:rPr>
        <w:t>t promotes RME inte</w:t>
      </w:r>
      <w:r w:rsidR="00777F1F" w:rsidRPr="000E7F16">
        <w:rPr>
          <w:lang w:val="en-GB"/>
        </w:rPr>
        <w:t>rnalization</w:t>
      </w:r>
      <w:r w:rsidR="00777F1F" w:rsidRPr="000E7F16">
        <w:rPr>
          <w:lang w:val="en-GB"/>
        </w:rPr>
        <w:fldChar w:fldCharType="begin"/>
      </w:r>
      <w:r w:rsidR="00D039C6">
        <w:rPr>
          <w:lang w:val="en-GB"/>
        </w:rPr>
        <w:instrText xml:space="preserve"> ADDIN ZOTERO_ITEM CSL_CITATION {"citationID":"UYqq8Y81","properties":{"formattedCitation":"[40]","plainCitation":"[40]","noteIndex":0},"citationItems":[{"id":20,"uris":["http://zotero.org/users/15032150/items/X9YBXDI5"],"itemData":{"id":20,"type":"article-journal","abstract":"Background: Hypoxia in the tumor microenvironment (TME) is often the main factor in the cancer progression. Moreover, low levels of oxygen in tumor tissue may signal that the first- or second-line therapy will not be successful. This knowledge triggers the inevitable search for different kinds of treatment that will successfully cure aggressive tumors. Due to its exclusive expression on cancer cells, carbonic anhydrase IX belongs to the group of the most precise targets in hypoxic tumors. CA IX possesses several exceptional qualities that predetermine its crucial role in targeted therapy. Its expression on the cell membrane makes it an easily accessible target, while its absence in healthy corresponding tissues makes the treatment practically harmless. The presence of CA IX in solid tumors causes an acidic environment that may lead to the failure of standard therapy. Methods: Parental mouse hybridomas (IV/18 and VII/20) were humanized to antibodies which were subsequently named CA9hu-1 and CA9hu-2. From each hybridoma, we obtained 25 clones. Each clone was tested for antibodydependent cellular cytotoxicity (ADCC) and complement-dependent cytotoxicity (CDC) activity, affinity, extracellular pH measurement, multicellular aggregation analysis, and real-time monitoring of invasion with the xCELLigence system. Results: Based on the results from in vivo experiments, we have selected mouse monoclonal antibodies VII/20 and IV/18. The first one is directed at the conformational epitope of the catalytic domain, internalizes after binding to the antigen, and halts tumor growth while blocking extracellular acidification. The second targets the sequential epitope of the proteo-glycan domain, does not internalize, and is able to block the attachment of cancer cells to the matrix preventing metastasis formation. In vitro experiments prove that humanized versions of the parental murine antibodies, CA9hu-1 and CA9hu-2, have preserved these characteristics. They can reverse the failure of standard therapy as a result of an acidic environment by modulating the TME, and both are able to induce an immune response and have high affinity, as well as ADCC and CDC activity.","container-title":"Cancer &amp; Metabolism","DOI":"10.1186/s40170-022-00279-8","ISSN":"2049-3002","issue":"1","journalAbbreviation":"Cancer Metab","language":"en","page":"3","source":"DOI.org (Crossref)","title":"Novel humanized monoclonal antibodies for targeting hypoxic human tumors via two distinct extracellular domains of carbonic anhydrase IX","volume":"10","author":[{"family":"Zatovicova","given":"Miriam"},{"family":"Kajanova","given":"Ivana"},{"family":"Barathova","given":"Monika"},{"family":"Takacova","given":"Martina"},{"family":"Labudova","given":"Martina"},{"family":"Csaderova","given":"Lucia"},{"family":"Jelenska","given":"Lenka"},{"family":"Svastova","given":"Eliska"},{"family":"Pastorekova","given":"Silvia"},{"family":"Harris","given":"Adrian L."},{"family":"Pastorek","given":"Jaromir"}],"issued":{"date-parts":[["2022",12]]}}}],"schema":"https://github.com/citation-style-language/schema/raw/master/csl-citation.json"} </w:instrText>
      </w:r>
      <w:r w:rsidR="00777F1F" w:rsidRPr="000E7F16">
        <w:rPr>
          <w:lang w:val="en-GB"/>
        </w:rPr>
        <w:fldChar w:fldCharType="separate"/>
      </w:r>
      <w:r w:rsidR="00D039C6" w:rsidRPr="006135F9">
        <w:rPr>
          <w:rFonts w:cs="Times New Roman"/>
          <w:lang w:val="en-GB"/>
        </w:rPr>
        <w:t>[40]</w:t>
      </w:r>
      <w:r w:rsidR="00777F1F" w:rsidRPr="000E7F16">
        <w:rPr>
          <w:lang w:val="en-GB"/>
        </w:rPr>
        <w:fldChar w:fldCharType="end"/>
      </w:r>
      <w:r w:rsidR="00777F1F" w:rsidRPr="000E7F16">
        <w:rPr>
          <w:lang w:val="en-GB"/>
        </w:rPr>
        <w:t>.</w:t>
      </w:r>
      <w:r w:rsidR="00377020" w:rsidRPr="000E7F16">
        <w:rPr>
          <w:lang w:val="en-GB"/>
        </w:rPr>
        <w:fldChar w:fldCharType="begin"/>
      </w:r>
      <w:r w:rsidR="00377020" w:rsidRPr="000E7F16">
        <w:rPr>
          <w:lang w:val="en-GB"/>
        </w:rPr>
        <w:instrText xml:space="preserve"> ADDIN ZOTERO_TEMP </w:instrText>
      </w:r>
      <w:r w:rsidR="00377020" w:rsidRPr="000E7F16">
        <w:rPr>
          <w:lang w:val="en-GB"/>
        </w:rPr>
        <w:fldChar w:fldCharType="end"/>
      </w:r>
    </w:p>
    <w:p w14:paraId="7DCE80FC" w14:textId="39BEC3B4" w:rsidR="00941969" w:rsidRPr="000E7F16" w:rsidRDefault="00941969" w:rsidP="00941969">
      <w:pPr>
        <w:pStyle w:val="Nessunaspaziatura"/>
        <w:rPr>
          <w:lang w:val="en-GB"/>
        </w:rPr>
      </w:pPr>
      <w:r w:rsidRPr="000E7F16">
        <w:rPr>
          <w:lang w:val="en-GB"/>
        </w:rPr>
        <w:t xml:space="preserve">Several studies have demonstrated a significantly more efficient release of cargo from endosomal vesicles in cases where liposomes are internalized through Receptor Mediated Endocytosis (RME), especially when </w:t>
      </w:r>
      <w:r w:rsidR="00361A07" w:rsidRPr="000E7F16">
        <w:rPr>
          <w:lang w:val="en-GB"/>
        </w:rPr>
        <w:t>the nanoparticles bear</w:t>
      </w:r>
      <w:r w:rsidRPr="000E7F16">
        <w:rPr>
          <w:lang w:val="en-GB"/>
        </w:rPr>
        <w:t xml:space="preserve"> a targeting peptide </w:t>
      </w:r>
      <w:r w:rsidR="006711FA" w:rsidRPr="000E7F16">
        <w:rPr>
          <w:lang w:val="en-GB"/>
        </w:rPr>
        <w:fldChar w:fldCharType="begin"/>
      </w:r>
      <w:r w:rsidR="00D039C6">
        <w:rPr>
          <w:lang w:val="en-GB"/>
        </w:rPr>
        <w:instrText xml:space="preserve"> ADDIN ZOTERO_ITEM CSL_CITATION {"citationID":"YKmTc7AH","properties":{"formattedCitation":"[41]","plainCitation":"[41]","noteIndex":0},"citationItems":[{"id":37,"uris":["http://zotero.org/users/15032150/items/6FZLPSDH"],"itemData":{"id":37,"type":"article-journal","abstract":"Nano-drug delivery systems have opened new pathways for tumor treatment by overcoming some of the limitations of conventional drugs, such as physiological degradation, short half-life, and rapid release. Liposomes are promising nanocarrier systems due to their biocompatibility, low toxicity, and high inclusivity, as well as their enhanced drug bioavailability. Various strategies for active targeting of liposomal formulations have been investigated to achieve the highest drug efficacy. This review aims to summarize current developments in novel liposomal formulations, particularly ligand-targeted liposomes (such as folate, transferrin, hyaluronic acid, antibodies, aptamer, and peptide, etc.) used for the therapy of various cancers and provide an insight on the challenges and future of liposomes for scientists and pharmaceutical companies.","container-title":"Journal of Liposome Research","DOI":"10.1080/08982104.2023.2268710","ISSN":"1532-2394","issue":"2","journalAbbreviation":"J Liposome Res","language":"eng","note":"PMID: 37814217","page":"316-334","source":"PubMed","title":"Recent advances in liposome-based targeted cancer therapy","volume":"34","author":[{"family":"Fidan","given":"Yeliz"},{"family":"Muçaj","given":"Stela"},{"family":"Timur","given":"Selin Seda"},{"family":"Gürsoy","given":"R. Neslihan"}],"issued":{"date-parts":[["2024",6]]}}}],"schema":"https://github.com/citation-style-language/schema/raw/master/csl-citation.json"} </w:instrText>
      </w:r>
      <w:r w:rsidR="006711FA" w:rsidRPr="000E7F16">
        <w:rPr>
          <w:lang w:val="en-GB"/>
        </w:rPr>
        <w:fldChar w:fldCharType="separate"/>
      </w:r>
      <w:r w:rsidR="00D039C6" w:rsidRPr="00D039C6">
        <w:rPr>
          <w:rFonts w:cs="Times New Roman"/>
          <w:lang w:val="en-GB"/>
        </w:rPr>
        <w:t>[41]</w:t>
      </w:r>
      <w:r w:rsidR="006711FA" w:rsidRPr="000E7F16">
        <w:rPr>
          <w:lang w:val="en-GB"/>
        </w:rPr>
        <w:fldChar w:fldCharType="end"/>
      </w:r>
      <w:r w:rsidR="006711FA" w:rsidRPr="000E7F16">
        <w:rPr>
          <w:lang w:val="en-GB"/>
        </w:rPr>
        <w:fldChar w:fldCharType="begin"/>
      </w:r>
      <w:r w:rsidR="00D039C6">
        <w:rPr>
          <w:lang w:val="en-GB"/>
        </w:rPr>
        <w:instrText xml:space="preserve"> ADDIN ZOTERO_ITEM CSL_CITATION {"citationID":"RnfExvmA","properties":{"formattedCitation":"[42]","plainCitation":"[42]","noteIndex":0},"citationItems":[{"id":36,"uris":["http://zotero.org/users/15032150/items/PY3GDP2D"],"itemData":{"id":36,"type":"article-journal","abstract":"Immunotherapy, along with chemotherapy, targeted delivery, radiation and surgery has become one of the most common cancer treatments. The aim of cancer immunology is to use the bodys immune system to combat tumors and develop a robust antitumor immune response. In the last few years, immune checkpoint inhibitors and chimeric antigen receptor-modiﬁed T cells have made substantial advancements in cancer immunotherapy. By boosting cell type-speciﬁc delivery and immunological responses, nanocarriers like liposomes have the ability to enhance greater immune responses. The efﬁcacy of anti-tumor therapeutics is being signiﬁcantly improved as liposomes can assist in resolving a number of issues that can arise from a variety of cancer immunotherapies. Since, liposomes can be loaded with both hydrophilic and hydrophobic drugs and protect the immunotherapeutic agents loaded inside the core, they offer signiﬁcant advantages over other nano delivery systems. The use of liposomes for accurate and timely delivery of immunotherapies to particular targeted neoplasms, with little or no injury to healthy cells, maximizes immunotherapy efﬁcacy. Liposomes are also suitable vehicles for delivering medications simultaneously with other therapies such as chemotherapy, radiation, and phototherapy. Liposomal nanoparticles will be introduced and used as an objective immunotherapy delivery system for great precision, making them a viable cancer treatment approach.With an emphasis on dendritic cells, T cells, tumor and natural killer cells, and macrophages; outline of many forms of immune-therapies in oncology and cutting-edge advances in liposomal nanovesicles for cancer immunotherapy are covered in this review.","container-title":"Saudi Pharmaceutical Journal","DOI":"10.1016/j.jsps.2022.12.008","ISSN":"13190164","issue":"2","journalAbbreviation":"Saudi Pharmaceutical Journal","language":"en","page":"279-294","source":"DOI.org (Crossref)","title":"Recent advances in the liposomal nanovesicles based immunotherapy in the treatment of cancer: A review","title-short":"Recent advances in the liposomal nanovesicles based immunotherapy in the treatment of cancer","volume":"31","author":[{"family":"Alhamhoom","given":"Yahya"},{"family":"Kakinani","given":"Greeshma"},{"family":"Rahamathulla","given":"Mohamed"},{"family":"Ali M. Osmani","given":"Riyaz"},{"family":"Hani","given":"Umme"},{"family":"Yoonus Thajudeen","given":"Kamal"},{"family":"Kiran Raj","given":"G."},{"family":"Gowda","given":"Devegowda V."}],"issued":{"date-parts":[["2023",2]]}}}],"schema":"https://github.com/citation-style-language/schema/raw/master/csl-citation.json"} </w:instrText>
      </w:r>
      <w:r w:rsidR="006711FA" w:rsidRPr="000E7F16">
        <w:rPr>
          <w:lang w:val="en-GB"/>
        </w:rPr>
        <w:fldChar w:fldCharType="separate"/>
      </w:r>
      <w:r w:rsidR="00D039C6" w:rsidRPr="006135F9">
        <w:rPr>
          <w:rFonts w:cs="Times New Roman"/>
          <w:lang w:val="en-GB"/>
        </w:rPr>
        <w:t>[42]</w:t>
      </w:r>
      <w:r w:rsidR="006711FA" w:rsidRPr="000E7F16">
        <w:rPr>
          <w:lang w:val="en-GB"/>
        </w:rPr>
        <w:fldChar w:fldCharType="end"/>
      </w:r>
      <w:r w:rsidRPr="000E7F16">
        <w:rPr>
          <w:lang w:val="en-GB"/>
        </w:rPr>
        <w:t>. In fact, RME has been shown to be a highly selective process that facilitates the uptake of specific ligands via receptor recognition and internalization. This pathway not only ensures the efficient delivery of therapeutic agents to targeted cells but also influences the subsequent intracellular trafficking and release of these agents</w:t>
      </w:r>
      <w:r w:rsidR="002F6751" w:rsidRPr="000E7F16">
        <w:rPr>
          <w:lang w:val="en-GB"/>
        </w:rPr>
        <w:fldChar w:fldCharType="begin"/>
      </w:r>
      <w:r w:rsidR="00D039C6">
        <w:rPr>
          <w:lang w:val="en-GB"/>
        </w:rPr>
        <w:instrText xml:space="preserve"> ADDIN ZOTERO_ITEM CSL_CITATION {"citationID":"rYiyeKVa","properties":{"formattedCitation":"[43]","plainCitation":"[43]","noteIndex":0},"citationItems":[{"id":24,"uris":["http://zotero.org/users/15032150/items/KPKIR5QB"],"itemData":{"id":24,"type":"article-journal","container-title":"mAbs","DOI":"10.4161/mabs.22854","ISSN":"1942-0862, 1942-0870","issue":"1","journalAbbreviation":"mAbs","language":"en","page":"13-21","source":"DOI.org (Crossref)","title":"Implications of receptor-mediated endocytosis and intracellular trafficking dynamics in the development of antibody drug conjugates","volume":"5","author":[{"family":"Ritchie","given":"Michael"},{"family":"Tchistiakova","given":"Lioudmila"},{"family":"Scott","given":"Nathan"}],"issued":{"date-parts":[["2013",1]]}}}],"schema":"https://github.com/citation-style-language/schema/raw/master/csl-citation.json"} </w:instrText>
      </w:r>
      <w:r w:rsidR="002F6751" w:rsidRPr="000E7F16">
        <w:rPr>
          <w:lang w:val="en-GB"/>
        </w:rPr>
        <w:fldChar w:fldCharType="separate"/>
      </w:r>
      <w:r w:rsidR="00D039C6" w:rsidRPr="00D039C6">
        <w:rPr>
          <w:rFonts w:cs="Times New Roman"/>
          <w:lang w:val="en-GB"/>
        </w:rPr>
        <w:t>[43]</w:t>
      </w:r>
      <w:r w:rsidR="002F6751" w:rsidRPr="000E7F16">
        <w:rPr>
          <w:lang w:val="en-GB"/>
        </w:rPr>
        <w:fldChar w:fldCharType="end"/>
      </w:r>
      <w:r w:rsidR="00675F36">
        <w:rPr>
          <w:lang w:val="en-GB"/>
        </w:rPr>
        <w:t>.</w:t>
      </w:r>
      <w:r w:rsidRPr="000E7F16">
        <w:rPr>
          <w:lang w:val="en-GB"/>
        </w:rPr>
        <w:t xml:space="preserve"> This finding has emerged from several studies in the context of different targeting strategies, including anti-HER2 immunoliposomes and t</w:t>
      </w:r>
      <w:r w:rsidR="00675F36">
        <w:rPr>
          <w:lang w:val="en-GB"/>
        </w:rPr>
        <w:t>ransferrin-conjugated liposomes</w:t>
      </w:r>
      <w:r w:rsidRPr="000E7F16">
        <w:rPr>
          <w:lang w:val="en-GB"/>
        </w:rPr>
        <w:t xml:space="preserve"> </w:t>
      </w:r>
      <w:r w:rsidR="00425ECC" w:rsidRPr="000E7F16">
        <w:rPr>
          <w:lang w:val="en-GB"/>
        </w:rPr>
        <w:fldChar w:fldCharType="begin"/>
      </w:r>
      <w:r w:rsidR="00D039C6">
        <w:rPr>
          <w:lang w:val="en-GB"/>
        </w:rPr>
        <w:instrText xml:space="preserve"> ADDIN ZOTERO_ITEM CSL_CITATION {"citationID":"TUoAVVbF","properties":{"formattedCitation":"[44]","plainCitation":"[44]","noteIndex":0},"citationItems":[{"id":39,"uris":["http://zotero.org/users/15032150/items/4BY9XLNS"],"itemData":{"id":39,"type":"article-journal","abstract":"Liposomes play an important role in the field of drug delivery by virtue of their biocompatibility and versatility as carriers. Stealth liposomes, obtained by surface decoration with hydrophilic polyethylene glycol (PEG) molecules, represent an important turning point in liposome technology, leading to significant improvements in the pharmacokinetic profile compared to naked liposomes. Nevertheless, the generation of effective targeted liposomes-a central issue for cancer therapy-has faced several difficulties and clinical phase failures. Active targeting remains a challenge for liposomes. In this direction, a new Super Stealth Immunoliposomes (SSIL2) composed of a PEG-bi-phospholipids derivative is designed that stabilizes the polymer shielding over the liposomes. Furthermore, its counterpart, conjugated to the fragment antigen-binding of trastuzumab (Fab'TRZ -PEG-bi-phospholipids), is firmly anchored on the liposomes surface and correctly orients outward the targeting moiety. Throughout this study, the performances of SSIL2 are evaluated and compared to classic stealth liposomes and stealth immunoliposomes in vitro in a panel of cell lines and in vivo studies in zebrafish larvae and rodent models. Overall, SSIL2 shows superior in vitro and in vivo outcomes, both in terms of safety and anticancer efficacy, thus representing a step forward in targeted cancer therapy, and valuable for future development.","container-title":"Advanced Healthcare Materials","DOI":"10.1002/adhm.202301650","ISSN":"2192-2659","issue":"29","journalAbbreviation":"Adv Healthc Mater","language":"eng","note":"PMID: 37590033","page":"e2301650","source":"PubMed","title":"Anti-HER2 Super Stealth Immunoliposomes for Targeted-Chemotherapy","volume":"12","author":[{"family":"Canato","given":"Elena"},{"family":"Grigoletto","given":"Antonella"},{"family":"Zanotto","given":"Ilaria"},{"family":"Tedeschini","given":"Tommaso"},{"family":"Campara","given":"Benedetta"},{"family":"Quaglio","given":"Giovanna"},{"family":"Toffoli","given":"Giuseppe"},{"family":"Mandracchia","given":"Delia"},{"family":"Dinarello","given":"Alberto"},{"family":"Tiso","given":"Natascia"},{"family":"Argenton","given":"Francesco"},{"family":"Sayaf","given":"Katia"},{"family":"Guido","given":"Maria"},{"family":"Gabbia","given":"Daniela"},{"family":"De Martin","given":"Sara"},{"family":"Pasut","given":"Gianfranco"}],"issued":{"date-parts":[["2023",11]]}}}],"schema":"https://github.com/citation-style-language/schema/raw/master/csl-citation.json"} </w:instrText>
      </w:r>
      <w:r w:rsidR="00425ECC" w:rsidRPr="000E7F16">
        <w:rPr>
          <w:lang w:val="en-GB"/>
        </w:rPr>
        <w:fldChar w:fldCharType="separate"/>
      </w:r>
      <w:r w:rsidR="00D039C6" w:rsidRPr="006135F9">
        <w:rPr>
          <w:rFonts w:cs="Times New Roman"/>
          <w:lang w:val="en-GB"/>
        </w:rPr>
        <w:t>[44]</w:t>
      </w:r>
      <w:r w:rsidR="00425ECC" w:rsidRPr="000E7F16">
        <w:rPr>
          <w:lang w:val="en-GB"/>
        </w:rPr>
        <w:fldChar w:fldCharType="end"/>
      </w:r>
      <w:r w:rsidR="00425ECC" w:rsidRPr="000E7F16">
        <w:rPr>
          <w:lang w:val="en-GB"/>
        </w:rPr>
        <w:fldChar w:fldCharType="begin"/>
      </w:r>
      <w:r w:rsidR="00D039C6">
        <w:rPr>
          <w:lang w:val="en-GB"/>
        </w:rPr>
        <w:instrText xml:space="preserve"> ADDIN ZOTERO_ITEM CSL_CITATION {"citationID":"jdRhiQa6","properties":{"formattedCitation":"[45]","plainCitation":"[45]","noteIndex":0},"citationItems":[{"id":42,"uris":["http://zotero.org/users/15032150/items/EKRFXR2R"],"itemData":{"id":42,"type":"article-journal","abstract":"In the present study, a targetable vector was developed for the targeted delivery of anticancer agents, consisting of lipid-coated poly D,L-lactic-co-glycolic acid nanoparticles (PLGA-NP) that were modified with transferrin (TF). Doxorubicin (DOX) was used as a model drug for lung cancer therapy. The use of these NPs combined the advantages and avoided the disadvantages exhibited individually by liposomes and polymeric NPs during drug delivery. The lipid coating of the polymeric core was confirmed by transmission electron microscopy. The physicochemical characteristics of transferrin-conjugated lipid-coated NPs (TF-LP), including the particle size, zeta potential, morphology, encapsulation efficiency and in vitro DOX release, were also evaluated. The cellular uptake investigation in the present study found that TF-LP was more efficiently endocytosed by the A549 cells, than LP and PLGA-NPs. Furthermore, the anti-proliferative effect exhibited by DOX-loaded TF-LPs on A549 cells and the inhibition of tumor spheroid growth was stronger compared with the effect of DOX-loaded lipid-coated PLGA-NPs and PLGA-NPs. In the in vivo component of the present study, TF-LP demonstrated the best inhibitory effect on tumor growth in the A549 tumor-bearing mice. It was concluded that TF-LP may be an efficient targeted drug-delivery system for lung cancer therapy.","container-title":"Oncology Letters","DOI":"10.3892/ol.2014.2840","ISSN":"1792-1074","issue":"3","journalAbbreviation":"Oncol Lett","language":"eng","note":"PMID: 25663858\nPMCID: PMC4315058","page":"1065-1072","source":"PubMed","title":"Transferrin-conjugated doxorubicin-loaded lipid-coated nanoparticles for the targeting and therapy of lung cancer","volume":"9","author":[{"family":"Guo","given":"Yajun"},{"family":"Wang","given":"Lijuan"},{"family":"Lv","given":"Peng"},{"family":"Zhang","given":"Peng"}],"issued":{"date-parts":[["2015",3]]}}}],"schema":"https://github.com/citation-style-language/schema/raw/master/csl-citation.json"} </w:instrText>
      </w:r>
      <w:r w:rsidR="00425ECC" w:rsidRPr="000E7F16">
        <w:rPr>
          <w:lang w:val="en-GB"/>
        </w:rPr>
        <w:fldChar w:fldCharType="separate"/>
      </w:r>
      <w:r w:rsidR="00D039C6" w:rsidRPr="006135F9">
        <w:rPr>
          <w:rFonts w:cs="Times New Roman"/>
          <w:lang w:val="en-GB"/>
        </w:rPr>
        <w:t>[45]</w:t>
      </w:r>
      <w:r w:rsidR="00425ECC" w:rsidRPr="000E7F16">
        <w:rPr>
          <w:lang w:val="en-GB"/>
        </w:rPr>
        <w:fldChar w:fldCharType="end"/>
      </w:r>
      <w:r w:rsidR="00675F36">
        <w:rPr>
          <w:lang w:val="en-GB"/>
        </w:rPr>
        <w:t>.</w:t>
      </w:r>
    </w:p>
    <w:p w14:paraId="763738A8" w14:textId="3F84DC78" w:rsidR="00941969" w:rsidRPr="000E7F16" w:rsidRDefault="00941969" w:rsidP="00941969">
      <w:pPr>
        <w:pStyle w:val="Nessunaspaziatura"/>
        <w:rPr>
          <w:lang w:val="en-GB"/>
        </w:rPr>
      </w:pPr>
      <w:r w:rsidRPr="000E7F16">
        <w:rPr>
          <w:lang w:val="en-GB"/>
        </w:rPr>
        <w:t>In the case of anti-HER2 immunoliposomes, it has been demonstrated that the binding of immunoliposomes to HER2 receptors on cancer cells triggers endocytosis, leading to their internalization and subsequent trafficking to early endosomes. Histological studies have demonstrated that the targeting strategy did not increase the levels of liposomes in tumor cells but instead promoted more efficient intracellular drug delivery via the RME pathway, which is associated with enhanced antitumor activit</w:t>
      </w:r>
      <w:r w:rsidR="00377020" w:rsidRPr="000E7F16">
        <w:rPr>
          <w:lang w:val="en-GB"/>
        </w:rPr>
        <w:t>y</w:t>
      </w:r>
      <w:r w:rsidR="005D6BC9" w:rsidRPr="000E7F16">
        <w:rPr>
          <w:lang w:val="en-GB"/>
        </w:rPr>
        <w:fldChar w:fldCharType="begin"/>
      </w:r>
      <w:r w:rsidR="00D039C6">
        <w:rPr>
          <w:lang w:val="en-GB"/>
        </w:rPr>
        <w:instrText xml:space="preserve"> ADDIN ZOTERO_ITEM CSL_CITATION {"citationID":"kJQ1D0W7","properties":{"formattedCitation":"[46]","plainCitation":"[46]","noteIndex":0},"citationItems":[{"id":56,"uris":["http://zotero.org/users/15032150/items/D3568QNY"],"itemData":{"id":56,"type":"article-journal","abstract":"Dynamics of endocytosis and degradation of antibody-drug conjugate T-DM1 in HER2 positive cancer cell","container-title":"Drug Design, Development and Therapy","DOI":"10.2147/DDDT.S344052","journalAbbreviation":"DDDT","language":"English","note":"publisher: Dove Press","page":"5135-5150","source":"www.dovepress.com","title":"&lt;p&gt;Dynamics of Endocytosis and Degradation of Antibody-Drug Conjugate T-DM1 in HER2 Positive Cancer Cells&lt;/p&gt;","volume":"15","author":[{"family":"Liang","given":"Keying"},{"family":"Mei","given":"Shengsheng"},{"family":"Gao","given":"Xiangzheng"},{"family":"Peng","given":"Shanshan"},{"family":"Zhan","given":"Jinbiao"}],"issued":{"date-parts":[["2021",12,24]]}}}],"schema":"https://github.com/citation-style-language/schema/raw/master/csl-citation.json"} </w:instrText>
      </w:r>
      <w:r w:rsidR="005D6BC9" w:rsidRPr="000E7F16">
        <w:rPr>
          <w:lang w:val="en-GB"/>
        </w:rPr>
        <w:fldChar w:fldCharType="separate"/>
      </w:r>
      <w:r w:rsidR="00D039C6" w:rsidRPr="00D039C6">
        <w:rPr>
          <w:rFonts w:cs="Times New Roman"/>
          <w:lang w:val="en-GB"/>
        </w:rPr>
        <w:t>[46]</w:t>
      </w:r>
      <w:r w:rsidR="005D6BC9" w:rsidRPr="000E7F16">
        <w:rPr>
          <w:lang w:val="en-GB"/>
        </w:rPr>
        <w:fldChar w:fldCharType="end"/>
      </w:r>
      <w:r w:rsidR="00325AA6" w:rsidRPr="000E7F16">
        <w:rPr>
          <w:lang w:val="en-GB"/>
        </w:rPr>
        <w:fldChar w:fldCharType="begin"/>
      </w:r>
      <w:r w:rsidR="00D039C6">
        <w:rPr>
          <w:lang w:val="en-GB"/>
        </w:rPr>
        <w:instrText xml:space="preserve"> ADDIN ZOTERO_ITEM CSL_CITATION {"citationID":"Tfdg87O6","properties":{"formattedCitation":"[47]","plainCitation":"[47]","noteIndex":0},"citationItems":[{"id":26,"uris":["http://zotero.org/users/15032150/items/LTIXQP74"],"itemData":{"id":26,"type":"article-journal","abstract":"Background: Trastuzumab plus docetaxel is a mainstay to treat HER2-positive breast cancers. However, developing nanoparticles could help to improve the efficacy/toxicity balance of this doublet by improving drug trafficking and delivery to tumors. This project aimed to develop an immunoliposome in breast cancer, combining docetaxel encapsulated in a stealth liposome engrafted with trastuzumab, and comparing its performances on human breast cancer cell lines with standard combination of docetaxel plus trastuzumab.\nMethods: Several strategies to engraft trastuzumab to pegylated liposomes were tested. Immunoliposomes made of natural (antibody nanoconjugate-1 [ANC-1]) and synthetic lipids (ANC-2) were synthesized using standard thin film method and compared in size, morphology, docetaxel encapsulation, trastuzumab engraftment rates and stability. Antiproliferative activity was tested on human breast cancer models ranging from almost negative (MDA-MB-231), positive (MDA-MB-453) to overexpressing (SKBR3) HER2. Finally, cell uptake of ANC-1 was studied by electronic microscopy.\nResults: ANC-1 showed a greater docetaxel encapsulation rate (73%±6% vs 53%±4%) and longer stability (up to 1 week) as compared with ANC-2. Both ANC presented particle size #150 nm and showed similar or higher in vitro antiproliferative activities than standard treatment, ANC-1 performing better than ANC-2. The IC50s for docetaxel combined to free trastuzumab were 8.7±4, 2±0.7 and 6±2 nM with MDA-MB-231, MDA-MB-453 and SKBR3, respectively. The IC50s for ANC-1 were 2.5±1, 1.8±0.6 and 3.4±0.8 nM and for ANC-2 were 1.8±0.3 nM, 2.8±0.8 nM and 6.8±1.8 nM with MDA-MB-231, MDA-MB-453 and SKBR3, respectively. Cellular uptake appeared to depend on HER2 expression, the higher the expression, the higher the uptake.\nConclusion: In vitro results suggest that higher antiproliferative efficacy and efficient drug delivery can be achieved in breast cancer models using nanoparticles.","container-title":"International Journal of Nanomedicine","DOI":"10.2147/IJN.S162454","ISSN":"1178-2013","journalAbbreviation":"IJN","language":"en","license":"http://creativecommons.org/licenses/by-nc/3.0/","page":"3451-3465","source":"DOI.org (Crossref)","title":"Docetaxel-trastuzumab stealth immunoliposome: development and in vitro proof of concept studies in breast cancer","title-short":"Docetaxel-trastuzumab stealth immunoliposome","volume":"Volume 13","author":[{"family":"Rodallec","given":"Anne"},{"family":"Brunel","given":"Jean-Michel"},{"family":"Giacometti","given":"Sarah"},{"family":"Maccario","given":"Helene"},{"family":"Correard","given":"Florian"},{"family":"Mas","given":"Eric"},{"family":"Orneto","given":"Caroline"},{"family":"Savina","given":"Ariel"},{"family":"Bouquet","given":"Fanny"},{"family":"Lacarelle","given":"Bruno"},{"family":"Ciccolini","given":"Joseph"},{"family":"Fanciullino","given":"Raphaelle"}],"issued":{"date-parts":[["2018",6]]}}}],"schema":"https://github.com/citation-style-language/schema/raw/master/csl-citation.json"} </w:instrText>
      </w:r>
      <w:r w:rsidR="00325AA6" w:rsidRPr="000E7F16">
        <w:rPr>
          <w:lang w:val="en-GB"/>
        </w:rPr>
        <w:fldChar w:fldCharType="separate"/>
      </w:r>
      <w:r w:rsidR="00D039C6" w:rsidRPr="006135F9">
        <w:rPr>
          <w:rFonts w:cs="Times New Roman"/>
          <w:lang w:val="en-GB"/>
        </w:rPr>
        <w:t>[47]</w:t>
      </w:r>
      <w:r w:rsidR="00325AA6" w:rsidRPr="000E7F16">
        <w:rPr>
          <w:lang w:val="en-GB"/>
        </w:rPr>
        <w:fldChar w:fldCharType="end"/>
      </w:r>
      <w:r w:rsidR="00675F36">
        <w:rPr>
          <w:lang w:val="en-GB"/>
        </w:rPr>
        <w:t>.</w:t>
      </w:r>
    </w:p>
    <w:p w14:paraId="3F8581A3" w14:textId="395453A2" w:rsidR="00941969" w:rsidRPr="000E7F16" w:rsidRDefault="00941969" w:rsidP="00941969">
      <w:pPr>
        <w:pStyle w:val="Nessunaspaziatura"/>
        <w:rPr>
          <w:lang w:val="en-GB"/>
        </w:rPr>
      </w:pPr>
      <w:r w:rsidRPr="000E7F16">
        <w:rPr>
          <w:lang w:val="en-GB"/>
        </w:rPr>
        <w:t>Similarly, transferrin receptors have been widely exploited for targeted drug delivery using transferrin-conjugated liposomes. Transferrin, a glycoprotein responsible for iron transport, binds to its receptor and undergoes endocytosis, facilitating the delivery of liposomal cargo into the cell</w:t>
      </w:r>
      <w:r w:rsidR="00325AA6" w:rsidRPr="000E7F16">
        <w:rPr>
          <w:lang w:val="en-GB"/>
        </w:rPr>
        <w:fldChar w:fldCharType="begin"/>
      </w:r>
      <w:r w:rsidR="00D039C6">
        <w:rPr>
          <w:lang w:val="en-GB"/>
        </w:rPr>
        <w:instrText xml:space="preserve"> ADDIN ZOTERO_ITEM CSL_CITATION {"citationID":"cynver4p","properties":{"formattedCitation":"[48]","plainCitation":"[48]","noteIndex":0},"citationItems":[{"id":28,"uris":["http://zotero.org/users/15032150/items/TVCZU894"],"itemData":{"id":28,"type":"article-journal","abstract":"A brain drug delivery system for glioma chemotherapy based on transferrin and cell-penetrating peptide dual-functioned liposome, Tf/TAT-lip, was made and evaluated with doxorubicin (DOX) as a model drug. TAT conjugated liposome (TAT-lip) loaded with doxorubicin (DOX) were prepared by the thin film hydration methods (lip-DOX) and then conjugated with transferrin (Tf) to yield Tf/TAT-lip-DOX which was characterized for their various physicochemical and pharmaceutical properties. Cellular uptakes were explored in both brain capillary endothelial cells (BCECs) of rats and U87 cells. The blood brain barrier model in vitro was established to evaluate the trans-endothelial ability crossing the BBB. The biodistribution of each formulation was further identiﬁed. The Tf/TAT-lip-DOX presents the best anti-proliferative activity against U87 cells. The orthotropic glioma model was established for the evaluation of anti-glioma effect. In conclusion, the experimental data in vitro and in vivo indicated that the Tf/TAT-lip was a promising brain drug delivery system due to its high delivery efficiency across the BBB.","language":"en","source":"Zotero","title":"Transferrin and cell-penetrating peptide dual-functioned liposome for targeted drug delivery to glioma","author":[{"family":"Zheng","given":"Chuanyi"},{"family":"Ma","given":"Chunyang"},{"family":"Bai","given":"Enqi"},{"family":"Yang","given":"Kun"},{"family":"Xu","given":"Ruxiang"}]}}],"schema":"https://github.com/citation-style-language/schema/raw/master/csl-citation.json"} </w:instrText>
      </w:r>
      <w:r w:rsidR="00325AA6" w:rsidRPr="000E7F16">
        <w:rPr>
          <w:lang w:val="en-GB"/>
        </w:rPr>
        <w:fldChar w:fldCharType="separate"/>
      </w:r>
      <w:r w:rsidR="00D039C6" w:rsidRPr="00D039C6">
        <w:rPr>
          <w:rFonts w:cs="Times New Roman"/>
          <w:lang w:val="en-GB"/>
        </w:rPr>
        <w:t>[48]</w:t>
      </w:r>
      <w:r w:rsidR="00325AA6" w:rsidRPr="000E7F16">
        <w:rPr>
          <w:lang w:val="en-GB"/>
        </w:rPr>
        <w:fldChar w:fldCharType="end"/>
      </w:r>
      <w:r w:rsidRPr="000E7F16">
        <w:rPr>
          <w:lang w:val="en-GB"/>
        </w:rPr>
        <w:t xml:space="preserve">. The high expression of transferrin receptors on rapidly dividing cells, such as cancer cells, makes this approach particularly effective </w:t>
      </w:r>
      <w:r w:rsidR="00325AA6" w:rsidRPr="000E7F16">
        <w:rPr>
          <w:lang w:val="en-GB"/>
        </w:rPr>
        <w:fldChar w:fldCharType="begin"/>
      </w:r>
      <w:r w:rsidR="00D039C6">
        <w:rPr>
          <w:lang w:val="en-GB"/>
        </w:rPr>
        <w:instrText xml:space="preserve"> ADDIN ZOTERO_ITEM CSL_CITATION {"citationID":"GF6pMk16","properties":{"formattedCitation":"[49]","plainCitation":"[49]","noteIndex":0},"citationItems":[{"id":32,"uris":["http://zotero.org/users/15032150/items/VJZ8WH75"],"itemData":{"id":32,"type":"article-journal","abstract":"Introduction: Compared to normal cells, malignant cancer cells require more iron for their growth and rapid proliferation, which can be supplied by a high expression level of transferrin receptor (TfR). It is well known that the expression of TfR on the tumor cells is considerably higher than that of normal cells, which makes TfR an attractive target in cancer therapy.","container-title":"Expert Opinion on Drug Delivery","DOI":"10.1080/17425247.2022.2083106","ISSN":"1742-5247, 1744-7593","issue":"6","journalAbbreviation":"Expert Opinion on Drug Delivery","language":"en","page":"685-705","source":"DOI.org (Crossref)","title":"Transferrin receptor-mediated liposomal drug delivery: recent trends in targeted therapy of cancer","title-short":"Transferrin receptor-mediated liposomal drug delivery","volume":"19","author":[{"family":"Mojarad-Jabali","given":"Solmaz"},{"family":"Mahdinloo","given":"Somayeh"},{"family":"Farshbaf","given":"Masoud"},{"family":"Sarfraz","given":"Muhammad"},{"family":"Fatahi","given":"Yousef"},{"family":"Atyabi","given":"Fatemeh"},{"family":"Valizadeh","given":"Hadi"}],"issued":{"date-parts":[["2022",6,3]]}}}],"schema":"https://github.com/citation-style-language/schema/raw/master/csl-citation.json"} </w:instrText>
      </w:r>
      <w:r w:rsidR="00325AA6" w:rsidRPr="000E7F16">
        <w:rPr>
          <w:lang w:val="en-GB"/>
        </w:rPr>
        <w:fldChar w:fldCharType="separate"/>
      </w:r>
      <w:r w:rsidR="00D039C6" w:rsidRPr="00D039C6">
        <w:rPr>
          <w:rFonts w:cs="Times New Roman"/>
          <w:lang w:val="en-GB"/>
        </w:rPr>
        <w:t>[49]</w:t>
      </w:r>
      <w:r w:rsidR="00325AA6" w:rsidRPr="000E7F16">
        <w:rPr>
          <w:lang w:val="en-GB"/>
        </w:rPr>
        <w:fldChar w:fldCharType="end"/>
      </w:r>
      <w:r w:rsidRPr="000E7F16">
        <w:rPr>
          <w:lang w:val="en-GB"/>
        </w:rPr>
        <w:t xml:space="preserve">. </w:t>
      </w:r>
    </w:p>
    <w:p w14:paraId="7FCB26BF" w14:textId="1B67930B" w:rsidR="00941969" w:rsidRPr="000E7F16" w:rsidRDefault="00FB2C96" w:rsidP="00941969">
      <w:pPr>
        <w:pStyle w:val="Nessunaspaziatura"/>
        <w:rPr>
          <w:lang w:val="en-GB"/>
        </w:rPr>
      </w:pPr>
      <w:r w:rsidRPr="000E7F16">
        <w:rPr>
          <w:lang w:val="en-GB"/>
        </w:rPr>
        <w:t>Re</w:t>
      </w:r>
      <w:r>
        <w:rPr>
          <w:lang w:val="en-GB"/>
        </w:rPr>
        <w:t>garding</w:t>
      </w:r>
      <w:r w:rsidR="00941969" w:rsidRPr="000E7F16">
        <w:rPr>
          <w:lang w:val="en-GB"/>
        </w:rPr>
        <w:t xml:space="preserve"> CAIX, a study by Zatovicova </w:t>
      </w:r>
      <w:r w:rsidR="00941969" w:rsidRPr="006135F9">
        <w:rPr>
          <w:i/>
          <w:lang w:val="en-GB"/>
        </w:rPr>
        <w:t>et al.</w:t>
      </w:r>
      <w:r w:rsidR="00941969" w:rsidRPr="000E7F16">
        <w:rPr>
          <w:lang w:val="en-GB"/>
        </w:rPr>
        <w:t xml:space="preserve"> util</w:t>
      </w:r>
      <w:r w:rsidR="00F87D5B">
        <w:rPr>
          <w:lang w:val="en-GB"/>
        </w:rPr>
        <w:t>ized antibodies against this enzyme</w:t>
      </w:r>
      <w:r w:rsidR="00941969" w:rsidRPr="000E7F16">
        <w:rPr>
          <w:lang w:val="en-GB"/>
        </w:rPr>
        <w:t xml:space="preserve"> found that this </w:t>
      </w:r>
      <w:r w:rsidR="00F87D5B">
        <w:rPr>
          <w:lang w:val="en-GB"/>
        </w:rPr>
        <w:t>molecule</w:t>
      </w:r>
      <w:r w:rsidR="00941969" w:rsidRPr="000E7F16">
        <w:rPr>
          <w:lang w:val="en-GB"/>
        </w:rPr>
        <w:t xml:space="preserve"> is capable of inducin</w:t>
      </w:r>
      <w:r w:rsidR="00425ECC" w:rsidRPr="000E7F16">
        <w:rPr>
          <w:lang w:val="en-GB"/>
        </w:rPr>
        <w:t>g CAIX-mediated internalization</w:t>
      </w:r>
      <w:r w:rsidR="00425ECC" w:rsidRPr="000E7F16">
        <w:rPr>
          <w:lang w:val="en-GB"/>
        </w:rPr>
        <w:fldChar w:fldCharType="begin"/>
      </w:r>
      <w:r w:rsidR="00D039C6">
        <w:rPr>
          <w:lang w:val="en-GB"/>
        </w:rPr>
        <w:instrText xml:space="preserve"> ADDIN ZOTERO_ITEM CSL_CITATION {"citationID":"gB97jRbw","properties":{"formattedCitation":"[40]","plainCitation":"[40]","noteIndex":0},"citationItems":[{"id":20,"uris":["http://zotero.org/users/15032150/items/X9YBXDI5"],"itemData":{"id":20,"type":"article-journal","abstract":"Background: Hypoxia in the tumor microenvironment (TME) is often the main factor in the cancer progression. Moreover, low levels of oxygen in tumor tissue may signal that the first- or second-line therapy will not be successful. This knowledge triggers the inevitable search for different kinds of treatment that will successfully cure aggressive tumors. Due to its exclusive expression on cancer cells, carbonic anhydrase IX belongs to the group of the most precise targets in hypoxic tumors. CA IX possesses several exceptional qualities that predetermine its crucial role in targeted therapy. Its expression on the cell membrane makes it an easily accessible target, while its absence in healthy corresponding tissues makes the treatment practically harmless. The presence of CA IX in solid tumors causes an acidic environment that may lead to the failure of standard therapy. Methods: Parental mouse hybridomas (IV/18 and VII/20) were humanized to antibodies which were subsequently named CA9hu-1 and CA9hu-2. From each hybridoma, we obtained 25 clones. Each clone was tested for antibodydependent cellular cytotoxicity (ADCC) and complement-dependent cytotoxicity (CDC) activity, affinity, extracellular pH measurement, multicellular aggregation analysis, and real-time monitoring of invasion with the xCELLigence system. Results: Based on the results from in vivo experiments, we have selected mouse monoclonal antibodies VII/20 and IV/18. The first one is directed at the conformational epitope of the catalytic domain, internalizes after binding to the antigen, and halts tumor growth while blocking extracellular acidification. The second targets the sequential epitope of the proteo-glycan domain, does not internalize, and is able to block the attachment of cancer cells to the matrix preventing metastasis formation. In vitro experiments prove that humanized versions of the parental murine antibodies, CA9hu-1 and CA9hu-2, have preserved these characteristics. They can reverse the failure of standard therapy as a result of an acidic environment by modulating the TME, and both are able to induce an immune response and have high affinity, as well as ADCC and CDC activity.","container-title":"Cancer &amp; Metabolism","DOI":"10.1186/s40170-022-00279-8","ISSN":"2049-3002","issue":"1","journalAbbreviation":"Cancer Metab","language":"en","page":"3","source":"DOI.org (Crossref)","title":"Novel humanized monoclonal antibodies for targeting hypoxic human tumors via two distinct extracellular domains of carbonic anhydrase IX","volume":"10","author":[{"family":"Zatovicova","given":"Miriam"},{"family":"Kajanova","given":"Ivana"},{"family":"Barathova","given":"Monika"},{"family":"Takacova","given":"Martina"},{"family":"Labudova","given":"Martina"},{"family":"Csaderova","given":"Lucia"},{"family":"Jelenska","given":"Lenka"},{"family":"Svastova","given":"Eliska"},{"family":"Pastorekova","given":"Silvia"},{"family":"Harris","given":"Adrian L."},{"family":"Pastorek","given":"Jaromir"}],"issued":{"date-parts":[["2022",12]]}}}],"schema":"https://github.com/citation-style-language/schema/raw/master/csl-citation.json"} </w:instrText>
      </w:r>
      <w:r w:rsidR="00425ECC" w:rsidRPr="000E7F16">
        <w:rPr>
          <w:lang w:val="en-GB"/>
        </w:rPr>
        <w:fldChar w:fldCharType="separate"/>
      </w:r>
      <w:r w:rsidR="00D039C6" w:rsidRPr="006135F9">
        <w:rPr>
          <w:rFonts w:cs="Times New Roman"/>
          <w:lang w:val="en-GB"/>
        </w:rPr>
        <w:t>[40]</w:t>
      </w:r>
      <w:r w:rsidR="00425ECC" w:rsidRPr="000E7F16">
        <w:rPr>
          <w:lang w:val="en-GB"/>
        </w:rPr>
        <w:fldChar w:fldCharType="end"/>
      </w:r>
      <w:r w:rsidR="00675F36">
        <w:rPr>
          <w:lang w:val="en-GB"/>
        </w:rPr>
        <w:t>.</w:t>
      </w:r>
      <w:r w:rsidR="00941969" w:rsidRPr="000E7F16">
        <w:rPr>
          <w:lang w:val="en-GB"/>
        </w:rPr>
        <w:t xml:space="preserve"> Our findings </w:t>
      </w:r>
      <w:r w:rsidR="00361A07" w:rsidRPr="000E7F16">
        <w:rPr>
          <w:lang w:val="en-GB"/>
        </w:rPr>
        <w:t xml:space="preserve">are </w:t>
      </w:r>
      <w:r w:rsidR="00941969" w:rsidRPr="000E7F16">
        <w:rPr>
          <w:lang w:val="en-GB"/>
        </w:rPr>
        <w:t xml:space="preserve">well </w:t>
      </w:r>
      <w:r w:rsidR="00361A07" w:rsidRPr="000E7F16">
        <w:rPr>
          <w:lang w:val="en-GB"/>
        </w:rPr>
        <w:t xml:space="preserve">consistent </w:t>
      </w:r>
      <w:r w:rsidR="00941969" w:rsidRPr="000E7F16">
        <w:rPr>
          <w:lang w:val="en-GB"/>
        </w:rPr>
        <w:t>with literature and further highli</w:t>
      </w:r>
      <w:r w:rsidR="00361A07" w:rsidRPr="000E7F16">
        <w:rPr>
          <w:lang w:val="en-GB"/>
        </w:rPr>
        <w:t>ght</w:t>
      </w:r>
      <w:r w:rsidR="00941969" w:rsidRPr="000E7F16">
        <w:rPr>
          <w:lang w:val="en-GB"/>
        </w:rPr>
        <w:t xml:space="preserve"> that targeting peptides, which facilitate receptor recognition and endocytosis, are crucial for improving intracellular delivery outcomes. The evidence of the specificity and cellular localization shown by Lip_Pep suggests a possible therapeutic use of the probe as a carrier for the delivery of chemotherapeutic agents</w:t>
      </w:r>
      <w:r w:rsidRPr="00FB2C96">
        <w:rPr>
          <w:lang w:val="en-GB"/>
        </w:rPr>
        <w:t xml:space="preserve">, through CAIX, </w:t>
      </w:r>
      <w:r w:rsidR="00941969" w:rsidRPr="000E7F16">
        <w:rPr>
          <w:lang w:val="en-GB"/>
        </w:rPr>
        <w:t xml:space="preserve"> that </w:t>
      </w:r>
      <w:r w:rsidR="00BF5145" w:rsidRPr="000E7F16">
        <w:rPr>
          <w:lang w:val="en-GB"/>
        </w:rPr>
        <w:t xml:space="preserve">exercise </w:t>
      </w:r>
      <w:r w:rsidR="00941969" w:rsidRPr="000E7F16">
        <w:rPr>
          <w:lang w:val="en-GB"/>
        </w:rPr>
        <w:t>their action</w:t>
      </w:r>
      <w:r w:rsidR="00430266">
        <w:rPr>
          <w:lang w:val="en-GB"/>
        </w:rPr>
        <w:t xml:space="preserve"> in the cytosolic space of tumo</w:t>
      </w:r>
      <w:r w:rsidR="00941969" w:rsidRPr="000E7F16">
        <w:rPr>
          <w:lang w:val="en-GB"/>
        </w:rPr>
        <w:t>r cells, also considering that early endosomal escape allows a drug to avoid degradation and inactivation within the lysosomal compartment.</w:t>
      </w:r>
    </w:p>
    <w:p w14:paraId="2F9A7A1A" w14:textId="516EEA3B" w:rsidR="00941969" w:rsidRPr="000E7F16" w:rsidRDefault="00941969" w:rsidP="00941969">
      <w:pPr>
        <w:pStyle w:val="Nessunaspaziatura"/>
        <w:rPr>
          <w:lang w:val="en-GB"/>
        </w:rPr>
      </w:pPr>
      <w:r w:rsidRPr="000E7F16">
        <w:rPr>
          <w:lang w:val="en-GB"/>
        </w:rPr>
        <w:t xml:space="preserve">As </w:t>
      </w:r>
      <w:r w:rsidR="00BF5145" w:rsidRPr="000E7F16">
        <w:rPr>
          <w:lang w:val="en-GB"/>
        </w:rPr>
        <w:t xml:space="preserve">it </w:t>
      </w:r>
      <w:r w:rsidRPr="000E7F16">
        <w:rPr>
          <w:lang w:val="en-GB"/>
        </w:rPr>
        <w:t>has b</w:t>
      </w:r>
      <w:r w:rsidR="008E3ED4" w:rsidRPr="000E7F16">
        <w:rPr>
          <w:lang w:val="en-GB"/>
        </w:rPr>
        <w:t>een shown for the Her2 receptor</w:t>
      </w:r>
      <w:r w:rsidR="008E3ED4" w:rsidRPr="000E7F16">
        <w:rPr>
          <w:lang w:val="en-GB"/>
        </w:rPr>
        <w:fldChar w:fldCharType="begin"/>
      </w:r>
      <w:r w:rsidR="00D039C6">
        <w:rPr>
          <w:lang w:val="en-GB"/>
        </w:rPr>
        <w:instrText xml:space="preserve"> ADDIN ZOTERO_ITEM CSL_CITATION {"citationID":"y5CgRX3h","properties":{"formattedCitation":"[44]","plainCitation":"[44]","noteIndex":0},"citationItems":[{"id":39,"uris":["http://zotero.org/users/15032150/items/4BY9XLNS"],"itemData":{"id":39,"type":"article-journal","abstract":"Liposomes play an important role in the field of drug delivery by virtue of their biocompatibility and versatility as carriers. Stealth liposomes, obtained by surface decoration with hydrophilic polyethylene glycol (PEG) molecules, represent an important turning point in liposome technology, leading to significant improvements in the pharmacokinetic profile compared to naked liposomes. Nevertheless, the generation of effective targeted liposomes-a central issue for cancer therapy-has faced several difficulties and clinical phase failures. Active targeting remains a challenge for liposomes. In this direction, a new Super Stealth Immunoliposomes (SSIL2) composed of a PEG-bi-phospholipids derivative is designed that stabilizes the polymer shielding over the liposomes. Furthermore, its counterpart, conjugated to the fragment antigen-binding of trastuzumab (Fab'TRZ -PEG-bi-phospholipids), is firmly anchored on the liposomes surface and correctly orients outward the targeting moiety. Throughout this study, the performances of SSIL2 are evaluated and compared to classic stealth liposomes and stealth immunoliposomes in vitro in a panel of cell lines and in vivo studies in zebrafish larvae and rodent models. Overall, SSIL2 shows superior in vitro and in vivo outcomes, both in terms of safety and anticancer efficacy, thus representing a step forward in targeted cancer therapy, and valuable for future development.","container-title":"Advanced Healthcare Materials","DOI":"10.1002/adhm.202301650","ISSN":"2192-2659","issue":"29","journalAbbreviation":"Adv Healthc Mater","language":"eng","note":"PMID: 37590033","page":"e2301650","source":"PubMed","title":"Anti-HER2 Super Stealth Immunoliposomes for Targeted-Chemotherapy","volume":"12","author":[{"family":"Canato","given":"Elena"},{"family":"Grigoletto","given":"Antonella"},{"family":"Zanotto","given":"Ilaria"},{"family":"Tedeschini","given":"Tommaso"},{"family":"Campara","given":"Benedetta"},{"family":"Quaglio","given":"Giovanna"},{"family":"Toffoli","given":"Giuseppe"},{"family":"Mandracchia","given":"Delia"},{"family":"Dinarello","given":"Alberto"},{"family":"Tiso","given":"Natascia"},{"family":"Argenton","given":"Francesco"},{"family":"Sayaf","given":"Katia"},{"family":"Guido","given":"Maria"},{"family":"Gabbia","given":"Daniela"},{"family":"De Martin","given":"Sara"},{"family":"Pasut","given":"Gianfranco"}],"issued":{"date-parts":[["2023",11]]}}}],"schema":"https://github.com/citation-style-language/schema/raw/master/csl-citation.json"} </w:instrText>
      </w:r>
      <w:r w:rsidR="008E3ED4" w:rsidRPr="000E7F16">
        <w:rPr>
          <w:lang w:val="en-GB"/>
        </w:rPr>
        <w:fldChar w:fldCharType="separate"/>
      </w:r>
      <w:r w:rsidR="00D039C6" w:rsidRPr="00D039C6">
        <w:rPr>
          <w:rFonts w:cs="Times New Roman"/>
          <w:lang w:val="en-GB"/>
        </w:rPr>
        <w:t>[44]</w:t>
      </w:r>
      <w:r w:rsidR="008E3ED4" w:rsidRPr="000E7F16">
        <w:rPr>
          <w:lang w:val="en-GB"/>
        </w:rPr>
        <w:fldChar w:fldCharType="end"/>
      </w:r>
      <w:r w:rsidR="00675F36">
        <w:rPr>
          <w:lang w:val="en-GB"/>
        </w:rPr>
        <w:t>,</w:t>
      </w:r>
      <w:r w:rsidRPr="000E7F16">
        <w:rPr>
          <w:lang w:val="en-GB"/>
        </w:rPr>
        <w:t xml:space="preserve"> the compositio</w:t>
      </w:r>
      <w:r w:rsidR="00F87D5B">
        <w:rPr>
          <w:lang w:val="en-GB"/>
        </w:rPr>
        <w:t>n of the Lip</w:t>
      </w:r>
      <w:r w:rsidRPr="000E7F16">
        <w:rPr>
          <w:lang w:val="en-GB"/>
        </w:rPr>
        <w:t xml:space="preserve">_Pep membrane and its degree of pegylation could also influence the delivery mechanism of the liposome content. By leveraging RME, it would be possible to increase the efficacy of our strategy optimizing both targeting peptide and liposomal formulation. </w:t>
      </w:r>
    </w:p>
    <w:p w14:paraId="544B1614" w14:textId="389723E4" w:rsidR="00941969" w:rsidRDefault="00941969" w:rsidP="00941969">
      <w:pPr>
        <w:pStyle w:val="Nessunaspaziatura"/>
        <w:rPr>
          <w:lang w:val="en-GB"/>
        </w:rPr>
      </w:pPr>
      <w:r w:rsidRPr="000E7F16">
        <w:rPr>
          <w:lang w:val="en-GB"/>
        </w:rPr>
        <w:lastRenderedPageBreak/>
        <w:t xml:space="preserve">Furtheremore, the </w:t>
      </w:r>
      <w:r w:rsidR="00BF5145" w:rsidRPr="000E7F16">
        <w:rPr>
          <w:lang w:val="en-GB"/>
        </w:rPr>
        <w:t>MRI “</w:t>
      </w:r>
      <w:r w:rsidRPr="000E7F16">
        <w:rPr>
          <w:lang w:val="en-GB"/>
        </w:rPr>
        <w:t>quenching/dequenching</w:t>
      </w:r>
      <w:r w:rsidR="00BF5145" w:rsidRPr="000E7F16">
        <w:rPr>
          <w:lang w:val="en-GB"/>
        </w:rPr>
        <w:t>”</w:t>
      </w:r>
      <w:r w:rsidRPr="000E7F16">
        <w:rPr>
          <w:lang w:val="en-GB"/>
        </w:rPr>
        <w:t xml:space="preserve"> strategy </w:t>
      </w:r>
      <w:r w:rsidR="00BF5145" w:rsidRPr="000E7F16">
        <w:rPr>
          <w:lang w:val="en-GB"/>
        </w:rPr>
        <w:t>applied</w:t>
      </w:r>
      <w:r w:rsidRPr="000E7F16">
        <w:rPr>
          <w:lang w:val="en-GB"/>
        </w:rPr>
        <w:t xml:space="preserve"> in this work not only offers diagnostic advantages but could also serve as a powerful tool for </w:t>
      </w:r>
      <w:r w:rsidRPr="000E7F16">
        <w:rPr>
          <w:i/>
          <w:lang w:val="en-GB"/>
        </w:rPr>
        <w:t>in vivo</w:t>
      </w:r>
      <w:r w:rsidRPr="000E7F16">
        <w:rPr>
          <w:lang w:val="en-GB"/>
        </w:rPr>
        <w:t xml:space="preserve"> evaluating the mechanism of liposomal drug delivery.</w:t>
      </w:r>
    </w:p>
    <w:p w14:paraId="72202983" w14:textId="77777777" w:rsidR="00D76C54" w:rsidRPr="000E7F16" w:rsidRDefault="00D76C54" w:rsidP="00941969">
      <w:pPr>
        <w:pStyle w:val="Nessunaspaziatura"/>
        <w:rPr>
          <w:lang w:val="en-GB"/>
        </w:rPr>
      </w:pPr>
    </w:p>
    <w:p w14:paraId="5F9AE6EA" w14:textId="5AC45C77" w:rsidR="00941969" w:rsidRPr="000E7F16" w:rsidRDefault="00D76C54" w:rsidP="00941969">
      <w:pPr>
        <w:pStyle w:val="Nessunaspaziatura"/>
        <w:rPr>
          <w:b/>
          <w:lang w:val="en-GB"/>
        </w:rPr>
      </w:pPr>
      <w:r>
        <w:rPr>
          <w:b/>
          <w:lang w:val="en-GB"/>
        </w:rPr>
        <w:t xml:space="preserve">4. </w:t>
      </w:r>
      <w:r w:rsidR="00941969" w:rsidRPr="000E7F16">
        <w:rPr>
          <w:b/>
          <w:lang w:val="en-GB"/>
        </w:rPr>
        <w:t>Conclusions</w:t>
      </w:r>
    </w:p>
    <w:p w14:paraId="6367EF3C" w14:textId="3FADB549" w:rsidR="00267816" w:rsidRPr="000E7F16" w:rsidRDefault="00FB2C96" w:rsidP="00267816">
      <w:pPr>
        <w:pStyle w:val="Nessunaspaziatura"/>
        <w:rPr>
          <w:lang w:val="en-GB"/>
        </w:rPr>
      </w:pPr>
      <w:r w:rsidRPr="00FB2C96">
        <w:rPr>
          <w:lang w:val="en-GB"/>
        </w:rPr>
        <w:t xml:space="preserve">In conclusion, using an allograft breast cancer murine model, this is the first in vivo MRI study which shows that CAIX PG-targeting liposomes can be employed as effective diagnostic tool for tumors overexpressing this enzyme. </w:t>
      </w:r>
      <w:r w:rsidR="00267816" w:rsidRPr="000E7F16">
        <w:rPr>
          <w:lang w:val="en-GB"/>
        </w:rPr>
        <w:t xml:space="preserve">The </w:t>
      </w:r>
      <w:r w:rsidR="00BF5145" w:rsidRPr="000E7F16">
        <w:rPr>
          <w:lang w:val="en-GB"/>
        </w:rPr>
        <w:t>Lip_P</w:t>
      </w:r>
      <w:r w:rsidR="00177BEB">
        <w:rPr>
          <w:lang w:val="en-GB"/>
        </w:rPr>
        <w:t>ep</w:t>
      </w:r>
      <w:r w:rsidR="00BF5145" w:rsidRPr="000E7F16">
        <w:rPr>
          <w:lang w:val="en-GB"/>
        </w:rPr>
        <w:t xml:space="preserve"> </w:t>
      </w:r>
      <w:r w:rsidR="00267816" w:rsidRPr="000E7F16">
        <w:rPr>
          <w:lang w:val="en-GB"/>
        </w:rPr>
        <w:t>probe selectively recognizes the CAIX isoform, due to the absence of the PG domain in all other carbonic anhydrase isoforms.</w:t>
      </w:r>
      <w:r w:rsidR="00BF5145" w:rsidRPr="000E7F16">
        <w:rPr>
          <w:lang w:val="en-GB"/>
        </w:rPr>
        <w:t xml:space="preserve"> This selectivity endows Lip_P</w:t>
      </w:r>
      <w:r w:rsidR="00177BEB">
        <w:rPr>
          <w:lang w:val="en-GB"/>
        </w:rPr>
        <w:t>ep</w:t>
      </w:r>
      <w:r w:rsidR="00BF5145" w:rsidRPr="000E7F16">
        <w:rPr>
          <w:lang w:val="en-GB"/>
        </w:rPr>
        <w:t xml:space="preserve"> with a high diagnostic value as the CAIX overexpression is strongly associated with poor prognosis</w:t>
      </w:r>
      <w:r w:rsidR="00177BEB">
        <w:rPr>
          <w:lang w:val="en-GB"/>
        </w:rPr>
        <w:t>.</w:t>
      </w:r>
    </w:p>
    <w:p w14:paraId="3E155BA7" w14:textId="77777777" w:rsidR="00266C6D" w:rsidRPr="000E7F16" w:rsidRDefault="00267816" w:rsidP="00D45F2D">
      <w:pPr>
        <w:pStyle w:val="Nessunaspaziatura"/>
        <w:rPr>
          <w:lang w:val="en-GB"/>
        </w:rPr>
      </w:pPr>
      <w:r w:rsidRPr="000E7F16">
        <w:rPr>
          <w:lang w:val="en-GB"/>
        </w:rPr>
        <w:t xml:space="preserve">Moreover, our study brought to light the ability of the PG domain of CAIX to promote internalization </w:t>
      </w:r>
    </w:p>
    <w:p w14:paraId="7F553BDD" w14:textId="06108F2F" w:rsidR="00FE05C1" w:rsidRDefault="00267816" w:rsidP="00D45F2D">
      <w:pPr>
        <w:pStyle w:val="Nessunaspaziatura"/>
        <w:rPr>
          <w:lang w:val="en-GB"/>
        </w:rPr>
      </w:pPr>
      <w:r w:rsidRPr="000E7F16">
        <w:rPr>
          <w:lang w:val="en-GB"/>
        </w:rPr>
        <w:t>of the targeting liposomes through a receptor-mediated endocytosis mechanism (RME)</w:t>
      </w:r>
      <w:r w:rsidR="00DA1AB8" w:rsidRPr="000E7F16">
        <w:rPr>
          <w:lang w:val="en-GB"/>
        </w:rPr>
        <w:t xml:space="preserve"> and a cargo release through endosomal escape</w:t>
      </w:r>
      <w:r w:rsidRPr="000E7F16">
        <w:rPr>
          <w:lang w:val="en-GB"/>
        </w:rPr>
        <w:t xml:space="preserve">. As a result of this mechanism, the liposomal content is released into the cytosol from endosome-like vesicles much efficiently compared to the phagocytic pathway. This finding suggests that </w:t>
      </w:r>
      <w:r w:rsidR="007F5FE9" w:rsidRPr="000E7F16">
        <w:rPr>
          <w:lang w:val="en-GB"/>
        </w:rPr>
        <w:t>Lip_P</w:t>
      </w:r>
      <w:r w:rsidR="00177BEB">
        <w:rPr>
          <w:lang w:val="en-GB"/>
        </w:rPr>
        <w:t>ep</w:t>
      </w:r>
      <w:r w:rsidR="007F5FE9" w:rsidRPr="000E7F16">
        <w:rPr>
          <w:lang w:val="en-GB"/>
        </w:rPr>
        <w:t xml:space="preserve"> based </w:t>
      </w:r>
      <w:r w:rsidRPr="000E7F16">
        <w:rPr>
          <w:lang w:val="en-GB"/>
        </w:rPr>
        <w:t>probe</w:t>
      </w:r>
      <w:r w:rsidR="007F5FE9" w:rsidRPr="000E7F16">
        <w:rPr>
          <w:lang w:val="en-GB"/>
        </w:rPr>
        <w:t>s</w:t>
      </w:r>
      <w:r w:rsidRPr="000E7F16">
        <w:rPr>
          <w:lang w:val="en-GB"/>
        </w:rPr>
        <w:t xml:space="preserve"> could </w:t>
      </w:r>
      <w:r w:rsidR="007F5FE9" w:rsidRPr="000E7F16">
        <w:rPr>
          <w:lang w:val="en-GB"/>
        </w:rPr>
        <w:t>be considered for the design of</w:t>
      </w:r>
      <w:r w:rsidRPr="000E7F16">
        <w:rPr>
          <w:lang w:val="en-GB"/>
        </w:rPr>
        <w:t xml:space="preserve"> effective theranostic agent</w:t>
      </w:r>
      <w:r w:rsidR="007F5FE9" w:rsidRPr="000E7F16">
        <w:rPr>
          <w:lang w:val="en-GB"/>
        </w:rPr>
        <w:t>s</w:t>
      </w:r>
      <w:r w:rsidRPr="000E7F16">
        <w:rPr>
          <w:lang w:val="en-GB"/>
        </w:rPr>
        <w:t xml:space="preserve">, given its target specificity and its favorable intracellular behavior. Future research </w:t>
      </w:r>
      <w:r w:rsidR="00FB2C96">
        <w:rPr>
          <w:lang w:val="en-GB"/>
        </w:rPr>
        <w:t>is warranted</w:t>
      </w:r>
      <w:r w:rsidRPr="000E7F16">
        <w:rPr>
          <w:lang w:val="en-GB"/>
        </w:rPr>
        <w:t xml:space="preserve"> to refine and optimize these targeting strategies </w:t>
      </w:r>
      <w:r w:rsidR="00FB2C96">
        <w:rPr>
          <w:lang w:val="en-GB"/>
        </w:rPr>
        <w:t xml:space="preserve">in order </w:t>
      </w:r>
      <w:r w:rsidRPr="000E7F16">
        <w:rPr>
          <w:lang w:val="en-GB"/>
        </w:rPr>
        <w:t xml:space="preserve">to maximize the </w:t>
      </w:r>
      <w:r w:rsidR="007F5FE9" w:rsidRPr="000E7F16">
        <w:rPr>
          <w:lang w:val="en-GB"/>
        </w:rPr>
        <w:t>diagnostic/</w:t>
      </w:r>
      <w:r w:rsidRPr="000E7F16">
        <w:rPr>
          <w:lang w:val="en-GB"/>
        </w:rPr>
        <w:t>therapeutic potential of liposome-based systems</w:t>
      </w:r>
      <w:r w:rsidR="00004B7C" w:rsidRPr="000E7F16">
        <w:rPr>
          <w:lang w:val="en-GB"/>
        </w:rPr>
        <w:t>.</w:t>
      </w:r>
    </w:p>
    <w:p w14:paraId="75BF0328" w14:textId="3785BB26" w:rsidR="002739AA" w:rsidRDefault="002739AA" w:rsidP="00D45F2D">
      <w:pPr>
        <w:pStyle w:val="Nessunaspaziatura"/>
        <w:rPr>
          <w:lang w:val="en-GB"/>
        </w:rPr>
      </w:pPr>
    </w:p>
    <w:p w14:paraId="05CD0912" w14:textId="77777777" w:rsidR="002739AA" w:rsidRPr="00803BC1" w:rsidRDefault="002739AA" w:rsidP="002739AA">
      <w:pPr>
        <w:pStyle w:val="Nessunaspaziatura"/>
        <w:rPr>
          <w:b/>
          <w:lang w:val="en-GB"/>
        </w:rPr>
      </w:pPr>
      <w:r>
        <w:rPr>
          <w:b/>
          <w:lang w:val="en-GB"/>
        </w:rPr>
        <w:t>Acknow</w:t>
      </w:r>
      <w:r w:rsidRPr="00803BC1">
        <w:rPr>
          <w:b/>
          <w:lang w:val="en-GB"/>
        </w:rPr>
        <w:t>ledgments</w:t>
      </w:r>
    </w:p>
    <w:p w14:paraId="25E1AE2A" w14:textId="77777777" w:rsidR="002739AA" w:rsidRDefault="002739AA" w:rsidP="002739AA">
      <w:pPr>
        <w:pStyle w:val="Nessunaspaziatura"/>
        <w:rPr>
          <w:lang w:val="en-GB"/>
        </w:rPr>
      </w:pPr>
      <w:r w:rsidRPr="00803BC1">
        <w:rPr>
          <w:lang w:val="en-GB"/>
        </w:rPr>
        <w:t>The authors acknowledge the financial support of the Italian Ministry of Research (FOE contribution) to the EuroBioImaging MultiModal Molecular Imaging Italian Node (www.mmmi.unito.it) coordinated by the Department of Molecular Biotechnology and Health Sciences at the University of Turin</w:t>
      </w:r>
      <w:r>
        <w:rPr>
          <w:lang w:val="en-GB"/>
        </w:rPr>
        <w:t xml:space="preserve"> and the Institute of Biostructures &amp; Bioimages of </w:t>
      </w:r>
      <w:r w:rsidRPr="00803BC1">
        <w:rPr>
          <w:lang w:val="en-GB"/>
        </w:rPr>
        <w:t>National Research Council.</w:t>
      </w:r>
    </w:p>
    <w:p w14:paraId="20696178" w14:textId="77777777" w:rsidR="002739AA" w:rsidRDefault="002739AA" w:rsidP="00D45F2D">
      <w:pPr>
        <w:pStyle w:val="Nessunaspaziatura"/>
        <w:rPr>
          <w:lang w:val="en-GB"/>
        </w:rPr>
      </w:pPr>
    </w:p>
    <w:p w14:paraId="06C23993" w14:textId="77777777" w:rsidR="00741726" w:rsidRPr="000E7F16" w:rsidRDefault="00741726" w:rsidP="00D45F2D">
      <w:pPr>
        <w:pStyle w:val="Nessunaspaziatura"/>
        <w:rPr>
          <w:lang w:val="en-GB"/>
        </w:rPr>
      </w:pPr>
    </w:p>
    <w:p w14:paraId="621EDD1A" w14:textId="1DA96631" w:rsidR="00004B7C" w:rsidRPr="00177BEB" w:rsidRDefault="00004B7C" w:rsidP="00D45F2D">
      <w:pPr>
        <w:pStyle w:val="Nessunaspaziatura"/>
        <w:rPr>
          <w:b/>
          <w:lang w:val="en-GB"/>
        </w:rPr>
      </w:pPr>
      <w:r w:rsidRPr="00177BEB">
        <w:rPr>
          <w:b/>
          <w:lang w:val="en-GB"/>
        </w:rPr>
        <w:t>References</w:t>
      </w:r>
    </w:p>
    <w:p w14:paraId="28F860C1" w14:textId="77777777" w:rsidR="00D039C6" w:rsidRPr="00D039C6" w:rsidRDefault="00004B7C" w:rsidP="00D039C6">
      <w:pPr>
        <w:pStyle w:val="Bibliografia"/>
        <w:rPr>
          <w:rFonts w:ascii="Times New Roman" w:hAnsi="Times New Roman" w:cs="Times New Roman"/>
          <w:lang w:val="en-GB"/>
        </w:rPr>
      </w:pPr>
      <w:r w:rsidRPr="000E7F16">
        <w:rPr>
          <w:lang w:val="en-GB"/>
        </w:rPr>
        <w:fldChar w:fldCharType="begin"/>
      </w:r>
      <w:r w:rsidR="00823596">
        <w:rPr>
          <w:lang w:val="en-GB"/>
        </w:rPr>
        <w:instrText xml:space="preserve"> ADDIN ZOTERO_BIBL {"uncited":[],"omitted":[],"custom":[]} CSL_BIBLIOGRAPHY </w:instrText>
      </w:r>
      <w:r w:rsidRPr="000E7F16">
        <w:rPr>
          <w:lang w:val="en-GB"/>
        </w:rPr>
        <w:fldChar w:fldCharType="separate"/>
      </w:r>
      <w:r w:rsidR="00D039C6" w:rsidRPr="00D039C6">
        <w:rPr>
          <w:rFonts w:ascii="Times New Roman" w:hAnsi="Times New Roman" w:cs="Times New Roman"/>
          <w:lang w:val="en-GB"/>
        </w:rPr>
        <w:t>[1]</w:t>
      </w:r>
      <w:r w:rsidR="00D039C6" w:rsidRPr="00D039C6">
        <w:rPr>
          <w:rFonts w:ascii="Times New Roman" w:hAnsi="Times New Roman" w:cs="Times New Roman"/>
          <w:lang w:val="en-GB"/>
        </w:rPr>
        <w:tab/>
        <w:t xml:space="preserve">D. Miladinova, «Molecular Imaging in Breast Cancer», </w:t>
      </w:r>
      <w:r w:rsidR="00D039C6" w:rsidRPr="00D039C6">
        <w:rPr>
          <w:rFonts w:ascii="Times New Roman" w:hAnsi="Times New Roman" w:cs="Times New Roman"/>
          <w:i/>
          <w:iCs/>
          <w:lang w:val="en-GB"/>
        </w:rPr>
        <w:t>Nucl. Med. Mol. Imaging</w:t>
      </w:r>
      <w:r w:rsidR="00D039C6" w:rsidRPr="00D039C6">
        <w:rPr>
          <w:rFonts w:ascii="Times New Roman" w:hAnsi="Times New Roman" w:cs="Times New Roman"/>
          <w:lang w:val="en-GB"/>
        </w:rPr>
        <w:t>, vol. 53, fasc. 5, pp. 313–319, ott. 2019, doi: 10.1007/s13139-019-00614-w.</w:t>
      </w:r>
    </w:p>
    <w:p w14:paraId="5BA4A0EE"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w:t>
      </w:r>
      <w:r w:rsidRPr="00D039C6">
        <w:rPr>
          <w:rFonts w:ascii="Times New Roman" w:hAnsi="Times New Roman" w:cs="Times New Roman"/>
          <w:lang w:val="en-GB"/>
        </w:rPr>
        <w:tab/>
        <w:t xml:space="preserve">T. Zheng, M. Jäättelä, e B. Liu, «pH gradient reversal fuels cancer progression», </w:t>
      </w:r>
      <w:r w:rsidRPr="00D039C6">
        <w:rPr>
          <w:rFonts w:ascii="Times New Roman" w:hAnsi="Times New Roman" w:cs="Times New Roman"/>
          <w:i/>
          <w:iCs/>
          <w:lang w:val="en-GB"/>
        </w:rPr>
        <w:t>Int. J. Biochem. Cell Biol.</w:t>
      </w:r>
      <w:r w:rsidRPr="00D039C6">
        <w:rPr>
          <w:rFonts w:ascii="Times New Roman" w:hAnsi="Times New Roman" w:cs="Times New Roman"/>
          <w:lang w:val="en-GB"/>
        </w:rPr>
        <w:t>, vol. 125, p. 105796, ago. 2020, doi: 10.1016/j.biocel.2020.105796.</w:t>
      </w:r>
    </w:p>
    <w:p w14:paraId="55BEBBFA"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w:t>
      </w:r>
      <w:r w:rsidRPr="00D039C6">
        <w:rPr>
          <w:rFonts w:ascii="Times New Roman" w:hAnsi="Times New Roman" w:cs="Times New Roman"/>
          <w:lang w:val="en-GB"/>
        </w:rPr>
        <w:tab/>
        <w:t xml:space="preserve">R. Hamaguchi, M. Isowa, R. Narui, H. Morikawa, e H. Wada, «Clinical review of alkalization therapy in cancer treatment», </w:t>
      </w:r>
      <w:r w:rsidRPr="00D039C6">
        <w:rPr>
          <w:rFonts w:ascii="Times New Roman" w:hAnsi="Times New Roman" w:cs="Times New Roman"/>
          <w:i/>
          <w:iCs/>
          <w:lang w:val="en-GB"/>
        </w:rPr>
        <w:t>Front. Oncol.</w:t>
      </w:r>
      <w:r w:rsidRPr="00D039C6">
        <w:rPr>
          <w:rFonts w:ascii="Times New Roman" w:hAnsi="Times New Roman" w:cs="Times New Roman"/>
          <w:lang w:val="en-GB"/>
        </w:rPr>
        <w:t>, vol. 12, p. 1003588, set. 2022, doi: 10.3389/fonc.2022.1003588.</w:t>
      </w:r>
    </w:p>
    <w:p w14:paraId="113E46C8"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w:t>
      </w:r>
      <w:r w:rsidRPr="00D039C6">
        <w:rPr>
          <w:rFonts w:ascii="Times New Roman" w:hAnsi="Times New Roman" w:cs="Times New Roman"/>
          <w:lang w:val="en-GB"/>
        </w:rPr>
        <w:tab/>
        <w:t xml:space="preserve">S. Fais e Y. Marunaka, «The Acidic Microenvironment: Is It a Phenotype of All Cancers? A Focus on Multiple Myeloma and Some Analogies with Diabetes Mellitus», </w:t>
      </w:r>
      <w:r w:rsidRPr="00D039C6">
        <w:rPr>
          <w:rFonts w:ascii="Times New Roman" w:hAnsi="Times New Roman" w:cs="Times New Roman"/>
          <w:i/>
          <w:iCs/>
          <w:lang w:val="en-GB"/>
        </w:rPr>
        <w:t>Cancers</w:t>
      </w:r>
      <w:r w:rsidRPr="00D039C6">
        <w:rPr>
          <w:rFonts w:ascii="Times New Roman" w:hAnsi="Times New Roman" w:cs="Times New Roman"/>
          <w:lang w:val="en-GB"/>
        </w:rPr>
        <w:t>, vol. 12, fasc. 11, p. 3226, nov. 2020, doi: 10.3390/cancers12113226.</w:t>
      </w:r>
    </w:p>
    <w:p w14:paraId="1D2E1BC8" w14:textId="77777777" w:rsidR="00D039C6" w:rsidRPr="00D039C6" w:rsidRDefault="00D039C6" w:rsidP="00D039C6">
      <w:pPr>
        <w:pStyle w:val="Bibliografia"/>
        <w:rPr>
          <w:rFonts w:ascii="Times New Roman" w:hAnsi="Times New Roman" w:cs="Times New Roman"/>
        </w:rPr>
      </w:pPr>
      <w:r w:rsidRPr="00D039C6">
        <w:rPr>
          <w:rFonts w:ascii="Times New Roman" w:hAnsi="Times New Roman" w:cs="Times New Roman"/>
          <w:lang w:val="en-GB"/>
        </w:rPr>
        <w:lastRenderedPageBreak/>
        <w:t>[5]</w:t>
      </w:r>
      <w:r w:rsidRPr="00D039C6">
        <w:rPr>
          <w:rFonts w:ascii="Times New Roman" w:hAnsi="Times New Roman" w:cs="Times New Roman"/>
          <w:lang w:val="en-GB"/>
        </w:rPr>
        <w:tab/>
        <w:t xml:space="preserve">T. Todenhöfer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Evaluation of carbonic anhydrase IX as a potential therapeutic target in urothelial carcinoma», </w:t>
      </w:r>
      <w:r w:rsidRPr="00D039C6">
        <w:rPr>
          <w:rFonts w:ascii="Times New Roman" w:hAnsi="Times New Roman" w:cs="Times New Roman"/>
          <w:i/>
          <w:iCs/>
          <w:lang w:val="en-GB"/>
        </w:rPr>
        <w:t xml:space="preserve">Urol. </w:t>
      </w:r>
      <w:r w:rsidRPr="00D039C6">
        <w:rPr>
          <w:rFonts w:ascii="Times New Roman" w:hAnsi="Times New Roman" w:cs="Times New Roman"/>
          <w:i/>
          <w:iCs/>
        </w:rPr>
        <w:t>Oncol. Semin. Orig. Investig.</w:t>
      </w:r>
      <w:r w:rsidRPr="00D039C6">
        <w:rPr>
          <w:rFonts w:ascii="Times New Roman" w:hAnsi="Times New Roman" w:cs="Times New Roman"/>
        </w:rPr>
        <w:t>, vol. 39, fasc. 8, p. 498.e1-498.e11, ago. 2021, doi: 10.1016/j.urolonc.2021.04.011.</w:t>
      </w:r>
    </w:p>
    <w:p w14:paraId="0CEC992F"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6]</w:t>
      </w:r>
      <w:r w:rsidRPr="00D039C6">
        <w:rPr>
          <w:rFonts w:ascii="Times New Roman" w:hAnsi="Times New Roman" w:cs="Times New Roman"/>
          <w:lang w:val="en-GB"/>
        </w:rPr>
        <w:tab/>
        <w:t xml:space="preserve">C. Ward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New strategies for targeting the hypoxic tumour microenvironment in breast cancer», </w:t>
      </w:r>
      <w:r w:rsidRPr="00D039C6">
        <w:rPr>
          <w:rFonts w:ascii="Times New Roman" w:hAnsi="Times New Roman" w:cs="Times New Roman"/>
          <w:i/>
          <w:iCs/>
          <w:lang w:val="en-GB"/>
        </w:rPr>
        <w:t>Cancer Treat. Rev.</w:t>
      </w:r>
      <w:r w:rsidRPr="00D039C6">
        <w:rPr>
          <w:rFonts w:ascii="Times New Roman" w:hAnsi="Times New Roman" w:cs="Times New Roman"/>
          <w:lang w:val="en-GB"/>
        </w:rPr>
        <w:t>, vol. 39, fasc. 2, pp. 171–179, apr. 2013, doi: 10.1016/j.ctrv.2012.08.004.</w:t>
      </w:r>
    </w:p>
    <w:p w14:paraId="6BBD4529"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7]</w:t>
      </w:r>
      <w:r w:rsidRPr="00D039C6">
        <w:rPr>
          <w:rFonts w:ascii="Times New Roman" w:hAnsi="Times New Roman" w:cs="Times New Roman"/>
          <w:lang w:val="en-GB"/>
        </w:rPr>
        <w:tab/>
        <w:t>C.-L. Chen, J.-S. Chu, W.-C. Su, S.-C. Huang, e W.-Y. Lee, «Hypoxia and metabolic phenotypes during breast carcinogenesis: expression of HIF-1</w:t>
      </w:r>
      <w:r w:rsidRPr="00D039C6">
        <w:rPr>
          <w:rFonts w:ascii="Times New Roman" w:hAnsi="Times New Roman" w:cs="Times New Roman"/>
        </w:rPr>
        <w:t>α</w:t>
      </w:r>
      <w:r w:rsidRPr="00D039C6">
        <w:rPr>
          <w:rFonts w:ascii="Times New Roman" w:hAnsi="Times New Roman" w:cs="Times New Roman"/>
          <w:lang w:val="en-GB"/>
        </w:rPr>
        <w:t xml:space="preserve">, GLUT1, and CAIX», </w:t>
      </w:r>
      <w:r w:rsidRPr="00D039C6">
        <w:rPr>
          <w:rFonts w:ascii="Times New Roman" w:hAnsi="Times New Roman" w:cs="Times New Roman"/>
          <w:i/>
          <w:iCs/>
          <w:lang w:val="en-GB"/>
        </w:rPr>
        <w:t>Virchows Arch.</w:t>
      </w:r>
      <w:r w:rsidRPr="00D039C6">
        <w:rPr>
          <w:rFonts w:ascii="Times New Roman" w:hAnsi="Times New Roman" w:cs="Times New Roman"/>
          <w:lang w:val="en-GB"/>
        </w:rPr>
        <w:t>, vol. 457, fasc. 1, pp. 53–61, lug. 2010, doi: 10.1007/s00428-010-0938-0.</w:t>
      </w:r>
    </w:p>
    <w:p w14:paraId="571332B9"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8]</w:t>
      </w:r>
      <w:r w:rsidRPr="00D039C6">
        <w:rPr>
          <w:rFonts w:ascii="Times New Roman" w:hAnsi="Times New Roman" w:cs="Times New Roman"/>
          <w:lang w:val="en-GB"/>
        </w:rPr>
        <w:tab/>
        <w:t xml:space="preserve">S. A. K. Shamis, J. Edwards, e D. C. McMillan, «The relationship between carbonic anhydrase IX (CAIX) and patient survival in breast cancer: systematic review and meta-analysis», </w:t>
      </w:r>
      <w:r w:rsidRPr="00D039C6">
        <w:rPr>
          <w:rFonts w:ascii="Times New Roman" w:hAnsi="Times New Roman" w:cs="Times New Roman"/>
          <w:i/>
          <w:iCs/>
          <w:lang w:val="en-GB"/>
        </w:rPr>
        <w:t>Diagn. Pathol.</w:t>
      </w:r>
      <w:r w:rsidRPr="00D039C6">
        <w:rPr>
          <w:rFonts w:ascii="Times New Roman" w:hAnsi="Times New Roman" w:cs="Times New Roman"/>
          <w:lang w:val="en-GB"/>
        </w:rPr>
        <w:t>, vol. 18, fasc. 1, p. 46, apr. 2023, doi: 10.1186/s13000-023-01325-9.</w:t>
      </w:r>
    </w:p>
    <w:p w14:paraId="168DD4BA"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9]</w:t>
      </w:r>
      <w:r w:rsidRPr="00D039C6">
        <w:rPr>
          <w:rFonts w:ascii="Times New Roman" w:hAnsi="Times New Roman" w:cs="Times New Roman"/>
          <w:lang w:val="en-GB"/>
        </w:rPr>
        <w:tab/>
        <w:t xml:space="preserve">Y. Lou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Targeting Tumor Hypoxia: Suppression of Breast Tumor Growth and Metastasis by Novel Carbonic Anhydrase IX Inhibitors», </w:t>
      </w:r>
      <w:r w:rsidRPr="00D039C6">
        <w:rPr>
          <w:rFonts w:ascii="Times New Roman" w:hAnsi="Times New Roman" w:cs="Times New Roman"/>
          <w:i/>
          <w:iCs/>
          <w:lang w:val="en-GB"/>
        </w:rPr>
        <w:t>Cancer Res.</w:t>
      </w:r>
      <w:r w:rsidRPr="00D039C6">
        <w:rPr>
          <w:rFonts w:ascii="Times New Roman" w:hAnsi="Times New Roman" w:cs="Times New Roman"/>
          <w:lang w:val="en-GB"/>
        </w:rPr>
        <w:t>, vol. 71, fasc. 9, pp. 3364–3376, mag. 2011, doi: 10.1158/0008-5472.CAN-10-4261.</w:t>
      </w:r>
    </w:p>
    <w:p w14:paraId="5A269E2A"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0]</w:t>
      </w:r>
      <w:r w:rsidRPr="00D039C6">
        <w:rPr>
          <w:rFonts w:ascii="Times New Roman" w:hAnsi="Times New Roman" w:cs="Times New Roman"/>
          <w:lang w:val="en-GB"/>
        </w:rPr>
        <w:tab/>
        <w:t xml:space="preserve">V. Alterio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Crystal structure of the catalytic domain of the tumor-associated human carbonic anhydrase IX», </w:t>
      </w:r>
      <w:r w:rsidRPr="00D039C6">
        <w:rPr>
          <w:rFonts w:ascii="Times New Roman" w:hAnsi="Times New Roman" w:cs="Times New Roman"/>
          <w:i/>
          <w:iCs/>
          <w:lang w:val="en-GB"/>
        </w:rPr>
        <w:t>Comput. Biol.</w:t>
      </w:r>
      <w:r w:rsidRPr="00D039C6">
        <w:rPr>
          <w:rFonts w:ascii="Times New Roman" w:hAnsi="Times New Roman" w:cs="Times New Roman"/>
          <w:lang w:val="en-GB"/>
        </w:rPr>
        <w:t>.</w:t>
      </w:r>
    </w:p>
    <w:p w14:paraId="168E8CC0"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1]</w:t>
      </w:r>
      <w:r w:rsidRPr="00D039C6">
        <w:rPr>
          <w:rFonts w:ascii="Times New Roman" w:hAnsi="Times New Roman" w:cs="Times New Roman"/>
          <w:lang w:val="en-GB"/>
        </w:rPr>
        <w:tab/>
        <w:t xml:space="preserve">S. Ames, S. Pastorekova, e H. M. Becker, «The proteoglycan-like domain of carbonic anhydrase IX mediates non-catalytic facilitation of lactate transport in cancer cells», </w:t>
      </w:r>
      <w:r w:rsidRPr="00D039C6">
        <w:rPr>
          <w:rFonts w:ascii="Times New Roman" w:hAnsi="Times New Roman" w:cs="Times New Roman"/>
          <w:i/>
          <w:iCs/>
          <w:lang w:val="en-GB"/>
        </w:rPr>
        <w:t>Oncotarget</w:t>
      </w:r>
      <w:r w:rsidRPr="00D039C6">
        <w:rPr>
          <w:rFonts w:ascii="Times New Roman" w:hAnsi="Times New Roman" w:cs="Times New Roman"/>
          <w:lang w:val="en-GB"/>
        </w:rPr>
        <w:t>, vol. 9, fasc. 46, pp. 27940–27957, giu. 2018, doi: 10.18632/oncotarget.25371.</w:t>
      </w:r>
    </w:p>
    <w:p w14:paraId="75BA4CE8"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2]</w:t>
      </w:r>
      <w:r w:rsidRPr="00D039C6">
        <w:rPr>
          <w:rFonts w:ascii="Times New Roman" w:hAnsi="Times New Roman" w:cs="Times New Roman"/>
          <w:lang w:val="en-GB"/>
        </w:rPr>
        <w:tab/>
        <w:t xml:space="preserve">C. T. Supuran, «Carbonic anhydrases: novel therapeutic applications for inhibitors and activators», </w:t>
      </w:r>
      <w:r w:rsidRPr="00D039C6">
        <w:rPr>
          <w:rFonts w:ascii="Times New Roman" w:hAnsi="Times New Roman" w:cs="Times New Roman"/>
          <w:i/>
          <w:iCs/>
          <w:lang w:val="en-GB"/>
        </w:rPr>
        <w:t>Nat. Rev. Drug Discov.</w:t>
      </w:r>
      <w:r w:rsidRPr="00D039C6">
        <w:rPr>
          <w:rFonts w:ascii="Times New Roman" w:hAnsi="Times New Roman" w:cs="Times New Roman"/>
          <w:lang w:val="en-GB"/>
        </w:rPr>
        <w:t>, vol. 7, fasc. 2, pp. 168–181, feb. 2008, doi: 10.1038/nrd2467.</w:t>
      </w:r>
    </w:p>
    <w:p w14:paraId="0725521A"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3]</w:t>
      </w:r>
      <w:r w:rsidRPr="00D039C6">
        <w:rPr>
          <w:rFonts w:ascii="Times New Roman" w:hAnsi="Times New Roman" w:cs="Times New Roman"/>
          <w:lang w:val="en-GB"/>
        </w:rPr>
        <w:tab/>
        <w:t xml:space="preserve">J. Brynda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Carborane‐Based Carbonic Anhydrase Inhibitors», </w:t>
      </w:r>
      <w:r w:rsidRPr="00D039C6">
        <w:rPr>
          <w:rFonts w:ascii="Times New Roman" w:hAnsi="Times New Roman" w:cs="Times New Roman"/>
          <w:i/>
          <w:iCs/>
          <w:lang w:val="en-GB"/>
        </w:rPr>
        <w:t>Angew. Chem. Int. Ed.</w:t>
      </w:r>
      <w:r w:rsidRPr="00D039C6">
        <w:rPr>
          <w:rFonts w:ascii="Times New Roman" w:hAnsi="Times New Roman" w:cs="Times New Roman"/>
          <w:lang w:val="en-GB"/>
        </w:rPr>
        <w:t>, vol. 52, fasc. 51, pp. 13760–13763, dic. 2013, doi: 10.1002/anie.201307583.</w:t>
      </w:r>
    </w:p>
    <w:p w14:paraId="3DCB5FA0"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4]</w:t>
      </w:r>
      <w:r w:rsidRPr="00D039C6">
        <w:rPr>
          <w:rFonts w:ascii="Times New Roman" w:hAnsi="Times New Roman" w:cs="Times New Roman"/>
          <w:lang w:val="en-GB"/>
        </w:rPr>
        <w:tab/>
        <w:t xml:space="preserve">O. C. Kulterer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A Microdosing Study with </w:t>
      </w:r>
      <w:r w:rsidRPr="00D039C6">
        <w:rPr>
          <w:rFonts w:ascii="Times New Roman" w:hAnsi="Times New Roman" w:cs="Times New Roman"/>
          <w:vertAlign w:val="superscript"/>
          <w:lang w:val="en-GB"/>
        </w:rPr>
        <w:t>99m</w:t>
      </w:r>
      <w:r w:rsidRPr="00D039C6">
        <w:rPr>
          <w:rFonts w:ascii="Times New Roman" w:hAnsi="Times New Roman" w:cs="Times New Roman"/>
          <w:lang w:val="en-GB"/>
        </w:rPr>
        <w:t xml:space="preserve"> Tc-PHC-102 for the SPECT/CT Imaging of Primary and Metastatic Lesions in Renal Cell Carcinoma Patients», </w:t>
      </w:r>
      <w:r w:rsidRPr="00D039C6">
        <w:rPr>
          <w:rFonts w:ascii="Times New Roman" w:hAnsi="Times New Roman" w:cs="Times New Roman"/>
          <w:i/>
          <w:iCs/>
          <w:lang w:val="en-GB"/>
        </w:rPr>
        <w:t>J. Nucl. Med.</w:t>
      </w:r>
      <w:r w:rsidRPr="00D039C6">
        <w:rPr>
          <w:rFonts w:ascii="Times New Roman" w:hAnsi="Times New Roman" w:cs="Times New Roman"/>
          <w:lang w:val="en-GB"/>
        </w:rPr>
        <w:t>, vol. 62, fasc. 3, pp. 360–365, mar. 2021, doi: 10.2967/jnumed.120.245530.</w:t>
      </w:r>
    </w:p>
    <w:p w14:paraId="3E204F19"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5]</w:t>
      </w:r>
      <w:r w:rsidRPr="00D039C6">
        <w:rPr>
          <w:rFonts w:ascii="Times New Roman" w:hAnsi="Times New Roman" w:cs="Times New Roman"/>
          <w:lang w:val="en-GB"/>
        </w:rPr>
        <w:tab/>
        <w:t xml:space="preserve">S. Kalinin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Carbonic Anhydrase IX Inhibitors as Candidates for Combination Therapy of Solid Tumors», </w:t>
      </w:r>
      <w:r w:rsidRPr="00D039C6">
        <w:rPr>
          <w:rFonts w:ascii="Times New Roman" w:hAnsi="Times New Roman" w:cs="Times New Roman"/>
          <w:i/>
          <w:iCs/>
          <w:lang w:val="en-GB"/>
        </w:rPr>
        <w:t>Int. J. Mol. Sci.</w:t>
      </w:r>
      <w:r w:rsidRPr="00D039C6">
        <w:rPr>
          <w:rFonts w:ascii="Times New Roman" w:hAnsi="Times New Roman" w:cs="Times New Roman"/>
          <w:lang w:val="en-GB"/>
        </w:rPr>
        <w:t>, vol. 22, fasc. 24, p. 13405, dic. 2021, doi: 10.3390/ijms222413405.</w:t>
      </w:r>
    </w:p>
    <w:p w14:paraId="788740FA"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6]</w:t>
      </w:r>
      <w:r w:rsidRPr="00D039C6">
        <w:rPr>
          <w:rFonts w:ascii="Times New Roman" w:hAnsi="Times New Roman" w:cs="Times New Roman"/>
          <w:lang w:val="en-GB"/>
        </w:rPr>
        <w:tab/>
        <w:t xml:space="preserve">A. S. A. Van Brussel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Hypoxia-Targeting Fluorescent Nanobodies for Optical Molecular Imaging of Pre-Invasive Breast Cancer», </w:t>
      </w:r>
      <w:r w:rsidRPr="00D039C6">
        <w:rPr>
          <w:rFonts w:ascii="Times New Roman" w:hAnsi="Times New Roman" w:cs="Times New Roman"/>
          <w:i/>
          <w:iCs/>
          <w:lang w:val="en-GB"/>
        </w:rPr>
        <w:t>Mol. Imaging Biol.</w:t>
      </w:r>
      <w:r w:rsidRPr="00D039C6">
        <w:rPr>
          <w:rFonts w:ascii="Times New Roman" w:hAnsi="Times New Roman" w:cs="Times New Roman"/>
          <w:lang w:val="en-GB"/>
        </w:rPr>
        <w:t>, vol. 18, fasc. 4, pp. 535–544, ago. 2016, doi: 10.1007/s11307-015-0909-6.</w:t>
      </w:r>
    </w:p>
    <w:p w14:paraId="77D4C149"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7]</w:t>
      </w:r>
      <w:r w:rsidRPr="00D039C6">
        <w:rPr>
          <w:rFonts w:ascii="Times New Roman" w:hAnsi="Times New Roman" w:cs="Times New Roman"/>
          <w:lang w:val="en-GB"/>
        </w:rPr>
        <w:tab/>
        <w:t xml:space="preserve">K. Chamie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Adjuvant Weekly Girentuximab Following Nephrectomy for High-Risk Renal Cell Carcinoma: The ARISER Randomized Clinical Trial», </w:t>
      </w:r>
      <w:r w:rsidRPr="00D039C6">
        <w:rPr>
          <w:rFonts w:ascii="Times New Roman" w:hAnsi="Times New Roman" w:cs="Times New Roman"/>
          <w:i/>
          <w:iCs/>
          <w:lang w:val="en-GB"/>
        </w:rPr>
        <w:t>JAMA Oncol.</w:t>
      </w:r>
      <w:r w:rsidRPr="00D039C6">
        <w:rPr>
          <w:rFonts w:ascii="Times New Roman" w:hAnsi="Times New Roman" w:cs="Times New Roman"/>
          <w:lang w:val="en-GB"/>
        </w:rPr>
        <w:t>, vol. 3, fasc. 7, p. 913, lug. 2017, doi: 10.1001/jamaoncol.2016.4419.</w:t>
      </w:r>
    </w:p>
    <w:p w14:paraId="38080122"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8]</w:t>
      </w:r>
      <w:r w:rsidRPr="00D039C6">
        <w:rPr>
          <w:rFonts w:ascii="Times New Roman" w:hAnsi="Times New Roman" w:cs="Times New Roman"/>
          <w:lang w:val="en-GB"/>
        </w:rPr>
        <w:tab/>
        <w:t xml:space="preserve">N. B. Haas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Adjuvant Treatment for High-Risk Clear Cell Renal Cancer: Updated Results of a High-Risk Subset of the ASSURE Randomized Trial», </w:t>
      </w:r>
      <w:r w:rsidRPr="00D039C6">
        <w:rPr>
          <w:rFonts w:ascii="Times New Roman" w:hAnsi="Times New Roman" w:cs="Times New Roman"/>
          <w:i/>
          <w:iCs/>
          <w:lang w:val="en-GB"/>
        </w:rPr>
        <w:t>JAMA Oncol.</w:t>
      </w:r>
      <w:r w:rsidRPr="00D039C6">
        <w:rPr>
          <w:rFonts w:ascii="Times New Roman" w:hAnsi="Times New Roman" w:cs="Times New Roman"/>
          <w:lang w:val="en-GB"/>
        </w:rPr>
        <w:t>, vol. 3, fasc. 9, p. 1249, set. 2017, doi: 10.1001/jamaoncol.2017.0076.</w:t>
      </w:r>
    </w:p>
    <w:p w14:paraId="262059AF"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19]</w:t>
      </w:r>
      <w:r w:rsidRPr="00D039C6">
        <w:rPr>
          <w:rFonts w:ascii="Times New Roman" w:hAnsi="Times New Roman" w:cs="Times New Roman"/>
          <w:lang w:val="en-GB"/>
        </w:rPr>
        <w:tab/>
        <w:t xml:space="preserve">S. C. Kleinendorst, E. Oosterwijk, J. Bussink, H. Westdorp, M. W. Konijnenberg, e S. Heskamp, «Combining Targeted Radionuclide Therapy and Immune Checkpoint Inhibition for Cancer Treatment», </w:t>
      </w:r>
      <w:r w:rsidRPr="00D039C6">
        <w:rPr>
          <w:rFonts w:ascii="Times New Roman" w:hAnsi="Times New Roman" w:cs="Times New Roman"/>
          <w:i/>
          <w:iCs/>
          <w:lang w:val="en-GB"/>
        </w:rPr>
        <w:t>Clin. Cancer Res.</w:t>
      </w:r>
      <w:r w:rsidRPr="00D039C6">
        <w:rPr>
          <w:rFonts w:ascii="Times New Roman" w:hAnsi="Times New Roman" w:cs="Times New Roman"/>
          <w:lang w:val="en-GB"/>
        </w:rPr>
        <w:t>, vol. 28, fasc. 17, pp. 3652–3657, set. 2022, doi: 10.1158/1078-0432.CCR-21-4332.</w:t>
      </w:r>
    </w:p>
    <w:p w14:paraId="421D4A5E"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0]</w:t>
      </w:r>
      <w:r w:rsidRPr="00D039C6">
        <w:rPr>
          <w:rFonts w:ascii="Times New Roman" w:hAnsi="Times New Roman" w:cs="Times New Roman"/>
          <w:lang w:val="en-GB"/>
        </w:rPr>
        <w:tab/>
        <w:t xml:space="preserve">C. Lu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Fabrication of mAb G250-SPIO Molecular Magnetic Resonance Imaging Nanoprobe for the Specific Detection of Renal Cell Carcinoma In Vitro», </w:t>
      </w:r>
      <w:r w:rsidRPr="00D039C6">
        <w:rPr>
          <w:rFonts w:ascii="Times New Roman" w:hAnsi="Times New Roman" w:cs="Times New Roman"/>
          <w:i/>
          <w:iCs/>
          <w:lang w:val="en-GB"/>
        </w:rPr>
        <w:t>PLoS ONE</w:t>
      </w:r>
      <w:r w:rsidRPr="00D039C6">
        <w:rPr>
          <w:rFonts w:ascii="Times New Roman" w:hAnsi="Times New Roman" w:cs="Times New Roman"/>
          <w:lang w:val="en-GB"/>
        </w:rPr>
        <w:t>, vol. 9, fasc. 7, p. e101898, lug. 2014, doi: 10.1371/journal.pone.0101898.</w:t>
      </w:r>
    </w:p>
    <w:p w14:paraId="78BAD009"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1]</w:t>
      </w:r>
      <w:r w:rsidRPr="00D039C6">
        <w:rPr>
          <w:rFonts w:ascii="Times New Roman" w:hAnsi="Times New Roman" w:cs="Times New Roman"/>
          <w:lang w:val="en-GB"/>
        </w:rPr>
        <w:tab/>
        <w:t xml:space="preserve">J. Courcier, A. De La Taille, M. Nourieh, I. Leguerney, N. Lassau, e A. Ingels, «Carbonic Anhydrase IX in Renal Cell Carcinoma, Implications for Disease Management», </w:t>
      </w:r>
      <w:r w:rsidRPr="00D039C6">
        <w:rPr>
          <w:rFonts w:ascii="Times New Roman" w:hAnsi="Times New Roman" w:cs="Times New Roman"/>
          <w:i/>
          <w:iCs/>
          <w:lang w:val="en-GB"/>
        </w:rPr>
        <w:t>Int. J. Mol. Sci.</w:t>
      </w:r>
      <w:r w:rsidRPr="00D039C6">
        <w:rPr>
          <w:rFonts w:ascii="Times New Roman" w:hAnsi="Times New Roman" w:cs="Times New Roman"/>
          <w:lang w:val="en-GB"/>
        </w:rPr>
        <w:t>, vol. 21, fasc. 19, p. 7146, set. 2020, doi: 10.3390/ijms21197146.</w:t>
      </w:r>
    </w:p>
    <w:p w14:paraId="31CBEBF2"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lastRenderedPageBreak/>
        <w:t>[22]</w:t>
      </w:r>
      <w:r w:rsidRPr="00D039C6">
        <w:rPr>
          <w:rFonts w:ascii="Times New Roman" w:hAnsi="Times New Roman" w:cs="Times New Roman"/>
          <w:lang w:val="en-GB"/>
        </w:rPr>
        <w:tab/>
        <w:t xml:space="preserve">C. H. J. Muselaers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Optical Imaging of Renal Cell Carcinoma with Anti–Carbonic Anhydrase IX Monoclonal Antibody Girentuximab», </w:t>
      </w:r>
      <w:r w:rsidRPr="00D039C6">
        <w:rPr>
          <w:rFonts w:ascii="Times New Roman" w:hAnsi="Times New Roman" w:cs="Times New Roman"/>
          <w:i/>
          <w:iCs/>
          <w:lang w:val="en-GB"/>
        </w:rPr>
        <w:t>J. Nucl. Med.</w:t>
      </w:r>
      <w:r w:rsidRPr="00D039C6">
        <w:rPr>
          <w:rFonts w:ascii="Times New Roman" w:hAnsi="Times New Roman" w:cs="Times New Roman"/>
          <w:lang w:val="en-GB"/>
        </w:rPr>
        <w:t>, vol. 55, fasc. 6, pp. 1035–1040, giu. 2014, doi: 10.2967/jnumed.114.137356.</w:t>
      </w:r>
    </w:p>
    <w:p w14:paraId="7727745C"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3]</w:t>
      </w:r>
      <w:r w:rsidRPr="00D039C6">
        <w:rPr>
          <w:rFonts w:ascii="Times New Roman" w:hAnsi="Times New Roman" w:cs="Times New Roman"/>
          <w:lang w:val="en-GB"/>
        </w:rPr>
        <w:tab/>
        <w:t xml:space="preserve">M. Aggarwal, C. D. Boone, B. Kondeti, e R. McKenna, «Structural annotation of human carbonic anhydrases», </w:t>
      </w:r>
      <w:r w:rsidRPr="00D039C6">
        <w:rPr>
          <w:rFonts w:ascii="Times New Roman" w:hAnsi="Times New Roman" w:cs="Times New Roman"/>
          <w:i/>
          <w:iCs/>
          <w:lang w:val="en-GB"/>
        </w:rPr>
        <w:t>J. Enzyme Inhib. Med. Chem.</w:t>
      </w:r>
      <w:r w:rsidRPr="00D039C6">
        <w:rPr>
          <w:rFonts w:ascii="Times New Roman" w:hAnsi="Times New Roman" w:cs="Times New Roman"/>
          <w:lang w:val="en-GB"/>
        </w:rPr>
        <w:t>, vol. 28, fasc. 2, pp. 267–277, apr. 2013, doi: 10.3109/14756366.2012.737323.</w:t>
      </w:r>
    </w:p>
    <w:p w14:paraId="3FA7D845"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4]</w:t>
      </w:r>
      <w:r w:rsidRPr="00D039C6">
        <w:rPr>
          <w:rFonts w:ascii="Times New Roman" w:hAnsi="Times New Roman" w:cs="Times New Roman"/>
          <w:lang w:val="en-GB"/>
        </w:rPr>
        <w:tab/>
        <w:t xml:space="preserve">E. Langella, M. Buonanno, G. De Simone, e S. M. Monti, «Intrinsically disordered features of carbonic anhydrase IX proteoglycan-like domain», </w:t>
      </w:r>
      <w:r w:rsidRPr="00D039C6">
        <w:rPr>
          <w:rFonts w:ascii="Times New Roman" w:hAnsi="Times New Roman" w:cs="Times New Roman"/>
          <w:i/>
          <w:iCs/>
          <w:lang w:val="en-GB"/>
        </w:rPr>
        <w:t>Cell. Mol. Life Sci.</w:t>
      </w:r>
      <w:r w:rsidRPr="00D039C6">
        <w:rPr>
          <w:rFonts w:ascii="Times New Roman" w:hAnsi="Times New Roman" w:cs="Times New Roman"/>
          <w:lang w:val="en-GB"/>
        </w:rPr>
        <w:t>, vol. 78, fasc. 5, pp. 2059–2067, mar. 2021, doi: 10.1007/s00018-020-03697-3.</w:t>
      </w:r>
    </w:p>
    <w:p w14:paraId="2520A9CE"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5]</w:t>
      </w:r>
      <w:r w:rsidRPr="00D039C6">
        <w:rPr>
          <w:rFonts w:ascii="Times New Roman" w:hAnsi="Times New Roman" w:cs="Times New Roman"/>
          <w:lang w:val="en-GB"/>
        </w:rPr>
        <w:tab/>
        <w:t xml:space="preserve">H. M. Becker e J. W. Deitmer, «Proton Transport in Cancer Cells: The Role of Carbonic Anhydrases», </w:t>
      </w:r>
      <w:r w:rsidRPr="00D039C6">
        <w:rPr>
          <w:rFonts w:ascii="Times New Roman" w:hAnsi="Times New Roman" w:cs="Times New Roman"/>
          <w:i/>
          <w:iCs/>
          <w:lang w:val="en-GB"/>
        </w:rPr>
        <w:t>Int. J. Mol. Sci.</w:t>
      </w:r>
      <w:r w:rsidRPr="00D039C6">
        <w:rPr>
          <w:rFonts w:ascii="Times New Roman" w:hAnsi="Times New Roman" w:cs="Times New Roman"/>
          <w:lang w:val="en-GB"/>
        </w:rPr>
        <w:t>, vol. 22, fasc. 6, p. 3171, mar. 2021, doi: 10.3390/ijms22063171.</w:t>
      </w:r>
    </w:p>
    <w:p w14:paraId="711F1C66"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6]</w:t>
      </w:r>
      <w:r w:rsidRPr="00D039C6">
        <w:rPr>
          <w:rFonts w:ascii="Times New Roman" w:hAnsi="Times New Roman" w:cs="Times New Roman"/>
          <w:lang w:val="en-GB"/>
        </w:rPr>
        <w:tab/>
        <w:t xml:space="preserve">A. Innocenti, S. Pastorekova, J. Pastorek, A. Scozzafava, G. D. Simone, e C. T. Supuran, «The proteoglycan region of the tumor-associated carbonic anhydrase isoform IX acts as anintrinsic buffer optimizing CO2 hydration at acidic pH values characteristic of solid tumors», </w:t>
      </w:r>
      <w:r w:rsidRPr="00D039C6">
        <w:rPr>
          <w:rFonts w:ascii="Times New Roman" w:hAnsi="Times New Roman" w:cs="Times New Roman"/>
          <w:i/>
          <w:iCs/>
          <w:lang w:val="en-GB"/>
        </w:rPr>
        <w:t>Bioorg. Med. Chem. Lett.</w:t>
      </w:r>
      <w:r w:rsidRPr="00D039C6">
        <w:rPr>
          <w:rFonts w:ascii="Times New Roman" w:hAnsi="Times New Roman" w:cs="Times New Roman"/>
          <w:lang w:val="en-GB"/>
        </w:rPr>
        <w:t>, vol. 19, fasc. 20, pp. 5825–5828, ott. 2009, doi: 10.1016/j.bmcl.2009.08.088.</w:t>
      </w:r>
    </w:p>
    <w:p w14:paraId="519169B8"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7]</w:t>
      </w:r>
      <w:r w:rsidRPr="00D039C6">
        <w:rPr>
          <w:rFonts w:ascii="Times New Roman" w:hAnsi="Times New Roman" w:cs="Times New Roman"/>
          <w:lang w:val="en-GB"/>
        </w:rPr>
        <w:tab/>
        <w:t xml:space="preserve">J. Guenoun, G. N. Doeswijk, G. P. Krestin, e M. R. Bernsen, «Compartmentalization of Gd liposomes: the quenching effect explained», </w:t>
      </w:r>
      <w:r w:rsidRPr="00D039C6">
        <w:rPr>
          <w:rFonts w:ascii="Times New Roman" w:hAnsi="Times New Roman" w:cs="Times New Roman"/>
          <w:i/>
          <w:iCs/>
          <w:lang w:val="en-GB"/>
        </w:rPr>
        <w:t>Contrast Media Mol. Imaging</w:t>
      </w:r>
      <w:r w:rsidRPr="00D039C6">
        <w:rPr>
          <w:rFonts w:ascii="Times New Roman" w:hAnsi="Times New Roman" w:cs="Times New Roman"/>
          <w:lang w:val="en-GB"/>
        </w:rPr>
        <w:t>, vol. 11, fasc. 2, pp. 106–114, mar. 2016, doi: 10.1002/cmmi.1669.</w:t>
      </w:r>
    </w:p>
    <w:p w14:paraId="52918AA4"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8]</w:t>
      </w:r>
      <w:r w:rsidRPr="00D039C6">
        <w:rPr>
          <w:rFonts w:ascii="Times New Roman" w:hAnsi="Times New Roman" w:cs="Times New Roman"/>
          <w:lang w:val="en-GB"/>
        </w:rPr>
        <w:tab/>
        <w:t xml:space="preserve">A. John, M. Sivashanmugam, S. K. Natarajan, e V. Umashankar, «Computational modeling of novel inhibitory peptides targeting proteoglycan like region of carbonic anhydrase IX and </w:t>
      </w:r>
      <w:r w:rsidRPr="00D039C6">
        <w:rPr>
          <w:rFonts w:ascii="Times New Roman" w:hAnsi="Times New Roman" w:cs="Times New Roman"/>
          <w:i/>
          <w:iCs/>
          <w:lang w:val="en-GB"/>
        </w:rPr>
        <w:t>in vitro</w:t>
      </w:r>
      <w:r w:rsidRPr="00D039C6">
        <w:rPr>
          <w:rFonts w:ascii="Times New Roman" w:hAnsi="Times New Roman" w:cs="Times New Roman"/>
          <w:lang w:val="en-GB"/>
        </w:rPr>
        <w:t xml:space="preserve"> validation in HeLa cells», </w:t>
      </w:r>
      <w:r w:rsidRPr="00D039C6">
        <w:rPr>
          <w:rFonts w:ascii="Times New Roman" w:hAnsi="Times New Roman" w:cs="Times New Roman"/>
          <w:i/>
          <w:iCs/>
          <w:lang w:val="en-GB"/>
        </w:rPr>
        <w:t>J. Biomol. Struct. Dyn.</w:t>
      </w:r>
      <w:r w:rsidRPr="00D039C6">
        <w:rPr>
          <w:rFonts w:ascii="Times New Roman" w:hAnsi="Times New Roman" w:cs="Times New Roman"/>
          <w:lang w:val="en-GB"/>
        </w:rPr>
        <w:t>, vol. 38, fasc. 7, pp. 1995–2006, mag. 2020, doi: 10.1080/07391102.2019.1623075.</w:t>
      </w:r>
    </w:p>
    <w:p w14:paraId="34808467"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29]</w:t>
      </w:r>
      <w:r w:rsidRPr="00D039C6">
        <w:rPr>
          <w:rFonts w:ascii="Times New Roman" w:hAnsi="Times New Roman" w:cs="Times New Roman"/>
          <w:lang w:val="en-GB"/>
        </w:rPr>
        <w:tab/>
        <w:t xml:space="preserve">P. Liu, G. Chen, e J. Zhang, «A Review of Liposomes as a Drug Delivery System: Current Status of Approved Products, Regulatory Environments, and Future Perspectives», </w:t>
      </w:r>
      <w:r w:rsidRPr="00D039C6">
        <w:rPr>
          <w:rFonts w:ascii="Times New Roman" w:hAnsi="Times New Roman" w:cs="Times New Roman"/>
          <w:i/>
          <w:iCs/>
          <w:lang w:val="en-GB"/>
        </w:rPr>
        <w:t>Molecules</w:t>
      </w:r>
      <w:r w:rsidRPr="00D039C6">
        <w:rPr>
          <w:rFonts w:ascii="Times New Roman" w:hAnsi="Times New Roman" w:cs="Times New Roman"/>
          <w:lang w:val="en-GB"/>
        </w:rPr>
        <w:t>, vol. 27, fasc. 4, p. 1372, feb. 2022, doi: 10.3390/molecules27041372.</w:t>
      </w:r>
    </w:p>
    <w:p w14:paraId="4164408E"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0]</w:t>
      </w:r>
      <w:r w:rsidRPr="00D039C6">
        <w:rPr>
          <w:rFonts w:ascii="Times New Roman" w:hAnsi="Times New Roman" w:cs="Times New Roman"/>
          <w:lang w:val="en-GB"/>
        </w:rPr>
        <w:tab/>
        <w:t xml:space="preserve">N. Kostevšek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Magneto-Liposomes as MRI Contrast Agents: A Systematic Study of Different Liposomal Formulations», </w:t>
      </w:r>
      <w:r w:rsidRPr="00D039C6">
        <w:rPr>
          <w:rFonts w:ascii="Times New Roman" w:hAnsi="Times New Roman" w:cs="Times New Roman"/>
          <w:i/>
          <w:iCs/>
          <w:lang w:val="en-GB"/>
        </w:rPr>
        <w:t>Nanomaterials</w:t>
      </w:r>
      <w:r w:rsidRPr="00D039C6">
        <w:rPr>
          <w:rFonts w:ascii="Times New Roman" w:hAnsi="Times New Roman" w:cs="Times New Roman"/>
          <w:lang w:val="en-GB"/>
        </w:rPr>
        <w:t>, vol. 10, fasc. 5, p. 889, mag. 2020, doi: 10.3390/nano10050889.</w:t>
      </w:r>
    </w:p>
    <w:p w14:paraId="3E0D58F5"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1]</w:t>
      </w:r>
      <w:r w:rsidRPr="00D039C6">
        <w:rPr>
          <w:rFonts w:ascii="Times New Roman" w:hAnsi="Times New Roman" w:cs="Times New Roman"/>
          <w:lang w:val="en-GB"/>
        </w:rPr>
        <w:tab/>
        <w:t xml:space="preserve">V. P. Torchilin, «Recent advances with liposomes as pharmaceutical carriers», </w:t>
      </w:r>
      <w:r w:rsidRPr="00D039C6">
        <w:rPr>
          <w:rFonts w:ascii="Times New Roman" w:hAnsi="Times New Roman" w:cs="Times New Roman"/>
          <w:i/>
          <w:iCs/>
          <w:lang w:val="en-GB"/>
        </w:rPr>
        <w:t>Nat. Rev. Drug Discov.</w:t>
      </w:r>
      <w:r w:rsidRPr="00D039C6">
        <w:rPr>
          <w:rFonts w:ascii="Times New Roman" w:hAnsi="Times New Roman" w:cs="Times New Roman"/>
          <w:lang w:val="en-GB"/>
        </w:rPr>
        <w:t>, vol. 4, fasc. 2, pp. 145–160, feb. 2005, doi: 10.1038/nrd1632.</w:t>
      </w:r>
    </w:p>
    <w:p w14:paraId="211A92E3"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2]</w:t>
      </w:r>
      <w:r w:rsidRPr="00D039C6">
        <w:rPr>
          <w:rFonts w:ascii="Times New Roman" w:hAnsi="Times New Roman" w:cs="Times New Roman"/>
          <w:lang w:val="en-GB"/>
        </w:rPr>
        <w:tab/>
        <w:t xml:space="preserve">S. Aime, A. Barge, E. Gianolio, R. Pagliarin, L. Silengo, e L. Tei, «High Relaxivity Contrast Agents for MRI and Molecular Imaging», in </w:t>
      </w:r>
      <w:r w:rsidRPr="00D039C6">
        <w:rPr>
          <w:rFonts w:ascii="Times New Roman" w:hAnsi="Times New Roman" w:cs="Times New Roman"/>
          <w:i/>
          <w:iCs/>
          <w:lang w:val="en-GB"/>
        </w:rPr>
        <w:t>Molecular Imaging</w:t>
      </w:r>
      <w:r w:rsidRPr="00D039C6">
        <w:rPr>
          <w:rFonts w:ascii="Times New Roman" w:hAnsi="Times New Roman" w:cs="Times New Roman"/>
          <w:lang w:val="en-GB"/>
        </w:rPr>
        <w:t>, vol. 49, A. A. Bogdanov e K. Licha, A c. di, in Ernst Schering Research Foundation Workshop, vol. 49. , Springer Berlin Heidelberg, 2005, pp. 99–121. doi: 10.1007/3-540-26809-X_6.</w:t>
      </w:r>
    </w:p>
    <w:p w14:paraId="1381C6D0"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3]</w:t>
      </w:r>
      <w:r w:rsidRPr="00D039C6">
        <w:rPr>
          <w:rFonts w:ascii="Times New Roman" w:hAnsi="Times New Roman" w:cs="Times New Roman"/>
          <w:lang w:val="en-GB"/>
        </w:rPr>
        <w:tab/>
        <w:t xml:space="preserve">L. Šturm e N. Poklar Ulrih, «Basic Methods for Preparation of Liposomes and Studying Their Interactions with Different Compounds, with the Emphasis on Polyphenols», </w:t>
      </w:r>
      <w:r w:rsidRPr="00D039C6">
        <w:rPr>
          <w:rFonts w:ascii="Times New Roman" w:hAnsi="Times New Roman" w:cs="Times New Roman"/>
          <w:i/>
          <w:iCs/>
          <w:lang w:val="en-GB"/>
        </w:rPr>
        <w:t>Int. J. Mol. Sci.</w:t>
      </w:r>
      <w:r w:rsidRPr="00D039C6">
        <w:rPr>
          <w:rFonts w:ascii="Times New Roman" w:hAnsi="Times New Roman" w:cs="Times New Roman"/>
          <w:lang w:val="en-GB"/>
        </w:rPr>
        <w:t>, vol. 22, fasc. 12, p. 6547, giu. 2021, doi: 10.3390/ijms22126547.</w:t>
      </w:r>
    </w:p>
    <w:p w14:paraId="74B4E3D0"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4]</w:t>
      </w:r>
      <w:r w:rsidRPr="00D039C6">
        <w:rPr>
          <w:rFonts w:ascii="Times New Roman" w:hAnsi="Times New Roman" w:cs="Times New Roman"/>
          <w:lang w:val="en-GB"/>
        </w:rPr>
        <w:tab/>
        <w:t xml:space="preserve">E. Di Gregorio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The Issue of Gadolinium Retained in Tissues: Insights on the Role of Metal Complex Stability by Comparing Metal Uptake in Murine Tissues Upon the Concomitant Administration of Lanthanum- and Gadolinium-Diethylentriamminopentaacetate», </w:t>
      </w:r>
      <w:r w:rsidRPr="00D039C6">
        <w:rPr>
          <w:rFonts w:ascii="Times New Roman" w:hAnsi="Times New Roman" w:cs="Times New Roman"/>
          <w:i/>
          <w:iCs/>
          <w:lang w:val="en-GB"/>
        </w:rPr>
        <w:t>Invest. Radiol.</w:t>
      </w:r>
      <w:r w:rsidRPr="00D039C6">
        <w:rPr>
          <w:rFonts w:ascii="Times New Roman" w:hAnsi="Times New Roman" w:cs="Times New Roman"/>
          <w:lang w:val="en-GB"/>
        </w:rPr>
        <w:t>, vol. 53, fasc. 3, pp. 167–172, mar. 2018, doi: 10.1097/RLI.0000000000000423.</w:t>
      </w:r>
    </w:p>
    <w:p w14:paraId="5A94A2FD"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5]</w:t>
      </w:r>
      <w:r w:rsidRPr="00D039C6">
        <w:rPr>
          <w:rFonts w:ascii="Times New Roman" w:hAnsi="Times New Roman" w:cs="Times New Roman"/>
          <w:lang w:val="en-GB"/>
        </w:rPr>
        <w:tab/>
        <w:t xml:space="preserve">C. Quattrociocchi, A. Mangia, S. Aime, V. Menchise, e D. Delli Castelli, «Molecular Resonance Imaging of the CAIX Expression in Mouse Mammary Adenocarcinoma Cells», </w:t>
      </w:r>
      <w:r w:rsidRPr="00D039C6">
        <w:rPr>
          <w:rFonts w:ascii="Times New Roman" w:hAnsi="Times New Roman" w:cs="Times New Roman"/>
          <w:i/>
          <w:iCs/>
          <w:lang w:val="en-GB"/>
        </w:rPr>
        <w:t>Pharm. Basel Switz.</w:t>
      </w:r>
      <w:r w:rsidRPr="00D039C6">
        <w:rPr>
          <w:rFonts w:ascii="Times New Roman" w:hAnsi="Times New Roman" w:cs="Times New Roman"/>
          <w:lang w:val="en-GB"/>
        </w:rPr>
        <w:t>, vol. 16, fasc. 9, p. 1301, set. 2023, doi: 10.3390/ph16091301.</w:t>
      </w:r>
    </w:p>
    <w:p w14:paraId="133DAAA4"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6]</w:t>
      </w:r>
      <w:r w:rsidRPr="00D039C6">
        <w:rPr>
          <w:rFonts w:ascii="Times New Roman" w:hAnsi="Times New Roman" w:cs="Times New Roman"/>
          <w:lang w:val="en-GB"/>
        </w:rPr>
        <w:tab/>
        <w:t xml:space="preserve">D. M. Corsi, C. Platas‐Iglesias, H. V. Bekkum, e J. A. Peters, «Determination of paramagnetic lanthanide(III) concentrations from bulk magnetic susceptibility shifts in NMR spectra», </w:t>
      </w:r>
      <w:r w:rsidRPr="00D039C6">
        <w:rPr>
          <w:rFonts w:ascii="Times New Roman" w:hAnsi="Times New Roman" w:cs="Times New Roman"/>
          <w:i/>
          <w:iCs/>
          <w:lang w:val="en-GB"/>
        </w:rPr>
        <w:t>Magn. Reson. Chem.</w:t>
      </w:r>
      <w:r w:rsidRPr="00D039C6">
        <w:rPr>
          <w:rFonts w:ascii="Times New Roman" w:hAnsi="Times New Roman" w:cs="Times New Roman"/>
          <w:lang w:val="en-GB"/>
        </w:rPr>
        <w:t>, vol. 39, fasc. 11, pp. 723–726, nov. 2001, doi: 10.1002/mrc.922.</w:t>
      </w:r>
    </w:p>
    <w:p w14:paraId="3FC80A2E"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lastRenderedPageBreak/>
        <w:t>[37]</w:t>
      </w:r>
      <w:r w:rsidRPr="00D039C6">
        <w:rPr>
          <w:rFonts w:ascii="Times New Roman" w:hAnsi="Times New Roman" w:cs="Times New Roman"/>
          <w:lang w:val="en-GB"/>
        </w:rPr>
        <w:tab/>
        <w:t xml:space="preserve">E. di Gregorio, L. Lattuada, A. Maiocchi, S. Aime, G. Ferrauto, e E. Gianolio, «Supramolecular adducts between macrocyclic Gd(III) complexes and polyaromatic systems: a route to enhance the relaxivity through the formation of hydrophobic interactions», </w:t>
      </w:r>
      <w:r w:rsidRPr="00D039C6">
        <w:rPr>
          <w:rFonts w:ascii="Times New Roman" w:hAnsi="Times New Roman" w:cs="Times New Roman"/>
          <w:i/>
          <w:iCs/>
          <w:lang w:val="en-GB"/>
        </w:rPr>
        <w:t>Chem. Sci.</w:t>
      </w:r>
      <w:r w:rsidRPr="00D039C6">
        <w:rPr>
          <w:rFonts w:ascii="Times New Roman" w:hAnsi="Times New Roman" w:cs="Times New Roman"/>
          <w:lang w:val="en-GB"/>
        </w:rPr>
        <w:t>, vol. 12, nov. 2020, doi: 10.1039/d0sc03504a.</w:t>
      </w:r>
    </w:p>
    <w:p w14:paraId="783B4DD1"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8]</w:t>
      </w:r>
      <w:r w:rsidRPr="00D039C6">
        <w:rPr>
          <w:rFonts w:ascii="Times New Roman" w:hAnsi="Times New Roman" w:cs="Times New Roman"/>
          <w:lang w:val="en-GB"/>
        </w:rPr>
        <w:tab/>
        <w:t xml:space="preserve">T. B. Gandek, L. Van Der Koog, e A. Nagelkerke, «A Comparison of Cellular Uptake Mechanisms, Delivery Efficacy, and Intracellular Fate between Liposomes and Extracellular Vesicles», </w:t>
      </w:r>
      <w:r w:rsidRPr="00D039C6">
        <w:rPr>
          <w:rFonts w:ascii="Times New Roman" w:hAnsi="Times New Roman" w:cs="Times New Roman"/>
          <w:i/>
          <w:iCs/>
          <w:lang w:val="en-GB"/>
        </w:rPr>
        <w:t>Adv. Healthc. Mater.</w:t>
      </w:r>
      <w:r w:rsidRPr="00D039C6">
        <w:rPr>
          <w:rFonts w:ascii="Times New Roman" w:hAnsi="Times New Roman" w:cs="Times New Roman"/>
          <w:lang w:val="en-GB"/>
        </w:rPr>
        <w:t>, vol. 12, fasc. 25, p. 2300319, ott. 2023, doi: 10.1002/adhm.202300319.</w:t>
      </w:r>
    </w:p>
    <w:p w14:paraId="1625333B"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39]</w:t>
      </w:r>
      <w:r w:rsidRPr="00D039C6">
        <w:rPr>
          <w:rFonts w:ascii="Times New Roman" w:hAnsi="Times New Roman" w:cs="Times New Roman"/>
          <w:lang w:val="en-GB"/>
        </w:rPr>
        <w:tab/>
        <w:t xml:space="preserve">P. Stahl e A. L. Schwartz, «Receptor-mediated endocytosis», </w:t>
      </w:r>
      <w:r w:rsidRPr="00D039C6">
        <w:rPr>
          <w:rFonts w:ascii="Times New Roman" w:hAnsi="Times New Roman" w:cs="Times New Roman"/>
          <w:i/>
          <w:iCs/>
          <w:lang w:val="en-GB"/>
        </w:rPr>
        <w:t>J. Clin. Invest.</w:t>
      </w:r>
      <w:r w:rsidRPr="00D039C6">
        <w:rPr>
          <w:rFonts w:ascii="Times New Roman" w:hAnsi="Times New Roman" w:cs="Times New Roman"/>
          <w:lang w:val="en-GB"/>
        </w:rPr>
        <w:t>, vol. 77, fasc. 3, pp. 657–662, mar. 1986, doi: 10.1172/JCI112359.</w:t>
      </w:r>
    </w:p>
    <w:p w14:paraId="2C2B0BEB"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0]</w:t>
      </w:r>
      <w:r w:rsidRPr="00D039C6">
        <w:rPr>
          <w:rFonts w:ascii="Times New Roman" w:hAnsi="Times New Roman" w:cs="Times New Roman"/>
          <w:lang w:val="en-GB"/>
        </w:rPr>
        <w:tab/>
        <w:t xml:space="preserve">M. Zatovicova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Novel humanized monoclonal antibodies for targeting hypoxic human tumors via two distinct extracellular domains of carbonic anhydrase IX», </w:t>
      </w:r>
      <w:r w:rsidRPr="00D039C6">
        <w:rPr>
          <w:rFonts w:ascii="Times New Roman" w:hAnsi="Times New Roman" w:cs="Times New Roman"/>
          <w:i/>
          <w:iCs/>
          <w:lang w:val="en-GB"/>
        </w:rPr>
        <w:t>Cancer Metab.</w:t>
      </w:r>
      <w:r w:rsidRPr="00D039C6">
        <w:rPr>
          <w:rFonts w:ascii="Times New Roman" w:hAnsi="Times New Roman" w:cs="Times New Roman"/>
          <w:lang w:val="en-GB"/>
        </w:rPr>
        <w:t>, vol. 10, fasc. 1, p. 3, dic. 2022, doi: 10.1186/s40170-022-00279-8.</w:t>
      </w:r>
    </w:p>
    <w:p w14:paraId="0A74F3AB"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1]</w:t>
      </w:r>
      <w:r w:rsidRPr="00D039C6">
        <w:rPr>
          <w:rFonts w:ascii="Times New Roman" w:hAnsi="Times New Roman" w:cs="Times New Roman"/>
          <w:lang w:val="en-GB"/>
        </w:rPr>
        <w:tab/>
        <w:t xml:space="preserve">Y. Fidan, S. Muçaj, S. S. Timur, e R. N. Gürsoy, «Recent advances in liposome-based targeted cancer therapy», </w:t>
      </w:r>
      <w:r w:rsidRPr="00D039C6">
        <w:rPr>
          <w:rFonts w:ascii="Times New Roman" w:hAnsi="Times New Roman" w:cs="Times New Roman"/>
          <w:i/>
          <w:iCs/>
          <w:lang w:val="en-GB"/>
        </w:rPr>
        <w:t>J. Liposome Res.</w:t>
      </w:r>
      <w:r w:rsidRPr="00D039C6">
        <w:rPr>
          <w:rFonts w:ascii="Times New Roman" w:hAnsi="Times New Roman" w:cs="Times New Roman"/>
          <w:lang w:val="en-GB"/>
        </w:rPr>
        <w:t>, vol. 34, fasc. 2, pp. 316–334, giu. 2024, doi: 10.1080/08982104.2023.2268710.</w:t>
      </w:r>
    </w:p>
    <w:p w14:paraId="43B48A90"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2]</w:t>
      </w:r>
      <w:r w:rsidRPr="00D039C6">
        <w:rPr>
          <w:rFonts w:ascii="Times New Roman" w:hAnsi="Times New Roman" w:cs="Times New Roman"/>
          <w:lang w:val="en-GB"/>
        </w:rPr>
        <w:tab/>
        <w:t xml:space="preserve">Y. Alhamhoom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Recent advances in the liposomal nanovesicles based immunotherapy in the treatment of cancer: A review», </w:t>
      </w:r>
      <w:r w:rsidRPr="00D039C6">
        <w:rPr>
          <w:rFonts w:ascii="Times New Roman" w:hAnsi="Times New Roman" w:cs="Times New Roman"/>
          <w:i/>
          <w:iCs/>
          <w:lang w:val="en-GB"/>
        </w:rPr>
        <w:t>Saudi Pharm. J.</w:t>
      </w:r>
      <w:r w:rsidRPr="00D039C6">
        <w:rPr>
          <w:rFonts w:ascii="Times New Roman" w:hAnsi="Times New Roman" w:cs="Times New Roman"/>
          <w:lang w:val="en-GB"/>
        </w:rPr>
        <w:t>, vol. 31, fasc. 2, pp. 279–294, feb. 2023, doi: 10.1016/j.jsps.2022.12.008.</w:t>
      </w:r>
    </w:p>
    <w:p w14:paraId="00348CEF"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3]</w:t>
      </w:r>
      <w:r w:rsidRPr="00D039C6">
        <w:rPr>
          <w:rFonts w:ascii="Times New Roman" w:hAnsi="Times New Roman" w:cs="Times New Roman"/>
          <w:lang w:val="en-GB"/>
        </w:rPr>
        <w:tab/>
        <w:t xml:space="preserve">M. Ritchie, L. Tchistiakova, e N. Scott, «Implications of receptor-mediated endocytosis and intracellular trafficking dynamics in the development of antibody drug conjugates», </w:t>
      </w:r>
      <w:r w:rsidRPr="00D039C6">
        <w:rPr>
          <w:rFonts w:ascii="Times New Roman" w:hAnsi="Times New Roman" w:cs="Times New Roman"/>
          <w:i/>
          <w:iCs/>
          <w:lang w:val="en-GB"/>
        </w:rPr>
        <w:t>mAbs</w:t>
      </w:r>
      <w:r w:rsidRPr="00D039C6">
        <w:rPr>
          <w:rFonts w:ascii="Times New Roman" w:hAnsi="Times New Roman" w:cs="Times New Roman"/>
          <w:lang w:val="en-GB"/>
        </w:rPr>
        <w:t>, vol. 5, fasc. 1, pp. 13–21, gen. 2013, doi: 10.4161/mabs.22854.</w:t>
      </w:r>
    </w:p>
    <w:p w14:paraId="7B0F5F66"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4]</w:t>
      </w:r>
      <w:r w:rsidRPr="00D039C6">
        <w:rPr>
          <w:rFonts w:ascii="Times New Roman" w:hAnsi="Times New Roman" w:cs="Times New Roman"/>
          <w:lang w:val="en-GB"/>
        </w:rPr>
        <w:tab/>
        <w:t xml:space="preserve">E. Canato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Anti-HER2 Super Stealth Immunoliposomes for Targeted-Chemotherapy», </w:t>
      </w:r>
      <w:r w:rsidRPr="00D039C6">
        <w:rPr>
          <w:rFonts w:ascii="Times New Roman" w:hAnsi="Times New Roman" w:cs="Times New Roman"/>
          <w:i/>
          <w:iCs/>
          <w:lang w:val="en-GB"/>
        </w:rPr>
        <w:t>Adv. Healthc. Mater.</w:t>
      </w:r>
      <w:r w:rsidRPr="00D039C6">
        <w:rPr>
          <w:rFonts w:ascii="Times New Roman" w:hAnsi="Times New Roman" w:cs="Times New Roman"/>
          <w:lang w:val="en-GB"/>
        </w:rPr>
        <w:t>, vol. 12, fasc. 29, p. e2301650, nov. 2023, doi: 10.1002/adhm.202301650.</w:t>
      </w:r>
    </w:p>
    <w:p w14:paraId="17CBBD33"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5]</w:t>
      </w:r>
      <w:r w:rsidRPr="00D039C6">
        <w:rPr>
          <w:rFonts w:ascii="Times New Roman" w:hAnsi="Times New Roman" w:cs="Times New Roman"/>
          <w:lang w:val="en-GB"/>
        </w:rPr>
        <w:tab/>
        <w:t xml:space="preserve">Y. Guo, L. Wang, P. Lv, e P. Zhang, «Transferrin-conjugated doxorubicin-loaded lipid-coated nanoparticles for the targeting and therapy of lung cancer», </w:t>
      </w:r>
      <w:r w:rsidRPr="00D039C6">
        <w:rPr>
          <w:rFonts w:ascii="Times New Roman" w:hAnsi="Times New Roman" w:cs="Times New Roman"/>
          <w:i/>
          <w:iCs/>
          <w:lang w:val="en-GB"/>
        </w:rPr>
        <w:t>Oncol. Lett.</w:t>
      </w:r>
      <w:r w:rsidRPr="00D039C6">
        <w:rPr>
          <w:rFonts w:ascii="Times New Roman" w:hAnsi="Times New Roman" w:cs="Times New Roman"/>
          <w:lang w:val="en-GB"/>
        </w:rPr>
        <w:t>, vol. 9, fasc. 3, pp. 1065–1072, mar. 2015, doi: 10.3892/ol.2014.2840.</w:t>
      </w:r>
    </w:p>
    <w:p w14:paraId="7E261A07"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6]</w:t>
      </w:r>
      <w:r w:rsidRPr="00D039C6">
        <w:rPr>
          <w:rFonts w:ascii="Times New Roman" w:hAnsi="Times New Roman" w:cs="Times New Roman"/>
          <w:lang w:val="en-GB"/>
        </w:rPr>
        <w:tab/>
        <w:t xml:space="preserve">K. Liang, S. Mei, X. Gao, S. Peng, e J. Zhan, «&lt;p&gt;Dynamics of Endocytosis and Degradation of Antibody-Drug Conjugate T-DM1 in HER2 Positive Cancer Cells&lt;/p&gt;», </w:t>
      </w:r>
      <w:r w:rsidRPr="00D039C6">
        <w:rPr>
          <w:rFonts w:ascii="Times New Roman" w:hAnsi="Times New Roman" w:cs="Times New Roman"/>
          <w:i/>
          <w:iCs/>
          <w:lang w:val="en-GB"/>
        </w:rPr>
        <w:t>Drug Des. Devel. Ther.</w:t>
      </w:r>
      <w:r w:rsidRPr="00D039C6">
        <w:rPr>
          <w:rFonts w:ascii="Times New Roman" w:hAnsi="Times New Roman" w:cs="Times New Roman"/>
          <w:lang w:val="en-GB"/>
        </w:rPr>
        <w:t>, vol. 15, pp. 5135–5150, dic. 2021, doi: 10.2147/DDDT.S344052.</w:t>
      </w:r>
    </w:p>
    <w:p w14:paraId="16C169D8"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7]</w:t>
      </w:r>
      <w:r w:rsidRPr="00D039C6">
        <w:rPr>
          <w:rFonts w:ascii="Times New Roman" w:hAnsi="Times New Roman" w:cs="Times New Roman"/>
          <w:lang w:val="en-GB"/>
        </w:rPr>
        <w:tab/>
        <w:t xml:space="preserve">A. Rodallec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Docetaxel-trastuzumab stealth immunoliposome: development and in vitro proof of concept studies in breast cancer», </w:t>
      </w:r>
      <w:r w:rsidRPr="00D039C6">
        <w:rPr>
          <w:rFonts w:ascii="Times New Roman" w:hAnsi="Times New Roman" w:cs="Times New Roman"/>
          <w:i/>
          <w:iCs/>
          <w:lang w:val="en-GB"/>
        </w:rPr>
        <w:t>Int. J. Nanomedicine</w:t>
      </w:r>
      <w:r w:rsidRPr="00D039C6">
        <w:rPr>
          <w:rFonts w:ascii="Times New Roman" w:hAnsi="Times New Roman" w:cs="Times New Roman"/>
          <w:lang w:val="en-GB"/>
        </w:rPr>
        <w:t>, vol. Volume 13, pp. 3451–3465, giu. 2018, doi: 10.2147/IJN.S162454.</w:t>
      </w:r>
    </w:p>
    <w:p w14:paraId="15063B25" w14:textId="77777777" w:rsidR="00D039C6" w:rsidRPr="00D039C6"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8]</w:t>
      </w:r>
      <w:r w:rsidRPr="00D039C6">
        <w:rPr>
          <w:rFonts w:ascii="Times New Roman" w:hAnsi="Times New Roman" w:cs="Times New Roman"/>
          <w:lang w:val="en-GB"/>
        </w:rPr>
        <w:tab/>
        <w:t>C. Zheng, C. Ma, E. Bai, K. Yang, e R. Xu, «Transferrin and cell-penetrating peptide dual-functioned liposome for targeted drug delivery to glioma».</w:t>
      </w:r>
    </w:p>
    <w:p w14:paraId="2B17AC58" w14:textId="77777777" w:rsidR="00D039C6" w:rsidRPr="006135F9" w:rsidRDefault="00D039C6" w:rsidP="00D039C6">
      <w:pPr>
        <w:pStyle w:val="Bibliografia"/>
        <w:rPr>
          <w:rFonts w:ascii="Times New Roman" w:hAnsi="Times New Roman" w:cs="Times New Roman"/>
          <w:lang w:val="en-GB"/>
        </w:rPr>
      </w:pPr>
      <w:r w:rsidRPr="00D039C6">
        <w:rPr>
          <w:rFonts w:ascii="Times New Roman" w:hAnsi="Times New Roman" w:cs="Times New Roman"/>
          <w:lang w:val="en-GB"/>
        </w:rPr>
        <w:t>[49]</w:t>
      </w:r>
      <w:r w:rsidRPr="00D039C6">
        <w:rPr>
          <w:rFonts w:ascii="Times New Roman" w:hAnsi="Times New Roman" w:cs="Times New Roman"/>
          <w:lang w:val="en-GB"/>
        </w:rPr>
        <w:tab/>
        <w:t xml:space="preserve">S. Mojarad-Jabali </w:t>
      </w:r>
      <w:r w:rsidRPr="00D039C6">
        <w:rPr>
          <w:rFonts w:ascii="Times New Roman" w:hAnsi="Times New Roman" w:cs="Times New Roman"/>
          <w:i/>
          <w:iCs/>
          <w:lang w:val="en-GB"/>
        </w:rPr>
        <w:t>et al.</w:t>
      </w:r>
      <w:r w:rsidRPr="00D039C6">
        <w:rPr>
          <w:rFonts w:ascii="Times New Roman" w:hAnsi="Times New Roman" w:cs="Times New Roman"/>
          <w:lang w:val="en-GB"/>
        </w:rPr>
        <w:t xml:space="preserve">, «Transferrin receptor-mediated liposomal drug delivery: recent trends in targeted therapy of cancer», </w:t>
      </w:r>
      <w:r w:rsidRPr="00D039C6">
        <w:rPr>
          <w:rFonts w:ascii="Times New Roman" w:hAnsi="Times New Roman" w:cs="Times New Roman"/>
          <w:i/>
          <w:iCs/>
          <w:lang w:val="en-GB"/>
        </w:rPr>
        <w:t xml:space="preserve">Expert Opin. </w:t>
      </w:r>
      <w:r w:rsidRPr="006135F9">
        <w:rPr>
          <w:rFonts w:ascii="Times New Roman" w:hAnsi="Times New Roman" w:cs="Times New Roman"/>
          <w:i/>
          <w:iCs/>
          <w:lang w:val="en-GB"/>
        </w:rPr>
        <w:t>Drug Deliv.</w:t>
      </w:r>
      <w:r w:rsidRPr="006135F9">
        <w:rPr>
          <w:rFonts w:ascii="Times New Roman" w:hAnsi="Times New Roman" w:cs="Times New Roman"/>
          <w:lang w:val="en-GB"/>
        </w:rPr>
        <w:t>, vol. 19, fasc. 6, pp. 685–705, giu. 2022, doi: 10.1080/17425247.2022.2083106.</w:t>
      </w:r>
    </w:p>
    <w:p w14:paraId="72B95B67" w14:textId="7460E9AE" w:rsidR="00004B7C" w:rsidRDefault="00004B7C" w:rsidP="00D45F2D">
      <w:pPr>
        <w:pStyle w:val="Nessunaspaziatura"/>
        <w:rPr>
          <w:lang w:val="en-GB"/>
        </w:rPr>
      </w:pPr>
      <w:r w:rsidRPr="000E7F16">
        <w:rPr>
          <w:lang w:val="en-GB"/>
        </w:rPr>
        <w:fldChar w:fldCharType="end"/>
      </w:r>
    </w:p>
    <w:p w14:paraId="36F411CF" w14:textId="4C5C0FDC" w:rsidR="00177BEB" w:rsidRDefault="00177BEB" w:rsidP="00D45F2D">
      <w:pPr>
        <w:pStyle w:val="Nessunaspaziatura"/>
        <w:rPr>
          <w:lang w:val="en-GB"/>
        </w:rPr>
      </w:pPr>
    </w:p>
    <w:p w14:paraId="647A7B26" w14:textId="77777777" w:rsidR="00177BEB" w:rsidRDefault="00177BEB" w:rsidP="00177BEB">
      <w:pPr>
        <w:spacing w:after="160" w:line="259" w:lineRule="auto"/>
        <w:rPr>
          <w:rFonts w:ascii="Times New Roman" w:hAnsi="Times New Roman"/>
          <w:szCs w:val="22"/>
          <w:lang w:val="en-GB"/>
        </w:rPr>
      </w:pPr>
      <w:r>
        <w:rPr>
          <w:lang w:val="en-GB"/>
        </w:rPr>
        <w:br w:type="page"/>
      </w:r>
    </w:p>
    <w:p w14:paraId="49D34223" w14:textId="77777777" w:rsidR="00177BEB" w:rsidRPr="00177BEB" w:rsidRDefault="00177BEB" w:rsidP="00177BEB">
      <w:pPr>
        <w:pStyle w:val="Nessunaspaziatura"/>
        <w:rPr>
          <w:b/>
          <w:lang w:val="en-GB"/>
        </w:rPr>
      </w:pPr>
      <w:r w:rsidRPr="00177BEB">
        <w:rPr>
          <w:b/>
          <w:lang w:val="en-GB"/>
        </w:rPr>
        <w:lastRenderedPageBreak/>
        <w:t>Supplementary Material</w:t>
      </w:r>
    </w:p>
    <w:p w14:paraId="489D27AF" w14:textId="77777777" w:rsidR="00177BEB" w:rsidRDefault="00177BEB" w:rsidP="00177BEB">
      <w:pPr>
        <w:pStyle w:val="Nessunaspaziatura"/>
        <w:rPr>
          <w:lang w:val="en-GB"/>
        </w:rPr>
      </w:pPr>
    </w:p>
    <w:p w14:paraId="74130443" w14:textId="4CFA3CB7" w:rsidR="00177BEB" w:rsidRDefault="00177BEB" w:rsidP="00177BEB">
      <w:pPr>
        <w:pStyle w:val="Nessunaspaziatura"/>
        <w:rPr>
          <w:rFonts w:cs="Times New Roman"/>
          <w:lang w:val="en-GB"/>
        </w:rPr>
      </w:pPr>
      <w:r w:rsidRPr="00177BEB">
        <w:rPr>
          <w:rFonts w:cs="Times New Roman"/>
          <w:lang w:val="en-GB"/>
        </w:rPr>
        <w:t>Liposome characterization. Probes were assessed for diameter, polydispersity, and zeta potential using Dynamic Light Scattering</w:t>
      </w:r>
      <w:r>
        <w:rPr>
          <w:rFonts w:cs="Times New Roman"/>
          <w:lang w:val="en-GB"/>
        </w:rPr>
        <w:t xml:space="preserve">. The average diameter of liposomes is 180 nm. </w:t>
      </w:r>
    </w:p>
    <w:p w14:paraId="50083ECA" w14:textId="29671EBD" w:rsidR="00177BEB" w:rsidRPr="000E7F16" w:rsidRDefault="00177BEB" w:rsidP="00177BEB">
      <w:pPr>
        <w:pStyle w:val="Nessunaspaziatura"/>
        <w:rPr>
          <w:lang w:val="en-GB"/>
        </w:rPr>
      </w:pPr>
      <w:r w:rsidRPr="000E7F16">
        <w:rPr>
          <w:noProof/>
          <w:lang w:eastAsia="it-IT"/>
        </w:rPr>
        <w:drawing>
          <wp:anchor distT="0" distB="0" distL="114300" distR="114300" simplePos="0" relativeHeight="251662336" behindDoc="0" locked="0" layoutInCell="1" allowOverlap="1" wp14:anchorId="72E94A71" wp14:editId="7AD9B71A">
            <wp:simplePos x="0" y="0"/>
            <wp:positionH relativeFrom="margin">
              <wp:align>left</wp:align>
            </wp:positionH>
            <wp:positionV relativeFrom="paragraph">
              <wp:posOffset>226695</wp:posOffset>
            </wp:positionV>
            <wp:extent cx="4934217" cy="809625"/>
            <wp:effectExtent l="0" t="0" r="0" b="0"/>
            <wp:wrapNone/>
            <wp:docPr id="54" name="Immagine 54"/>
            <wp:cNvGraphicFramePr/>
            <a:graphic xmlns:a="http://schemas.openxmlformats.org/drawingml/2006/main">
              <a:graphicData uri="http://schemas.openxmlformats.org/drawingml/2006/picture">
                <pic:pic xmlns:pic="http://schemas.openxmlformats.org/drawingml/2006/picture">
                  <pic:nvPicPr>
                    <pic:cNvPr id="54" name="Immagine 54"/>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4217" cy="809625"/>
                    </a:xfrm>
                    <a:prstGeom prst="rect">
                      <a:avLst/>
                    </a:prstGeom>
                    <a:noFill/>
                    <a:ln>
                      <a:noFill/>
                    </a:ln>
                  </pic:spPr>
                </pic:pic>
              </a:graphicData>
            </a:graphic>
          </wp:anchor>
        </w:drawing>
      </w:r>
    </w:p>
    <w:p w14:paraId="675D9988" w14:textId="77777777" w:rsidR="00177BEB" w:rsidRPr="000E7F16" w:rsidRDefault="00177BEB" w:rsidP="00177BEB">
      <w:pPr>
        <w:pStyle w:val="Nessunaspaziatura"/>
        <w:rPr>
          <w:lang w:val="en-GB"/>
        </w:rPr>
      </w:pPr>
    </w:p>
    <w:p w14:paraId="0CD7E18F" w14:textId="77777777" w:rsidR="00177BEB" w:rsidRPr="000E7F16" w:rsidRDefault="00177BEB" w:rsidP="00177BEB">
      <w:pPr>
        <w:pStyle w:val="Nessunaspaziatura"/>
        <w:rPr>
          <w:lang w:val="en-GB"/>
        </w:rPr>
      </w:pPr>
    </w:p>
    <w:p w14:paraId="50F4D4AF" w14:textId="77777777" w:rsidR="00177BEB" w:rsidRPr="000E7F16" w:rsidRDefault="00177BEB" w:rsidP="00177BEB">
      <w:pPr>
        <w:pStyle w:val="Nessunaspaziatura"/>
        <w:rPr>
          <w:lang w:val="en-GB"/>
        </w:rPr>
      </w:pPr>
    </w:p>
    <w:p w14:paraId="0A7AA93D" w14:textId="2982391B" w:rsidR="00177BEB" w:rsidRPr="00177BEB" w:rsidRDefault="00177BEB" w:rsidP="00177BEB">
      <w:pPr>
        <w:rPr>
          <w:rFonts w:ascii="Times New Roman" w:hAnsi="Times New Roman" w:cs="Times New Roman"/>
          <w:lang w:val="en-GB"/>
        </w:rPr>
      </w:pPr>
      <w:r w:rsidRPr="00177BEB">
        <w:rPr>
          <w:rFonts w:ascii="Times New Roman" w:hAnsi="Times New Roman" w:cs="Times New Roman"/>
          <w:b/>
          <w:lang w:val="en-GB"/>
        </w:rPr>
        <w:t>Fig</w:t>
      </w:r>
      <w:r>
        <w:rPr>
          <w:rFonts w:ascii="Times New Roman" w:hAnsi="Times New Roman" w:cs="Times New Roman"/>
          <w:b/>
          <w:lang w:val="en-GB"/>
        </w:rPr>
        <w:t>ure</w:t>
      </w:r>
      <w:r w:rsidRPr="00177BEB">
        <w:rPr>
          <w:rFonts w:ascii="Times New Roman" w:hAnsi="Times New Roman" w:cs="Times New Roman"/>
          <w:b/>
          <w:lang w:val="en-GB"/>
        </w:rPr>
        <w:t xml:space="preserve"> S1</w:t>
      </w:r>
      <w:r w:rsidRPr="00177BEB">
        <w:rPr>
          <w:rFonts w:ascii="Times New Roman" w:hAnsi="Times New Roman" w:cs="Times New Roman"/>
          <w:lang w:val="en-GB"/>
        </w:rPr>
        <w:t xml:space="preserve">. </w:t>
      </w:r>
      <w:r w:rsidR="00B05211">
        <w:rPr>
          <w:rFonts w:ascii="Times New Roman" w:hAnsi="Times New Roman" w:cs="Times New Roman"/>
          <w:lang w:val="en-GB"/>
        </w:rPr>
        <w:t xml:space="preserve">Table reporting liposomes parameters. </w:t>
      </w:r>
      <w:r w:rsidRPr="00177BEB">
        <w:rPr>
          <w:rFonts w:ascii="Times New Roman" w:hAnsi="Times New Roman" w:cs="Times New Roman"/>
          <w:lang w:val="en-GB"/>
        </w:rPr>
        <w:t>Gd concentration was measured using an Evans assay on a 600 MHz Bruker spectrometer.</w:t>
      </w:r>
    </w:p>
    <w:p w14:paraId="1EBB3D8A" w14:textId="77777777" w:rsidR="00177BEB" w:rsidRPr="000E7F16" w:rsidRDefault="00177BEB" w:rsidP="00177BEB">
      <w:pPr>
        <w:pStyle w:val="Nessunaspaziatura"/>
        <w:rPr>
          <w:lang w:val="en-GB"/>
        </w:rPr>
      </w:pPr>
    </w:p>
    <w:p w14:paraId="10348957" w14:textId="77777777" w:rsidR="00177BEB" w:rsidRPr="000E7F16" w:rsidRDefault="00177BEB" w:rsidP="00177BEB">
      <w:pPr>
        <w:pStyle w:val="Nessunaspaziatura"/>
        <w:rPr>
          <w:lang w:val="en-GB"/>
        </w:rPr>
      </w:pPr>
    </w:p>
    <w:p w14:paraId="3A995AB1" w14:textId="143F27B4" w:rsidR="00B05211" w:rsidRPr="00B05211" w:rsidRDefault="00B05211" w:rsidP="00B05211">
      <w:pPr>
        <w:rPr>
          <w:rFonts w:ascii="Times New Roman" w:hAnsi="Times New Roman" w:cs="Times New Roman"/>
          <w:lang w:val="en-GB"/>
        </w:rPr>
      </w:pPr>
      <w:r w:rsidRPr="00B05211">
        <w:rPr>
          <w:rFonts w:ascii="Times New Roman" w:hAnsi="Times New Roman" w:cs="Times New Roman"/>
          <w:lang w:val="en-GB"/>
        </w:rPr>
        <w:t>Biodistribution</w:t>
      </w:r>
      <w:r>
        <w:rPr>
          <w:rFonts w:ascii="Times New Roman" w:hAnsi="Times New Roman" w:cs="Times New Roman"/>
          <w:lang w:val="en-GB"/>
        </w:rPr>
        <w:t xml:space="preserve"> of Lip_Pep. SE after iv injection over time has been measured in liver, kidney and tumor.</w:t>
      </w:r>
    </w:p>
    <w:p w14:paraId="4A85768B" w14:textId="77777777" w:rsidR="00177BEB" w:rsidRPr="000E7F16" w:rsidRDefault="00177BEB" w:rsidP="00177BEB">
      <w:pPr>
        <w:pStyle w:val="Nessunaspaziatura"/>
        <w:rPr>
          <w:lang w:val="en-GB"/>
        </w:rPr>
      </w:pPr>
      <w:r w:rsidRPr="000E7F16">
        <w:rPr>
          <w:rFonts w:eastAsia="Times New Roman" w:cs="Times New Roman"/>
          <w:noProof/>
          <w:szCs w:val="24"/>
          <w:lang w:eastAsia="it-IT"/>
        </w:rPr>
        <w:drawing>
          <wp:anchor distT="0" distB="0" distL="114300" distR="114300" simplePos="0" relativeHeight="251663360" behindDoc="1" locked="0" layoutInCell="1" allowOverlap="1" wp14:anchorId="4A0276C2" wp14:editId="5B92BA48">
            <wp:simplePos x="0" y="0"/>
            <wp:positionH relativeFrom="column">
              <wp:posOffset>3810</wp:posOffset>
            </wp:positionH>
            <wp:positionV relativeFrom="paragraph">
              <wp:posOffset>262255</wp:posOffset>
            </wp:positionV>
            <wp:extent cx="5071110" cy="2761615"/>
            <wp:effectExtent l="0" t="0" r="0" b="635"/>
            <wp:wrapTight wrapText="bothSides">
              <wp:wrapPolygon edited="0">
                <wp:start x="0" y="0"/>
                <wp:lineTo x="0" y="21456"/>
                <wp:lineTo x="21503" y="21456"/>
                <wp:lineTo x="21503" y="0"/>
                <wp:lineTo x="0" y="0"/>
              </wp:wrapPolygon>
            </wp:wrapTight>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1110" cy="2761615"/>
                    </a:xfrm>
                    <a:prstGeom prst="rect">
                      <a:avLst/>
                    </a:prstGeom>
                    <a:noFill/>
                  </pic:spPr>
                </pic:pic>
              </a:graphicData>
            </a:graphic>
            <wp14:sizeRelH relativeFrom="margin">
              <wp14:pctWidth>0</wp14:pctWidth>
            </wp14:sizeRelH>
          </wp:anchor>
        </w:drawing>
      </w:r>
    </w:p>
    <w:p w14:paraId="7D218537" w14:textId="77777777" w:rsidR="00177BEB" w:rsidRPr="000E7F16" w:rsidRDefault="00177BEB" w:rsidP="00177BEB">
      <w:pPr>
        <w:pStyle w:val="Nessunaspaziatura"/>
        <w:rPr>
          <w:lang w:val="en-GB"/>
        </w:rPr>
      </w:pPr>
    </w:p>
    <w:p w14:paraId="0A007D34" w14:textId="77777777" w:rsidR="00177BEB" w:rsidRPr="000E7F16" w:rsidRDefault="00177BEB" w:rsidP="00177BEB">
      <w:pPr>
        <w:pStyle w:val="Nessunaspaziatura"/>
        <w:rPr>
          <w:lang w:val="en-GB"/>
        </w:rPr>
      </w:pPr>
    </w:p>
    <w:p w14:paraId="4FCFEEDC" w14:textId="77777777" w:rsidR="00177BEB" w:rsidRPr="000E7F16" w:rsidRDefault="00177BEB" w:rsidP="00177BEB">
      <w:pPr>
        <w:pStyle w:val="Nessunaspaziatura"/>
        <w:rPr>
          <w:lang w:val="en-GB"/>
        </w:rPr>
      </w:pPr>
    </w:p>
    <w:p w14:paraId="770B45E2" w14:textId="77777777" w:rsidR="00177BEB" w:rsidRPr="000E7F16" w:rsidRDefault="00177BEB" w:rsidP="00177BEB">
      <w:pPr>
        <w:pStyle w:val="Nessunaspaziatura"/>
        <w:rPr>
          <w:lang w:val="en-GB"/>
        </w:rPr>
      </w:pPr>
    </w:p>
    <w:p w14:paraId="0684F8C0" w14:textId="77777777" w:rsidR="00177BEB" w:rsidRPr="000E7F16" w:rsidRDefault="00177BEB" w:rsidP="00177BEB">
      <w:pPr>
        <w:pStyle w:val="Nessunaspaziatura"/>
        <w:rPr>
          <w:lang w:val="en-GB"/>
        </w:rPr>
      </w:pPr>
    </w:p>
    <w:p w14:paraId="364784CA" w14:textId="77777777" w:rsidR="00177BEB" w:rsidRPr="000E7F16" w:rsidRDefault="00177BEB" w:rsidP="00177BEB">
      <w:pPr>
        <w:pStyle w:val="Nessunaspaziatura"/>
        <w:rPr>
          <w:lang w:val="en-GB"/>
        </w:rPr>
      </w:pPr>
    </w:p>
    <w:p w14:paraId="70BE0535" w14:textId="77777777" w:rsidR="00177BEB" w:rsidRPr="000E7F16" w:rsidRDefault="00177BEB" w:rsidP="00177BEB">
      <w:pPr>
        <w:pStyle w:val="Nessunaspaziatura"/>
        <w:rPr>
          <w:lang w:val="en-GB"/>
        </w:rPr>
      </w:pPr>
    </w:p>
    <w:p w14:paraId="44DABB90" w14:textId="77777777" w:rsidR="00177BEB" w:rsidRPr="000E7F16" w:rsidRDefault="00177BEB" w:rsidP="00177BEB">
      <w:pPr>
        <w:pStyle w:val="Nessunaspaziatura"/>
        <w:rPr>
          <w:lang w:val="en-GB"/>
        </w:rPr>
      </w:pPr>
    </w:p>
    <w:p w14:paraId="165A6027" w14:textId="77777777" w:rsidR="00177BEB" w:rsidRPr="000E7F16" w:rsidRDefault="00177BEB" w:rsidP="00177BEB">
      <w:pPr>
        <w:pStyle w:val="Nessunaspaziatura"/>
        <w:rPr>
          <w:lang w:val="en-GB"/>
        </w:rPr>
      </w:pPr>
    </w:p>
    <w:p w14:paraId="24276DAB" w14:textId="77777777" w:rsidR="00177BEB" w:rsidRPr="000E7F16" w:rsidRDefault="00177BEB" w:rsidP="00177BEB">
      <w:pPr>
        <w:pStyle w:val="Nessunaspaziatura"/>
        <w:rPr>
          <w:lang w:val="en-GB"/>
        </w:rPr>
      </w:pPr>
    </w:p>
    <w:p w14:paraId="17A70720" w14:textId="77777777" w:rsidR="00177BEB" w:rsidRDefault="00177BEB" w:rsidP="00177BEB">
      <w:pPr>
        <w:pStyle w:val="Nessunaspaziatura"/>
        <w:rPr>
          <w:lang w:val="en-GB"/>
        </w:rPr>
      </w:pPr>
    </w:p>
    <w:p w14:paraId="327E3C4A" w14:textId="2FDBC3C4" w:rsidR="00B05211" w:rsidRDefault="00B05211" w:rsidP="00177BEB">
      <w:pPr>
        <w:rPr>
          <w:rFonts w:ascii="Times New Roman" w:hAnsi="Times New Roman" w:cs="Times New Roman"/>
          <w:b/>
          <w:lang w:val="en-GB"/>
        </w:rPr>
      </w:pPr>
    </w:p>
    <w:p w14:paraId="1CF20ABA" w14:textId="0C9230DB" w:rsidR="00B05211" w:rsidRDefault="00B05211" w:rsidP="00177BEB">
      <w:pPr>
        <w:rPr>
          <w:rFonts w:ascii="Times New Roman" w:hAnsi="Times New Roman" w:cs="Times New Roman"/>
          <w:b/>
          <w:lang w:val="en-GB"/>
        </w:rPr>
      </w:pPr>
    </w:p>
    <w:p w14:paraId="7DC90D78" w14:textId="03D58C91" w:rsidR="00177BEB" w:rsidRPr="00177BEB" w:rsidRDefault="00177BEB" w:rsidP="00177BEB">
      <w:pPr>
        <w:rPr>
          <w:rFonts w:ascii="Times New Roman" w:hAnsi="Times New Roman" w:cs="Times New Roman"/>
          <w:lang w:val="en-GB"/>
        </w:rPr>
      </w:pPr>
      <w:r w:rsidRPr="00177BEB">
        <w:rPr>
          <w:rFonts w:ascii="Times New Roman" w:hAnsi="Times New Roman" w:cs="Times New Roman"/>
          <w:b/>
          <w:lang w:val="en-GB"/>
        </w:rPr>
        <w:t>Fig</w:t>
      </w:r>
      <w:r>
        <w:rPr>
          <w:rFonts w:ascii="Times New Roman" w:hAnsi="Times New Roman" w:cs="Times New Roman"/>
          <w:b/>
          <w:lang w:val="en-GB"/>
        </w:rPr>
        <w:t>ure</w:t>
      </w:r>
      <w:r w:rsidRPr="00177BEB">
        <w:rPr>
          <w:rFonts w:ascii="Times New Roman" w:hAnsi="Times New Roman" w:cs="Times New Roman"/>
          <w:b/>
          <w:lang w:val="en-GB"/>
        </w:rPr>
        <w:t xml:space="preserve"> S2</w:t>
      </w:r>
      <w:r w:rsidRPr="00177BEB">
        <w:rPr>
          <w:rFonts w:ascii="Times New Roman" w:hAnsi="Times New Roman" w:cs="Times New Roman"/>
          <w:lang w:val="en-GB"/>
        </w:rPr>
        <w:t xml:space="preserve"> Lip_Pep Biodistribution . Graph shows the SE% measured in kidney, liver and tumor over time. Values are the mean ± SD (at t=0, 1 and 8h, n = 5; at t=24, 48, 72h, n = 3).</w:t>
      </w:r>
    </w:p>
    <w:p w14:paraId="02D946B7" w14:textId="72BE0902" w:rsidR="00177BEB" w:rsidRPr="00E36F2A" w:rsidRDefault="00177BEB" w:rsidP="00177BEB">
      <w:pPr>
        <w:spacing w:after="160" w:line="259" w:lineRule="auto"/>
        <w:rPr>
          <w:lang w:val="en-GB"/>
        </w:rPr>
      </w:pPr>
    </w:p>
    <w:sectPr w:rsidR="00177BEB" w:rsidRPr="00E36F2A" w:rsidSect="004F07D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5C600E"/>
    <w:multiLevelType w:val="hybridMultilevel"/>
    <w:tmpl w:val="8880FCD6"/>
    <w:lvl w:ilvl="0" w:tplc="44E43D2E">
      <w:start w:val="1"/>
      <w:numFmt w:val="decimal"/>
      <w:lvlText w:val="%1-"/>
      <w:lvlJc w:val="left"/>
      <w:pPr>
        <w:ind w:left="720" w:hanging="360"/>
      </w:pPr>
      <w:rPr>
        <w:rFonts w:ascii="Times New Roman" w:eastAsiaTheme="minorHAnsi" w:hAnsi="Times New Roman" w:cstheme="minorBid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documentProtection w:edit="trackedChanges" w:enforcement="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0F14"/>
    <w:rsid w:val="00004B7C"/>
    <w:rsid w:val="00011FB6"/>
    <w:rsid w:val="0001697E"/>
    <w:rsid w:val="00027976"/>
    <w:rsid w:val="0003068A"/>
    <w:rsid w:val="00063E5E"/>
    <w:rsid w:val="00065834"/>
    <w:rsid w:val="000714AE"/>
    <w:rsid w:val="00082F22"/>
    <w:rsid w:val="00091EE2"/>
    <w:rsid w:val="00094E6A"/>
    <w:rsid w:val="00096C70"/>
    <w:rsid w:val="000B65CC"/>
    <w:rsid w:val="000C3D80"/>
    <w:rsid w:val="000C5FD8"/>
    <w:rsid w:val="000D03D2"/>
    <w:rsid w:val="000D1BB8"/>
    <w:rsid w:val="000D1D3D"/>
    <w:rsid w:val="000D40B7"/>
    <w:rsid w:val="000D7DBA"/>
    <w:rsid w:val="000E2D7F"/>
    <w:rsid w:val="000E7F16"/>
    <w:rsid w:val="000F3687"/>
    <w:rsid w:val="000F4767"/>
    <w:rsid w:val="00122612"/>
    <w:rsid w:val="00134179"/>
    <w:rsid w:val="00135066"/>
    <w:rsid w:val="00165561"/>
    <w:rsid w:val="00177BEB"/>
    <w:rsid w:val="00187A6F"/>
    <w:rsid w:val="00192000"/>
    <w:rsid w:val="00193F29"/>
    <w:rsid w:val="001A7BC1"/>
    <w:rsid w:val="001B2713"/>
    <w:rsid w:val="001B2779"/>
    <w:rsid w:val="001B3536"/>
    <w:rsid w:val="001E1176"/>
    <w:rsid w:val="001E37D7"/>
    <w:rsid w:val="001F0CD0"/>
    <w:rsid w:val="001F1F68"/>
    <w:rsid w:val="00202E97"/>
    <w:rsid w:val="0021021A"/>
    <w:rsid w:val="00213DD3"/>
    <w:rsid w:val="00224521"/>
    <w:rsid w:val="002408ED"/>
    <w:rsid w:val="0024797B"/>
    <w:rsid w:val="00250BC3"/>
    <w:rsid w:val="00252204"/>
    <w:rsid w:val="00255384"/>
    <w:rsid w:val="00260D7A"/>
    <w:rsid w:val="00266C6D"/>
    <w:rsid w:val="00267816"/>
    <w:rsid w:val="002739AA"/>
    <w:rsid w:val="0027532A"/>
    <w:rsid w:val="002840BB"/>
    <w:rsid w:val="00290C7D"/>
    <w:rsid w:val="00291B14"/>
    <w:rsid w:val="0029256F"/>
    <w:rsid w:val="00294174"/>
    <w:rsid w:val="002970D1"/>
    <w:rsid w:val="002A24F7"/>
    <w:rsid w:val="002A4DE9"/>
    <w:rsid w:val="002C1507"/>
    <w:rsid w:val="002C1DC9"/>
    <w:rsid w:val="002C2DF2"/>
    <w:rsid w:val="002D5047"/>
    <w:rsid w:val="002F15E7"/>
    <w:rsid w:val="002F6751"/>
    <w:rsid w:val="00303591"/>
    <w:rsid w:val="0030595C"/>
    <w:rsid w:val="00307423"/>
    <w:rsid w:val="00311F33"/>
    <w:rsid w:val="00320DC4"/>
    <w:rsid w:val="00325AA6"/>
    <w:rsid w:val="00340728"/>
    <w:rsid w:val="00361A07"/>
    <w:rsid w:val="00362866"/>
    <w:rsid w:val="00376A07"/>
    <w:rsid w:val="00377020"/>
    <w:rsid w:val="00380973"/>
    <w:rsid w:val="00381CC1"/>
    <w:rsid w:val="003848D4"/>
    <w:rsid w:val="003A1308"/>
    <w:rsid w:val="003C510B"/>
    <w:rsid w:val="003E5CA7"/>
    <w:rsid w:val="003F463A"/>
    <w:rsid w:val="003F6D8D"/>
    <w:rsid w:val="00407D14"/>
    <w:rsid w:val="00414E70"/>
    <w:rsid w:val="00425ECC"/>
    <w:rsid w:val="0042604E"/>
    <w:rsid w:val="00430266"/>
    <w:rsid w:val="004318E1"/>
    <w:rsid w:val="0044303E"/>
    <w:rsid w:val="0045141A"/>
    <w:rsid w:val="00461160"/>
    <w:rsid w:val="00463586"/>
    <w:rsid w:val="0046359C"/>
    <w:rsid w:val="004649A5"/>
    <w:rsid w:val="004709E5"/>
    <w:rsid w:val="0049045A"/>
    <w:rsid w:val="004931DF"/>
    <w:rsid w:val="004A3983"/>
    <w:rsid w:val="004B1D01"/>
    <w:rsid w:val="004B43BB"/>
    <w:rsid w:val="004C1F21"/>
    <w:rsid w:val="004C4F10"/>
    <w:rsid w:val="004D053F"/>
    <w:rsid w:val="004F07DF"/>
    <w:rsid w:val="004F2200"/>
    <w:rsid w:val="004F652C"/>
    <w:rsid w:val="004F6B15"/>
    <w:rsid w:val="00517223"/>
    <w:rsid w:val="00524882"/>
    <w:rsid w:val="0053113E"/>
    <w:rsid w:val="00536764"/>
    <w:rsid w:val="00541C43"/>
    <w:rsid w:val="00556EC4"/>
    <w:rsid w:val="0056031A"/>
    <w:rsid w:val="0056292A"/>
    <w:rsid w:val="005642DA"/>
    <w:rsid w:val="00566193"/>
    <w:rsid w:val="005716B3"/>
    <w:rsid w:val="00580948"/>
    <w:rsid w:val="00593BB4"/>
    <w:rsid w:val="00595693"/>
    <w:rsid w:val="005B03A4"/>
    <w:rsid w:val="005B229F"/>
    <w:rsid w:val="005B6E9D"/>
    <w:rsid w:val="005D1194"/>
    <w:rsid w:val="005D6BC9"/>
    <w:rsid w:val="005F44A9"/>
    <w:rsid w:val="005F7F56"/>
    <w:rsid w:val="006009A5"/>
    <w:rsid w:val="006135F9"/>
    <w:rsid w:val="006250D7"/>
    <w:rsid w:val="00625D4E"/>
    <w:rsid w:val="006356EE"/>
    <w:rsid w:val="00660004"/>
    <w:rsid w:val="006651E3"/>
    <w:rsid w:val="00670DCD"/>
    <w:rsid w:val="006711FA"/>
    <w:rsid w:val="00675F36"/>
    <w:rsid w:val="0068130F"/>
    <w:rsid w:val="00685641"/>
    <w:rsid w:val="00685973"/>
    <w:rsid w:val="00692BFA"/>
    <w:rsid w:val="006A0EFA"/>
    <w:rsid w:val="006C0F1C"/>
    <w:rsid w:val="006C2544"/>
    <w:rsid w:val="006E3D50"/>
    <w:rsid w:val="00711171"/>
    <w:rsid w:val="00716047"/>
    <w:rsid w:val="007225F9"/>
    <w:rsid w:val="00741726"/>
    <w:rsid w:val="00742504"/>
    <w:rsid w:val="007522E5"/>
    <w:rsid w:val="00757D3E"/>
    <w:rsid w:val="00771BAC"/>
    <w:rsid w:val="007729EF"/>
    <w:rsid w:val="00774FAF"/>
    <w:rsid w:val="00777F1F"/>
    <w:rsid w:val="007A0739"/>
    <w:rsid w:val="007A4CE2"/>
    <w:rsid w:val="007B18B6"/>
    <w:rsid w:val="007C47C1"/>
    <w:rsid w:val="007C6484"/>
    <w:rsid w:val="007D037A"/>
    <w:rsid w:val="007D0E88"/>
    <w:rsid w:val="007E1D16"/>
    <w:rsid w:val="007E622C"/>
    <w:rsid w:val="007F2BC4"/>
    <w:rsid w:val="007F5FE9"/>
    <w:rsid w:val="00803260"/>
    <w:rsid w:val="00823596"/>
    <w:rsid w:val="00823CC4"/>
    <w:rsid w:val="008276B2"/>
    <w:rsid w:val="008276CD"/>
    <w:rsid w:val="00835231"/>
    <w:rsid w:val="00846AD5"/>
    <w:rsid w:val="00861200"/>
    <w:rsid w:val="0087245F"/>
    <w:rsid w:val="0088124F"/>
    <w:rsid w:val="00887077"/>
    <w:rsid w:val="00887736"/>
    <w:rsid w:val="00887907"/>
    <w:rsid w:val="00892FC6"/>
    <w:rsid w:val="008949EF"/>
    <w:rsid w:val="008A4AC2"/>
    <w:rsid w:val="008A583F"/>
    <w:rsid w:val="008B6A89"/>
    <w:rsid w:val="008C478B"/>
    <w:rsid w:val="008C5C56"/>
    <w:rsid w:val="008C6C94"/>
    <w:rsid w:val="008E12EC"/>
    <w:rsid w:val="008E38D9"/>
    <w:rsid w:val="008E3ED4"/>
    <w:rsid w:val="008F4B06"/>
    <w:rsid w:val="008F773C"/>
    <w:rsid w:val="008F7DB0"/>
    <w:rsid w:val="0091795F"/>
    <w:rsid w:val="009343F8"/>
    <w:rsid w:val="00941969"/>
    <w:rsid w:val="00952D6F"/>
    <w:rsid w:val="00954A72"/>
    <w:rsid w:val="00973E41"/>
    <w:rsid w:val="00982018"/>
    <w:rsid w:val="00997087"/>
    <w:rsid w:val="009C4FB3"/>
    <w:rsid w:val="009D3D69"/>
    <w:rsid w:val="009D4A0C"/>
    <w:rsid w:val="009E0EFA"/>
    <w:rsid w:val="009E54EE"/>
    <w:rsid w:val="009E668D"/>
    <w:rsid w:val="009E6F88"/>
    <w:rsid w:val="00A00808"/>
    <w:rsid w:val="00A120DE"/>
    <w:rsid w:val="00A132D2"/>
    <w:rsid w:val="00A36E04"/>
    <w:rsid w:val="00A54D10"/>
    <w:rsid w:val="00A73EB2"/>
    <w:rsid w:val="00A91EC9"/>
    <w:rsid w:val="00A95B91"/>
    <w:rsid w:val="00AA1700"/>
    <w:rsid w:val="00AA3A12"/>
    <w:rsid w:val="00AB0D9F"/>
    <w:rsid w:val="00AB2E1C"/>
    <w:rsid w:val="00AC0E1E"/>
    <w:rsid w:val="00AC1204"/>
    <w:rsid w:val="00AD7968"/>
    <w:rsid w:val="00AE0C8E"/>
    <w:rsid w:val="00AE1C3B"/>
    <w:rsid w:val="00AE1CD8"/>
    <w:rsid w:val="00AF0112"/>
    <w:rsid w:val="00B028A9"/>
    <w:rsid w:val="00B05211"/>
    <w:rsid w:val="00B13BCD"/>
    <w:rsid w:val="00B22B75"/>
    <w:rsid w:val="00B2729D"/>
    <w:rsid w:val="00B27B67"/>
    <w:rsid w:val="00B3693C"/>
    <w:rsid w:val="00B375B4"/>
    <w:rsid w:val="00B44F58"/>
    <w:rsid w:val="00B46733"/>
    <w:rsid w:val="00B51194"/>
    <w:rsid w:val="00B606FB"/>
    <w:rsid w:val="00B6128D"/>
    <w:rsid w:val="00B7291B"/>
    <w:rsid w:val="00B8385B"/>
    <w:rsid w:val="00B96754"/>
    <w:rsid w:val="00BA4B23"/>
    <w:rsid w:val="00BD2CCF"/>
    <w:rsid w:val="00BF0E7C"/>
    <w:rsid w:val="00BF5145"/>
    <w:rsid w:val="00C0003D"/>
    <w:rsid w:val="00C0463B"/>
    <w:rsid w:val="00C22379"/>
    <w:rsid w:val="00C275AC"/>
    <w:rsid w:val="00C3661F"/>
    <w:rsid w:val="00C375C1"/>
    <w:rsid w:val="00C555F6"/>
    <w:rsid w:val="00C56A4A"/>
    <w:rsid w:val="00C779CB"/>
    <w:rsid w:val="00C87EFE"/>
    <w:rsid w:val="00C92021"/>
    <w:rsid w:val="00C96C52"/>
    <w:rsid w:val="00CC3339"/>
    <w:rsid w:val="00CC7BEC"/>
    <w:rsid w:val="00CD114D"/>
    <w:rsid w:val="00CE3D45"/>
    <w:rsid w:val="00CE4606"/>
    <w:rsid w:val="00CF170B"/>
    <w:rsid w:val="00CF24AC"/>
    <w:rsid w:val="00CF72C7"/>
    <w:rsid w:val="00D039C6"/>
    <w:rsid w:val="00D148F4"/>
    <w:rsid w:val="00D30F14"/>
    <w:rsid w:val="00D45F2D"/>
    <w:rsid w:val="00D55F26"/>
    <w:rsid w:val="00D6047D"/>
    <w:rsid w:val="00D60802"/>
    <w:rsid w:val="00D73DA5"/>
    <w:rsid w:val="00D76C54"/>
    <w:rsid w:val="00D829C8"/>
    <w:rsid w:val="00D85F60"/>
    <w:rsid w:val="00DA1AB8"/>
    <w:rsid w:val="00DA1DA3"/>
    <w:rsid w:val="00DB11C1"/>
    <w:rsid w:val="00DB4EEE"/>
    <w:rsid w:val="00DB6ECE"/>
    <w:rsid w:val="00DD0A01"/>
    <w:rsid w:val="00DD64C4"/>
    <w:rsid w:val="00DE6563"/>
    <w:rsid w:val="00E1179B"/>
    <w:rsid w:val="00E128EE"/>
    <w:rsid w:val="00E2790B"/>
    <w:rsid w:val="00E32FD3"/>
    <w:rsid w:val="00E36F2A"/>
    <w:rsid w:val="00E37B69"/>
    <w:rsid w:val="00E44B74"/>
    <w:rsid w:val="00E45FF4"/>
    <w:rsid w:val="00E55BE4"/>
    <w:rsid w:val="00E62307"/>
    <w:rsid w:val="00E662EA"/>
    <w:rsid w:val="00E71222"/>
    <w:rsid w:val="00E76C65"/>
    <w:rsid w:val="00E81C1D"/>
    <w:rsid w:val="00E81E70"/>
    <w:rsid w:val="00E84FAC"/>
    <w:rsid w:val="00E958EE"/>
    <w:rsid w:val="00E962F1"/>
    <w:rsid w:val="00EB25BC"/>
    <w:rsid w:val="00EC0305"/>
    <w:rsid w:val="00EC31F8"/>
    <w:rsid w:val="00ED18C9"/>
    <w:rsid w:val="00ED7C2B"/>
    <w:rsid w:val="00EE234D"/>
    <w:rsid w:val="00EE2383"/>
    <w:rsid w:val="00EE2AFA"/>
    <w:rsid w:val="00F01F3D"/>
    <w:rsid w:val="00F06BB1"/>
    <w:rsid w:val="00F07E7A"/>
    <w:rsid w:val="00F326C2"/>
    <w:rsid w:val="00F36094"/>
    <w:rsid w:val="00F4105F"/>
    <w:rsid w:val="00F473C1"/>
    <w:rsid w:val="00F60C64"/>
    <w:rsid w:val="00F61BE0"/>
    <w:rsid w:val="00F644B6"/>
    <w:rsid w:val="00F7718A"/>
    <w:rsid w:val="00F809A7"/>
    <w:rsid w:val="00F85973"/>
    <w:rsid w:val="00F86065"/>
    <w:rsid w:val="00F867A2"/>
    <w:rsid w:val="00F87D5B"/>
    <w:rsid w:val="00FA5E09"/>
    <w:rsid w:val="00FB2C96"/>
    <w:rsid w:val="00FB677A"/>
    <w:rsid w:val="00FC63E4"/>
    <w:rsid w:val="00FC6B25"/>
    <w:rsid w:val="00FD5CB0"/>
    <w:rsid w:val="00FE05C1"/>
    <w:rsid w:val="00FE311D"/>
    <w:rsid w:val="00FE7080"/>
    <w:rsid w:val="00FE70E4"/>
    <w:rsid w:val="00FF5F34"/>
    <w:rsid w:val="00FF70E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1155A"/>
  <w15:chartTrackingRefBased/>
  <w15:docId w15:val="{4935DA01-3B7F-4F1F-A445-D917918EB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556EC4"/>
    <w:pPr>
      <w:spacing w:after="0" w:line="240" w:lineRule="auto"/>
    </w:pPr>
    <w:rPr>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aliases w:val="normale tesi"/>
    <w:uiPriority w:val="1"/>
    <w:qFormat/>
    <w:rsid w:val="004709E5"/>
    <w:pPr>
      <w:spacing w:after="0" w:line="360" w:lineRule="auto"/>
      <w:jc w:val="both"/>
    </w:pPr>
    <w:rPr>
      <w:rFonts w:ascii="Times New Roman" w:hAnsi="Times New Roman"/>
      <w:sz w:val="24"/>
    </w:rPr>
  </w:style>
  <w:style w:type="paragraph" w:styleId="NormaleWeb">
    <w:name w:val="Normal (Web)"/>
    <w:basedOn w:val="Normale"/>
    <w:uiPriority w:val="99"/>
    <w:semiHidden/>
    <w:unhideWhenUsed/>
    <w:rsid w:val="00556EC4"/>
    <w:pPr>
      <w:spacing w:before="100" w:beforeAutospacing="1" w:after="100" w:afterAutospacing="1"/>
    </w:pPr>
    <w:rPr>
      <w:rFonts w:ascii="Times New Roman" w:eastAsia="Times New Roman" w:hAnsi="Times New Roman" w:cs="Times New Roman"/>
      <w:lang w:eastAsia="it-IT"/>
    </w:rPr>
  </w:style>
  <w:style w:type="character" w:styleId="Rimandocommento">
    <w:name w:val="annotation reference"/>
    <w:basedOn w:val="Carpredefinitoparagrafo"/>
    <w:uiPriority w:val="99"/>
    <w:semiHidden/>
    <w:unhideWhenUsed/>
    <w:rsid w:val="00803260"/>
    <w:rPr>
      <w:sz w:val="16"/>
      <w:szCs w:val="16"/>
    </w:rPr>
  </w:style>
  <w:style w:type="paragraph" w:styleId="Testocommento">
    <w:name w:val="annotation text"/>
    <w:basedOn w:val="Normale"/>
    <w:link w:val="TestocommentoCarattere"/>
    <w:uiPriority w:val="99"/>
    <w:semiHidden/>
    <w:unhideWhenUsed/>
    <w:rsid w:val="00803260"/>
    <w:rPr>
      <w:sz w:val="20"/>
      <w:szCs w:val="20"/>
    </w:rPr>
  </w:style>
  <w:style w:type="character" w:customStyle="1" w:styleId="TestocommentoCarattere">
    <w:name w:val="Testo commento Carattere"/>
    <w:basedOn w:val="Carpredefinitoparagrafo"/>
    <w:link w:val="Testocommento"/>
    <w:uiPriority w:val="99"/>
    <w:semiHidden/>
    <w:rsid w:val="00803260"/>
    <w:rPr>
      <w:sz w:val="20"/>
      <w:szCs w:val="20"/>
    </w:rPr>
  </w:style>
  <w:style w:type="paragraph" w:styleId="Soggettocommento">
    <w:name w:val="annotation subject"/>
    <w:basedOn w:val="Testocommento"/>
    <w:next w:val="Testocommento"/>
    <w:link w:val="SoggettocommentoCarattere"/>
    <w:uiPriority w:val="99"/>
    <w:semiHidden/>
    <w:unhideWhenUsed/>
    <w:rsid w:val="00803260"/>
    <w:rPr>
      <w:b/>
      <w:bCs/>
    </w:rPr>
  </w:style>
  <w:style w:type="character" w:customStyle="1" w:styleId="SoggettocommentoCarattere">
    <w:name w:val="Soggetto commento Carattere"/>
    <w:basedOn w:val="TestocommentoCarattere"/>
    <w:link w:val="Soggettocommento"/>
    <w:uiPriority w:val="99"/>
    <w:semiHidden/>
    <w:rsid w:val="00803260"/>
    <w:rPr>
      <w:b/>
      <w:bCs/>
      <w:sz w:val="20"/>
      <w:szCs w:val="20"/>
    </w:rPr>
  </w:style>
  <w:style w:type="paragraph" w:styleId="Testofumetto">
    <w:name w:val="Balloon Text"/>
    <w:basedOn w:val="Normale"/>
    <w:link w:val="TestofumettoCarattere"/>
    <w:uiPriority w:val="99"/>
    <w:semiHidden/>
    <w:unhideWhenUsed/>
    <w:rsid w:val="00803260"/>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03260"/>
    <w:rPr>
      <w:rFonts w:ascii="Segoe UI" w:hAnsi="Segoe UI" w:cs="Segoe UI"/>
      <w:sz w:val="18"/>
      <w:szCs w:val="18"/>
    </w:rPr>
  </w:style>
  <w:style w:type="character" w:styleId="Enfasigrassetto">
    <w:name w:val="Strong"/>
    <w:basedOn w:val="Carpredefinitoparagrafo"/>
    <w:uiPriority w:val="22"/>
    <w:qFormat/>
    <w:rsid w:val="00011FB6"/>
    <w:rPr>
      <w:b/>
      <w:bCs/>
    </w:rPr>
  </w:style>
  <w:style w:type="paragraph" w:styleId="Bibliografia">
    <w:name w:val="Bibliography"/>
    <w:basedOn w:val="Normale"/>
    <w:next w:val="Normale"/>
    <w:uiPriority w:val="37"/>
    <w:unhideWhenUsed/>
    <w:rsid w:val="00004B7C"/>
    <w:pPr>
      <w:tabs>
        <w:tab w:val="left" w:pos="504"/>
      </w:tabs>
      <w:ind w:left="504" w:hanging="504"/>
    </w:pPr>
  </w:style>
  <w:style w:type="paragraph" w:customStyle="1" w:styleId="MDPI13authornames">
    <w:name w:val="MDPI_1.3_authornames"/>
    <w:next w:val="Normale"/>
    <w:qFormat/>
    <w:rsid w:val="00887907"/>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e"/>
    <w:next w:val="Normale"/>
    <w:qFormat/>
    <w:rsid w:val="00887907"/>
    <w:pPr>
      <w:adjustRightInd w:val="0"/>
      <w:snapToGrid w:val="0"/>
      <w:spacing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887907"/>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887907"/>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15academiceditor">
    <w:name w:val="MDPI_1.5_academic_editor"/>
    <w:qFormat/>
    <w:rsid w:val="00887907"/>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72Copyright">
    <w:name w:val="MDPI_7.2_Copyright"/>
    <w:qFormat/>
    <w:rsid w:val="00887907"/>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character" w:styleId="Collegamentoipertestuale">
    <w:name w:val="Hyperlink"/>
    <w:basedOn w:val="Carpredefinitoparagrafo"/>
    <w:uiPriority w:val="99"/>
    <w:unhideWhenUsed/>
    <w:rsid w:val="0088790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438777">
      <w:bodyDiv w:val="1"/>
      <w:marLeft w:val="0"/>
      <w:marRight w:val="0"/>
      <w:marTop w:val="0"/>
      <w:marBottom w:val="0"/>
      <w:divBdr>
        <w:top w:val="none" w:sz="0" w:space="0" w:color="auto"/>
        <w:left w:val="none" w:sz="0" w:space="0" w:color="auto"/>
        <w:bottom w:val="none" w:sz="0" w:space="0" w:color="auto"/>
        <w:right w:val="none" w:sz="0" w:space="0" w:color="auto"/>
      </w:divBdr>
    </w:div>
    <w:div w:id="1455783843">
      <w:bodyDiv w:val="1"/>
      <w:marLeft w:val="0"/>
      <w:marRight w:val="0"/>
      <w:marTop w:val="0"/>
      <w:marBottom w:val="0"/>
      <w:divBdr>
        <w:top w:val="none" w:sz="0" w:space="0" w:color="auto"/>
        <w:left w:val="none" w:sz="0" w:space="0" w:color="auto"/>
        <w:bottom w:val="none" w:sz="0" w:space="0" w:color="auto"/>
        <w:right w:val="none" w:sz="0" w:space="0" w:color="auto"/>
      </w:divBdr>
    </w:div>
    <w:div w:id="178881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emf"/><Relationship Id="rId7" Type="http://schemas.openxmlformats.org/officeDocument/2006/relationships/hyperlink" Target="http://rsb.info.nih.gov/ij/" TargetMode="External"/><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hyperlink" Target="http://rsb.info.nih.gov/ij/" TargetMode="External"/><Relationship Id="rId24" Type="http://schemas.openxmlformats.org/officeDocument/2006/relationships/image" Target="media/image13.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9.png"/><Relationship Id="rId27" Type="http://schemas.openxmlformats.org/officeDocument/2006/relationships/image" Target="media/image16.png"/><Relationship Id="rId30" Type="http://schemas.openxmlformats.org/officeDocument/2006/relationships/image" Target="media/image21.png"/><Relationship Id="rId35" Type="http://schemas.openxmlformats.org/officeDocument/2006/relationships/image" Target="media/image18.png"/><Relationship Id="rId8"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3525C-DF8B-4820-8329-1ACF05B10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219</Words>
  <Characters>157484</Characters>
  <Application>Microsoft Office Word</Application>
  <DocSecurity>0</DocSecurity>
  <Lines>1312</Lines>
  <Paragraphs>3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dc:creator>
  <cp:keywords/>
  <dc:description/>
  <cp:lastModifiedBy>Daniela</cp:lastModifiedBy>
  <cp:revision>2</cp:revision>
  <cp:lastPrinted>2024-10-08T07:05:00Z</cp:lastPrinted>
  <dcterms:created xsi:type="dcterms:W3CDTF">2024-11-05T13:41:00Z</dcterms:created>
  <dcterms:modified xsi:type="dcterms:W3CDTF">2024-11-0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BgMvJr5"/&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5c457cddb616df6c7d7759d7cec54c99132005bbc34e5c27ca91762fe49c095b</vt:lpwstr>
  </property>
</Properties>
</file>